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1711AB" w14:textId="77777777" w:rsidR="00F60C94" w:rsidRPr="00236FAF" w:rsidRDefault="00F60C94" w:rsidP="00F60C94">
      <w:pPr>
        <w:spacing w:before="120" w:after="120"/>
        <w:ind w:firstLine="0"/>
        <w:jc w:val="center"/>
        <w:rPr>
          <w:b/>
          <w:sz w:val="32"/>
        </w:rPr>
      </w:pPr>
      <w:bookmarkStart w:id="0" w:name="_Toc309047470"/>
      <w:bookmarkStart w:id="1" w:name="_Toc309047587"/>
      <w:bookmarkStart w:id="2" w:name="_Toc309114055"/>
      <w:bookmarkStart w:id="3" w:name="_Toc318099689"/>
      <w:bookmarkStart w:id="4" w:name="_Toc339279000"/>
      <w:bookmarkStart w:id="5" w:name="_Hlk152869021"/>
      <w:r w:rsidRPr="00236FAF">
        <w:rPr>
          <w:b/>
          <w:sz w:val="32"/>
        </w:rPr>
        <w:t>UNIVERZITA KONŠTANTÍNA FILOZOFA V NITRE</w:t>
      </w:r>
      <w:bookmarkEnd w:id="0"/>
      <w:bookmarkEnd w:id="1"/>
      <w:bookmarkEnd w:id="2"/>
      <w:bookmarkEnd w:id="3"/>
      <w:bookmarkEnd w:id="4"/>
    </w:p>
    <w:p w14:paraId="290DB0DA" w14:textId="77777777" w:rsidR="00F60C94" w:rsidRPr="00236FAF" w:rsidRDefault="00F60C94" w:rsidP="00F60C94">
      <w:pPr>
        <w:spacing w:before="120"/>
        <w:ind w:firstLine="0"/>
        <w:jc w:val="center"/>
        <w:rPr>
          <w:b/>
          <w:sz w:val="30"/>
          <w:szCs w:val="30"/>
        </w:rPr>
      </w:pPr>
      <w:r w:rsidRPr="00236FAF">
        <w:rPr>
          <w:b/>
          <w:sz w:val="30"/>
          <w:szCs w:val="30"/>
        </w:rPr>
        <w:t>FAKULTA PRÍRODNÝCH VIED A INFORMATIKY</w:t>
      </w:r>
    </w:p>
    <w:p w14:paraId="0D466C0C" w14:textId="77777777" w:rsidR="00F60C94" w:rsidRPr="00236FAF" w:rsidRDefault="00F60C94" w:rsidP="00F60C94"/>
    <w:p w14:paraId="61ABBB75" w14:textId="77777777" w:rsidR="00F60C94" w:rsidRPr="00236FAF" w:rsidRDefault="00F60C94" w:rsidP="00F60C94"/>
    <w:p w14:paraId="14437310" w14:textId="77777777" w:rsidR="00F60C94" w:rsidRPr="00236FAF" w:rsidRDefault="00F60C94" w:rsidP="00F60C94"/>
    <w:p w14:paraId="7AA1F471" w14:textId="77777777" w:rsidR="00F60C94" w:rsidRPr="00236FAF" w:rsidRDefault="00F60C94" w:rsidP="00F60C94"/>
    <w:p w14:paraId="322B85C4" w14:textId="77777777" w:rsidR="00F60C94" w:rsidRPr="00236FAF" w:rsidRDefault="00F60C94" w:rsidP="00F60C94"/>
    <w:p w14:paraId="4AB78DA3" w14:textId="77777777" w:rsidR="00F60C94" w:rsidRPr="00236FAF" w:rsidRDefault="00F60C94" w:rsidP="00F60C94"/>
    <w:p w14:paraId="7EC19375" w14:textId="77777777" w:rsidR="00F60C94" w:rsidRPr="00236FAF" w:rsidRDefault="00F60C94" w:rsidP="00F60C94"/>
    <w:p w14:paraId="6342E943" w14:textId="77777777" w:rsidR="00F60C94" w:rsidRPr="00236FAF" w:rsidRDefault="00F60C94" w:rsidP="00F60C94"/>
    <w:p w14:paraId="18FB8FA0" w14:textId="77777777" w:rsidR="00F60C94" w:rsidRPr="00236FAF" w:rsidRDefault="00F60C94" w:rsidP="00F60C94"/>
    <w:p w14:paraId="05C1B044" w14:textId="77777777" w:rsidR="00F60C94" w:rsidRPr="00236FAF" w:rsidRDefault="00F60C94" w:rsidP="00F60C94"/>
    <w:p w14:paraId="7293CA96" w14:textId="77777777" w:rsidR="00F60C94" w:rsidRPr="00236FAF" w:rsidRDefault="00F60C94" w:rsidP="00F60C94"/>
    <w:p w14:paraId="2ACFCAF0" w14:textId="77777777" w:rsidR="00F60C94" w:rsidRPr="00236FAF" w:rsidRDefault="00F60C94" w:rsidP="00F60C94">
      <w:pPr>
        <w:keepNext/>
        <w:spacing w:after="120"/>
        <w:ind w:firstLine="0"/>
        <w:jc w:val="center"/>
        <w:outlineLvl w:val="0"/>
        <w:rPr>
          <w:b/>
          <w:caps/>
          <w:kern w:val="28"/>
          <w:sz w:val="32"/>
        </w:rPr>
      </w:pPr>
      <w:bookmarkStart w:id="6" w:name="_Toc152839496"/>
      <w:bookmarkStart w:id="7" w:name="_Toc152866657"/>
      <w:bookmarkStart w:id="8" w:name="_Toc152869530"/>
      <w:bookmarkStart w:id="9" w:name="_Toc152869947"/>
      <w:bookmarkStart w:id="10" w:name="_Toc152870128"/>
      <w:bookmarkStart w:id="11" w:name="_Toc162903179"/>
      <w:r w:rsidRPr="00236FAF">
        <w:rPr>
          <w:b/>
          <w:caps/>
          <w:kern w:val="28"/>
          <w:sz w:val="32"/>
        </w:rPr>
        <w:t>Rozpoznávanie objektov vo videách</w:t>
      </w:r>
      <w:bookmarkEnd w:id="6"/>
      <w:bookmarkEnd w:id="7"/>
      <w:bookmarkEnd w:id="8"/>
      <w:bookmarkEnd w:id="9"/>
      <w:bookmarkEnd w:id="10"/>
      <w:bookmarkEnd w:id="11"/>
    </w:p>
    <w:p w14:paraId="00A92924" w14:textId="77777777" w:rsidR="00F60C94" w:rsidRPr="00236FAF" w:rsidRDefault="00F60C94" w:rsidP="00F60C94">
      <w:pPr>
        <w:spacing w:before="120" w:after="120"/>
        <w:ind w:firstLine="0"/>
        <w:jc w:val="center"/>
        <w:rPr>
          <w:b/>
          <w:caps/>
          <w:sz w:val="28"/>
        </w:rPr>
      </w:pPr>
      <w:r w:rsidRPr="00236FAF">
        <w:rPr>
          <w:b/>
          <w:caps/>
          <w:sz w:val="28"/>
        </w:rPr>
        <w:t>DIPLOMOVÁ práca</w:t>
      </w:r>
    </w:p>
    <w:p w14:paraId="749BF648" w14:textId="77777777" w:rsidR="00F60C94" w:rsidRPr="00236FAF" w:rsidRDefault="00F60C94" w:rsidP="00F60C94">
      <w:pPr>
        <w:spacing w:before="120" w:after="120"/>
        <w:ind w:firstLine="0"/>
        <w:jc w:val="center"/>
        <w:rPr>
          <w:b/>
          <w:caps/>
          <w:sz w:val="28"/>
        </w:rPr>
      </w:pPr>
    </w:p>
    <w:p w14:paraId="1E442ECE" w14:textId="77777777" w:rsidR="00F60C94" w:rsidRPr="00236FAF" w:rsidRDefault="00F60C94" w:rsidP="00F60C94"/>
    <w:p w14:paraId="38C46396" w14:textId="77777777" w:rsidR="00F60C94" w:rsidRPr="00236FAF" w:rsidRDefault="00F60C94" w:rsidP="00F60C94"/>
    <w:p w14:paraId="612D47A8" w14:textId="77777777" w:rsidR="00F60C94" w:rsidRPr="00236FAF" w:rsidRDefault="00F60C94" w:rsidP="00F60C94"/>
    <w:p w14:paraId="2122F3E4" w14:textId="77777777" w:rsidR="00F60C94" w:rsidRPr="00236FAF" w:rsidRDefault="00F60C94" w:rsidP="00F60C94"/>
    <w:p w14:paraId="54F32EF8" w14:textId="77777777" w:rsidR="00F60C94" w:rsidRPr="00236FAF" w:rsidRDefault="00F60C94" w:rsidP="00F60C94"/>
    <w:p w14:paraId="105DC254" w14:textId="77777777" w:rsidR="00F60C94" w:rsidRPr="00236FAF" w:rsidRDefault="00F60C94" w:rsidP="00F60C94"/>
    <w:p w14:paraId="77F4C902" w14:textId="77777777" w:rsidR="00F60C94" w:rsidRPr="00236FAF" w:rsidRDefault="00F60C94" w:rsidP="00F60C94"/>
    <w:p w14:paraId="04D05049" w14:textId="77777777" w:rsidR="00F60C94" w:rsidRPr="00236FAF" w:rsidRDefault="00F60C94" w:rsidP="00F60C94"/>
    <w:p w14:paraId="46A4AC0E" w14:textId="77777777" w:rsidR="00F60C94" w:rsidRPr="00236FAF" w:rsidRDefault="00F60C94" w:rsidP="00F60C94"/>
    <w:p w14:paraId="36695D05" w14:textId="77777777" w:rsidR="00F60C94" w:rsidRPr="00236FAF" w:rsidRDefault="00F60C94" w:rsidP="00F60C94"/>
    <w:p w14:paraId="03224AAF" w14:textId="77777777" w:rsidR="00F60C94" w:rsidRPr="00236FAF" w:rsidRDefault="00F60C94" w:rsidP="00F60C94"/>
    <w:p w14:paraId="5597C216" w14:textId="77777777" w:rsidR="00F60C94" w:rsidRPr="00236FAF" w:rsidRDefault="00F60C94" w:rsidP="00F60C94"/>
    <w:p w14:paraId="39FDADC5" w14:textId="77777777" w:rsidR="00F60C94" w:rsidRPr="00236FAF" w:rsidRDefault="00F60C94" w:rsidP="00F60C94"/>
    <w:p w14:paraId="54003F00" w14:textId="487E521F" w:rsidR="00F60C94" w:rsidRPr="00236FAF" w:rsidRDefault="00F60C94" w:rsidP="00F60C94">
      <w:pPr>
        <w:tabs>
          <w:tab w:val="right" w:pos="8504"/>
        </w:tabs>
        <w:ind w:firstLine="0"/>
        <w:rPr>
          <w:b/>
          <w:bCs/>
          <w:szCs w:val="28"/>
        </w:rPr>
      </w:pPr>
      <w:r w:rsidRPr="00236FAF">
        <w:rPr>
          <w:b/>
          <w:bCs/>
          <w:sz w:val="28"/>
          <w:szCs w:val="28"/>
        </w:rPr>
        <w:t>202</w:t>
      </w:r>
      <w:r w:rsidR="004B5B70" w:rsidRPr="00236FAF">
        <w:rPr>
          <w:b/>
          <w:bCs/>
          <w:sz w:val="28"/>
          <w:szCs w:val="28"/>
        </w:rPr>
        <w:t>4</w:t>
      </w:r>
      <w:r w:rsidRPr="00236FAF">
        <w:rPr>
          <w:b/>
          <w:bCs/>
          <w:sz w:val="28"/>
          <w:szCs w:val="28"/>
        </w:rPr>
        <w:t xml:space="preserve"> </w:t>
      </w:r>
      <w:r w:rsidRPr="00236FAF">
        <w:rPr>
          <w:b/>
          <w:bCs/>
          <w:sz w:val="28"/>
          <w:szCs w:val="28"/>
        </w:rPr>
        <w:tab/>
        <w:t>Bc. Johana Heneková</w:t>
      </w:r>
    </w:p>
    <w:bookmarkEnd w:id="5"/>
    <w:p w14:paraId="5D48BBE2" w14:textId="77777777" w:rsidR="00ED0860" w:rsidRPr="00236FAF" w:rsidRDefault="00ED0860" w:rsidP="00ED0860">
      <w:pPr>
        <w:pStyle w:val="Skolitel"/>
        <w:sectPr w:rsidR="00ED0860" w:rsidRPr="00236FAF" w:rsidSect="00520AE3">
          <w:footerReference w:type="first" r:id="rId8"/>
          <w:pgSz w:w="11907" w:h="16840" w:code="9"/>
          <w:pgMar w:top="1418" w:right="1418" w:bottom="1418" w:left="1985" w:header="709" w:footer="709" w:gutter="0"/>
          <w:cols w:space="708"/>
          <w:titlePg/>
        </w:sectPr>
      </w:pPr>
    </w:p>
    <w:p w14:paraId="30203AC7" w14:textId="77777777" w:rsidR="00F60C94" w:rsidRPr="00236FAF" w:rsidRDefault="00F60C94" w:rsidP="00F60C94">
      <w:pPr>
        <w:spacing w:before="120" w:after="120"/>
        <w:ind w:firstLine="0"/>
        <w:jc w:val="center"/>
        <w:rPr>
          <w:b/>
          <w:sz w:val="32"/>
        </w:rPr>
      </w:pPr>
      <w:bookmarkStart w:id="12" w:name="_Toc309047472"/>
      <w:bookmarkStart w:id="13" w:name="_Toc309047589"/>
      <w:bookmarkStart w:id="14" w:name="_Toc309114057"/>
      <w:bookmarkStart w:id="15" w:name="_Toc318099691"/>
      <w:bookmarkStart w:id="16" w:name="_Toc339279002"/>
      <w:bookmarkStart w:id="17" w:name="_Hlk152869152"/>
      <w:r w:rsidRPr="00236FAF">
        <w:rPr>
          <w:b/>
          <w:sz w:val="32"/>
        </w:rPr>
        <w:lastRenderedPageBreak/>
        <w:t>UNIVERZITA KONŠTANTÍNA FILOZOFA V NITRE</w:t>
      </w:r>
      <w:bookmarkEnd w:id="12"/>
      <w:bookmarkEnd w:id="13"/>
      <w:bookmarkEnd w:id="14"/>
      <w:bookmarkEnd w:id="15"/>
      <w:bookmarkEnd w:id="16"/>
    </w:p>
    <w:p w14:paraId="5F7BB5A0" w14:textId="77777777" w:rsidR="00F60C94" w:rsidRPr="00236FAF" w:rsidRDefault="00F60C94" w:rsidP="00F60C94">
      <w:pPr>
        <w:spacing w:before="120"/>
        <w:ind w:firstLine="0"/>
        <w:jc w:val="center"/>
        <w:rPr>
          <w:b/>
          <w:sz w:val="30"/>
          <w:szCs w:val="30"/>
        </w:rPr>
      </w:pPr>
      <w:r w:rsidRPr="00236FAF">
        <w:rPr>
          <w:b/>
          <w:sz w:val="30"/>
          <w:szCs w:val="30"/>
        </w:rPr>
        <w:t>FAKULTA PRÍRODNÝCH VIED A INFORMATIKY</w:t>
      </w:r>
    </w:p>
    <w:p w14:paraId="27F3AEB4" w14:textId="77777777" w:rsidR="00F60C94" w:rsidRPr="00236FAF" w:rsidRDefault="00F60C94" w:rsidP="00F60C94"/>
    <w:p w14:paraId="4A81FD04" w14:textId="77777777" w:rsidR="00F60C94" w:rsidRPr="00236FAF" w:rsidRDefault="00F60C94" w:rsidP="00F60C94"/>
    <w:p w14:paraId="77D4632F" w14:textId="77777777" w:rsidR="00F60C94" w:rsidRPr="00236FAF" w:rsidRDefault="00F60C94" w:rsidP="00F60C94"/>
    <w:p w14:paraId="29EDEF06" w14:textId="77777777" w:rsidR="00F60C94" w:rsidRPr="00236FAF" w:rsidRDefault="00F60C94" w:rsidP="00F60C94"/>
    <w:p w14:paraId="27F770DA" w14:textId="77777777" w:rsidR="00F60C94" w:rsidRPr="00236FAF" w:rsidRDefault="00F60C94" w:rsidP="00F60C94"/>
    <w:p w14:paraId="5AB13376" w14:textId="77777777" w:rsidR="00F60C94" w:rsidRPr="00236FAF" w:rsidRDefault="00F60C94" w:rsidP="00F60C94"/>
    <w:p w14:paraId="5B100EA8" w14:textId="77777777" w:rsidR="00F60C94" w:rsidRPr="00236FAF" w:rsidRDefault="00F60C94" w:rsidP="00F60C94"/>
    <w:p w14:paraId="120F263D" w14:textId="77777777" w:rsidR="00F60C94" w:rsidRPr="00236FAF" w:rsidRDefault="00F60C94" w:rsidP="00F60C94"/>
    <w:p w14:paraId="6A3AB884" w14:textId="77777777" w:rsidR="00F60C94" w:rsidRPr="00236FAF" w:rsidRDefault="00F60C94" w:rsidP="00F60C94"/>
    <w:p w14:paraId="69C58F4B" w14:textId="77777777" w:rsidR="00F60C94" w:rsidRPr="00236FAF" w:rsidRDefault="00F60C94" w:rsidP="00F60C94"/>
    <w:p w14:paraId="5B172D4D" w14:textId="77777777" w:rsidR="00F60C94" w:rsidRPr="00236FAF" w:rsidRDefault="00F60C94" w:rsidP="00F60C94">
      <w:pPr>
        <w:keepNext/>
        <w:spacing w:after="120"/>
        <w:ind w:firstLine="0"/>
        <w:jc w:val="center"/>
        <w:outlineLvl w:val="0"/>
        <w:rPr>
          <w:b/>
          <w:caps/>
          <w:kern w:val="28"/>
          <w:sz w:val="32"/>
        </w:rPr>
      </w:pPr>
      <w:bookmarkStart w:id="18" w:name="_Toc152839497"/>
      <w:bookmarkStart w:id="19" w:name="_Toc152866658"/>
      <w:bookmarkStart w:id="20" w:name="_Toc152869531"/>
      <w:bookmarkStart w:id="21" w:name="_Toc152869948"/>
      <w:bookmarkStart w:id="22" w:name="_Toc152870129"/>
      <w:bookmarkStart w:id="23" w:name="_Toc162903180"/>
      <w:r w:rsidRPr="00236FAF">
        <w:rPr>
          <w:b/>
          <w:caps/>
          <w:kern w:val="28"/>
          <w:sz w:val="32"/>
        </w:rPr>
        <w:t>Rozpoznávanie objektov vo videách</w:t>
      </w:r>
      <w:bookmarkEnd w:id="18"/>
      <w:bookmarkEnd w:id="19"/>
      <w:bookmarkEnd w:id="20"/>
      <w:bookmarkEnd w:id="21"/>
      <w:bookmarkEnd w:id="22"/>
      <w:bookmarkEnd w:id="23"/>
    </w:p>
    <w:p w14:paraId="2331C2E2" w14:textId="77777777" w:rsidR="00F60C94" w:rsidRPr="00236FAF" w:rsidRDefault="00F60C94" w:rsidP="00F60C94">
      <w:pPr>
        <w:keepNext/>
        <w:spacing w:after="120"/>
        <w:ind w:firstLine="0"/>
        <w:jc w:val="center"/>
        <w:outlineLvl w:val="0"/>
        <w:rPr>
          <w:b/>
          <w:caps/>
          <w:sz w:val="28"/>
        </w:rPr>
      </w:pPr>
      <w:bookmarkStart w:id="24" w:name="_Toc152839498"/>
      <w:bookmarkStart w:id="25" w:name="_Toc152866659"/>
      <w:bookmarkStart w:id="26" w:name="_Toc152869532"/>
      <w:bookmarkStart w:id="27" w:name="_Toc152869949"/>
      <w:bookmarkStart w:id="28" w:name="_Toc162903181"/>
      <w:r w:rsidRPr="00236FAF">
        <w:rPr>
          <w:b/>
          <w:caps/>
          <w:sz w:val="28"/>
        </w:rPr>
        <w:t>DIPLOMOVÁ práca</w:t>
      </w:r>
      <w:bookmarkEnd w:id="24"/>
      <w:bookmarkEnd w:id="25"/>
      <w:bookmarkEnd w:id="26"/>
      <w:bookmarkEnd w:id="27"/>
      <w:bookmarkEnd w:id="28"/>
      <w:r w:rsidRPr="00236FAF">
        <w:rPr>
          <w:b/>
          <w:caps/>
          <w:sz w:val="28"/>
        </w:rPr>
        <w:t xml:space="preserve"> </w:t>
      </w:r>
    </w:p>
    <w:p w14:paraId="470E1EC2" w14:textId="77777777" w:rsidR="00F60C94" w:rsidRPr="00236FAF" w:rsidRDefault="00F60C94" w:rsidP="00F60C94"/>
    <w:p w14:paraId="03BEDD56" w14:textId="77777777" w:rsidR="00F60C94" w:rsidRPr="00236FAF" w:rsidRDefault="00F60C94" w:rsidP="00F60C94"/>
    <w:p w14:paraId="4C3DCC16" w14:textId="77777777" w:rsidR="00F60C94" w:rsidRPr="00236FAF" w:rsidRDefault="00F60C94" w:rsidP="00F60C94"/>
    <w:p w14:paraId="79CB4965" w14:textId="77777777" w:rsidR="00F60C94" w:rsidRPr="00236FAF" w:rsidRDefault="00F60C94" w:rsidP="00F60C94"/>
    <w:p w14:paraId="06CBACFE" w14:textId="77777777" w:rsidR="00F60C94" w:rsidRPr="00236FAF" w:rsidRDefault="00F60C94" w:rsidP="00F60C94"/>
    <w:p w14:paraId="4EB84525" w14:textId="77777777" w:rsidR="00F60C94" w:rsidRPr="00236FAF" w:rsidRDefault="00F60C94" w:rsidP="00F60C94"/>
    <w:p w14:paraId="0E41711D" w14:textId="77777777" w:rsidR="00F60C94" w:rsidRPr="00236FAF" w:rsidRDefault="00F60C94" w:rsidP="00F60C94">
      <w:pPr>
        <w:ind w:firstLine="0"/>
      </w:pPr>
      <w:r w:rsidRPr="00236FAF">
        <w:t>Študijný odbor:</w:t>
      </w:r>
      <w:r w:rsidRPr="00236FAF">
        <w:tab/>
      </w:r>
      <w:r w:rsidRPr="00236FAF">
        <w:tab/>
        <w:t xml:space="preserve">18. Informatika </w:t>
      </w:r>
    </w:p>
    <w:p w14:paraId="7F9D22BF" w14:textId="77777777" w:rsidR="00F60C94" w:rsidRPr="00236FAF" w:rsidRDefault="00F60C94" w:rsidP="00F60C94">
      <w:pPr>
        <w:ind w:firstLine="0"/>
      </w:pPr>
      <w:r w:rsidRPr="00236FAF">
        <w:t>Študijný program:</w:t>
      </w:r>
      <w:r w:rsidRPr="00236FAF">
        <w:tab/>
      </w:r>
      <w:r w:rsidRPr="00236FAF">
        <w:tab/>
        <w:t xml:space="preserve">Aplikovaná informatika </w:t>
      </w:r>
    </w:p>
    <w:p w14:paraId="4A4B08F3" w14:textId="77777777" w:rsidR="00F60C94" w:rsidRPr="00236FAF" w:rsidRDefault="00F60C94" w:rsidP="00F60C94">
      <w:pPr>
        <w:ind w:firstLine="0"/>
      </w:pPr>
      <w:r w:rsidRPr="00236FAF">
        <w:t>Školiace pracovisko:</w:t>
      </w:r>
      <w:r w:rsidRPr="00236FAF">
        <w:tab/>
      </w:r>
      <w:r w:rsidRPr="00236FAF">
        <w:tab/>
        <w:t>Katedra informatiky</w:t>
      </w:r>
    </w:p>
    <w:p w14:paraId="3BA32D04" w14:textId="77777777" w:rsidR="00F60C94" w:rsidRPr="00236FAF" w:rsidRDefault="00F60C94" w:rsidP="00F60C94">
      <w:pPr>
        <w:ind w:firstLine="0"/>
      </w:pPr>
      <w:r w:rsidRPr="00236FAF">
        <w:t xml:space="preserve">Školiteľ: </w:t>
      </w:r>
      <w:r w:rsidRPr="00236FAF">
        <w:tab/>
      </w:r>
      <w:r w:rsidRPr="00236FAF">
        <w:tab/>
      </w:r>
      <w:r w:rsidRPr="00236FAF">
        <w:tab/>
        <w:t>Mgr. Ľubomír Benko, PhD.</w:t>
      </w:r>
    </w:p>
    <w:p w14:paraId="7E02CB04" w14:textId="77777777" w:rsidR="00F60C94" w:rsidRPr="00236FAF" w:rsidRDefault="00F60C94" w:rsidP="00F60C94"/>
    <w:p w14:paraId="4C334D1E" w14:textId="77777777" w:rsidR="00F60C94" w:rsidRPr="00236FAF" w:rsidRDefault="00F60C94" w:rsidP="00F60C94"/>
    <w:p w14:paraId="67224AB1" w14:textId="77777777" w:rsidR="00F60C94" w:rsidRPr="00236FAF" w:rsidRDefault="00F60C94" w:rsidP="00F60C94"/>
    <w:p w14:paraId="29985D7E" w14:textId="77777777" w:rsidR="00F60C94" w:rsidRPr="00236FAF" w:rsidRDefault="00F60C94" w:rsidP="00F60C94"/>
    <w:p w14:paraId="5547618C" w14:textId="77777777" w:rsidR="00F60C94" w:rsidRPr="00236FAF" w:rsidRDefault="00F60C94" w:rsidP="00F60C94"/>
    <w:p w14:paraId="2E76093C" w14:textId="67BE7C6E" w:rsidR="00F60C94" w:rsidRPr="00236FAF" w:rsidRDefault="00F60C94" w:rsidP="00F60C94">
      <w:pPr>
        <w:tabs>
          <w:tab w:val="right" w:pos="8820"/>
        </w:tabs>
        <w:ind w:firstLine="0"/>
        <w:rPr>
          <w:sz w:val="28"/>
          <w:szCs w:val="28"/>
        </w:rPr>
      </w:pPr>
      <w:r w:rsidRPr="00236FAF">
        <w:rPr>
          <w:sz w:val="28"/>
          <w:szCs w:val="28"/>
        </w:rPr>
        <w:t>Nitra 202</w:t>
      </w:r>
      <w:r w:rsidR="004B5B70" w:rsidRPr="00236FAF">
        <w:rPr>
          <w:sz w:val="28"/>
          <w:szCs w:val="28"/>
        </w:rPr>
        <w:t>4</w:t>
      </w:r>
      <w:r w:rsidRPr="00236FAF">
        <w:rPr>
          <w:sz w:val="28"/>
          <w:szCs w:val="28"/>
        </w:rPr>
        <w:tab/>
      </w:r>
      <w:bookmarkStart w:id="29" w:name="_Hlk152793882"/>
      <w:r w:rsidRPr="00236FAF">
        <w:rPr>
          <w:sz w:val="28"/>
          <w:szCs w:val="28"/>
        </w:rPr>
        <w:t>Bc. Johana Heneková</w:t>
      </w:r>
      <w:bookmarkEnd w:id="29"/>
    </w:p>
    <w:bookmarkEnd w:id="17"/>
    <w:p w14:paraId="2FE19223" w14:textId="77777777" w:rsidR="00F60C94" w:rsidRPr="00236FAF" w:rsidRDefault="00ED0860" w:rsidP="00F60C94">
      <w:pPr>
        <w:keepNext/>
        <w:spacing w:after="240"/>
        <w:ind w:firstLine="0"/>
        <w:outlineLvl w:val="0"/>
        <w:rPr>
          <w:b/>
          <w:bCs/>
          <w:caps/>
          <w:kern w:val="32"/>
          <w:sz w:val="32"/>
        </w:rPr>
      </w:pPr>
      <w:r w:rsidRPr="00236FAF">
        <w:rPr>
          <w:rStyle w:val="NecislovanynazovCharChar"/>
          <w:sz w:val="24"/>
          <w:szCs w:val="24"/>
        </w:rPr>
        <w:br w:type="page"/>
      </w:r>
      <w:bookmarkStart w:id="30" w:name="_Toc99180809"/>
      <w:bookmarkStart w:id="31" w:name="_Toc114690680"/>
      <w:bookmarkStart w:id="32" w:name="_Toc115115627"/>
      <w:bookmarkStart w:id="33" w:name="_Toc115510272"/>
      <w:bookmarkStart w:id="34" w:name="_Toc115521421"/>
      <w:bookmarkStart w:id="35" w:name="_Toc115533863"/>
      <w:bookmarkStart w:id="36" w:name="_Toc115537232"/>
      <w:bookmarkStart w:id="37" w:name="_Toc115537301"/>
      <w:bookmarkStart w:id="38" w:name="_Toc152866660"/>
      <w:bookmarkStart w:id="39" w:name="_Toc152869533"/>
      <w:bookmarkStart w:id="40" w:name="_Toc152869950"/>
      <w:bookmarkStart w:id="41" w:name="_Toc309047199"/>
      <w:bookmarkStart w:id="42" w:name="_Toc309047428"/>
      <w:bookmarkStart w:id="43" w:name="_Toc309047474"/>
      <w:bookmarkStart w:id="44" w:name="_Toc309047591"/>
      <w:bookmarkStart w:id="45" w:name="_Toc309114059"/>
      <w:bookmarkStart w:id="46" w:name="_Toc318099693"/>
      <w:bookmarkStart w:id="47" w:name="_Toc339279004"/>
      <w:bookmarkStart w:id="48" w:name="_Toc476657452"/>
      <w:bookmarkStart w:id="49" w:name="_Toc162903182"/>
      <w:r w:rsidR="00F60C94" w:rsidRPr="00236FAF">
        <w:rPr>
          <w:b/>
          <w:bCs/>
          <w:caps/>
          <w:kern w:val="32"/>
          <w:sz w:val="32"/>
        </w:rPr>
        <w:lastRenderedPageBreak/>
        <w:t xml:space="preserve">Zadanie </w:t>
      </w:r>
      <w:r w:rsidR="00F60C94" w:rsidRPr="00236FAF">
        <w:rPr>
          <w:b/>
          <w:bCs/>
          <w:caps/>
          <w:kern w:val="32"/>
          <w:sz w:val="32"/>
          <w:lang w:eastAsia="sk-SK"/>
        </w:rPr>
        <w:t>ZP</w:t>
      </w:r>
      <w:bookmarkEnd w:id="30"/>
      <w:bookmarkEnd w:id="31"/>
      <w:bookmarkEnd w:id="32"/>
      <w:bookmarkEnd w:id="33"/>
      <w:bookmarkEnd w:id="34"/>
      <w:bookmarkEnd w:id="35"/>
      <w:bookmarkEnd w:id="36"/>
      <w:bookmarkEnd w:id="37"/>
      <w:bookmarkEnd w:id="38"/>
      <w:bookmarkEnd w:id="39"/>
      <w:bookmarkEnd w:id="40"/>
      <w:bookmarkEnd w:id="49"/>
      <w:r w:rsidR="00F60C94" w:rsidRPr="00236FAF">
        <w:rPr>
          <w:b/>
          <w:bCs/>
          <w:caps/>
          <w:kern w:val="32"/>
          <w:sz w:val="32"/>
          <w:lang w:eastAsia="sk-SK"/>
        </w:rPr>
        <w:t xml:space="preserve"> </w:t>
      </w:r>
      <w:bookmarkEnd w:id="41"/>
      <w:bookmarkEnd w:id="42"/>
      <w:bookmarkEnd w:id="43"/>
      <w:bookmarkEnd w:id="44"/>
      <w:bookmarkEnd w:id="45"/>
      <w:bookmarkEnd w:id="46"/>
      <w:bookmarkEnd w:id="47"/>
      <w:bookmarkEnd w:id="48"/>
    </w:p>
    <w:p w14:paraId="114C0B7E" w14:textId="6104C480" w:rsidR="00794894" w:rsidRDefault="00794894">
      <w:pPr>
        <w:ind w:firstLine="0"/>
      </w:pPr>
      <w:bookmarkStart w:id="50" w:name="_Toc309047200"/>
      <w:bookmarkStart w:id="51" w:name="_Toc309047429"/>
      <w:bookmarkStart w:id="52" w:name="_Toc309047475"/>
      <w:bookmarkStart w:id="53" w:name="_Toc309047592"/>
      <w:r>
        <w:br w:type="page"/>
      </w:r>
    </w:p>
    <w:p w14:paraId="0EF33B98" w14:textId="77777777" w:rsidR="00794894" w:rsidRDefault="00794894" w:rsidP="00794894">
      <w:pPr>
        <w:ind w:firstLine="0"/>
      </w:pPr>
    </w:p>
    <w:p w14:paraId="6F670352" w14:textId="77777777" w:rsidR="0020268B" w:rsidRDefault="0020268B" w:rsidP="00794894">
      <w:pPr>
        <w:ind w:firstLine="0"/>
      </w:pPr>
    </w:p>
    <w:p w14:paraId="3030AC23" w14:textId="77777777" w:rsidR="0020268B" w:rsidRDefault="0020268B" w:rsidP="00794894">
      <w:pPr>
        <w:ind w:firstLine="0"/>
      </w:pPr>
    </w:p>
    <w:p w14:paraId="198F016C" w14:textId="77777777" w:rsidR="0020268B" w:rsidRDefault="0020268B" w:rsidP="00794894">
      <w:pPr>
        <w:ind w:firstLine="0"/>
      </w:pPr>
    </w:p>
    <w:p w14:paraId="29F99182" w14:textId="77777777" w:rsidR="0020268B" w:rsidRDefault="0020268B" w:rsidP="00794894">
      <w:pPr>
        <w:ind w:firstLine="0"/>
      </w:pPr>
    </w:p>
    <w:p w14:paraId="25E5ED44" w14:textId="77777777" w:rsidR="0020268B" w:rsidRDefault="0020268B" w:rsidP="00794894">
      <w:pPr>
        <w:ind w:firstLine="0"/>
      </w:pPr>
    </w:p>
    <w:p w14:paraId="47A54AF1" w14:textId="77777777" w:rsidR="0020268B" w:rsidRDefault="0020268B" w:rsidP="00794894">
      <w:pPr>
        <w:ind w:firstLine="0"/>
      </w:pPr>
    </w:p>
    <w:p w14:paraId="0F137E7F" w14:textId="77777777" w:rsidR="0020268B" w:rsidRDefault="0020268B" w:rsidP="00794894">
      <w:pPr>
        <w:ind w:firstLine="0"/>
      </w:pPr>
    </w:p>
    <w:p w14:paraId="2E942A60" w14:textId="77777777" w:rsidR="0020268B" w:rsidRDefault="0020268B" w:rsidP="00794894">
      <w:pPr>
        <w:ind w:firstLine="0"/>
      </w:pPr>
    </w:p>
    <w:p w14:paraId="7F71FE78" w14:textId="77777777" w:rsidR="0020268B" w:rsidRDefault="0020268B" w:rsidP="00794894">
      <w:pPr>
        <w:ind w:firstLine="0"/>
      </w:pPr>
    </w:p>
    <w:p w14:paraId="0BEED14A" w14:textId="77777777" w:rsidR="0020268B" w:rsidRDefault="0020268B" w:rsidP="00794894">
      <w:pPr>
        <w:ind w:firstLine="0"/>
      </w:pPr>
    </w:p>
    <w:p w14:paraId="39078E69" w14:textId="77777777" w:rsidR="0020268B" w:rsidRDefault="0020268B" w:rsidP="00794894">
      <w:pPr>
        <w:ind w:firstLine="0"/>
      </w:pPr>
    </w:p>
    <w:p w14:paraId="338B5ADA" w14:textId="77777777" w:rsidR="0020268B" w:rsidRDefault="0020268B" w:rsidP="00794894">
      <w:pPr>
        <w:ind w:firstLine="0"/>
      </w:pPr>
    </w:p>
    <w:p w14:paraId="7FA25174" w14:textId="77777777" w:rsidR="0020268B" w:rsidRDefault="0020268B" w:rsidP="00794894">
      <w:pPr>
        <w:ind w:firstLine="0"/>
      </w:pPr>
    </w:p>
    <w:p w14:paraId="7589D758" w14:textId="77777777" w:rsidR="0020268B" w:rsidRDefault="0020268B" w:rsidP="00794894">
      <w:pPr>
        <w:ind w:firstLine="0"/>
      </w:pPr>
    </w:p>
    <w:p w14:paraId="46549D36" w14:textId="77777777" w:rsidR="0020268B" w:rsidRDefault="0020268B" w:rsidP="00794894">
      <w:pPr>
        <w:ind w:firstLine="0"/>
      </w:pPr>
    </w:p>
    <w:p w14:paraId="60123D2D" w14:textId="77777777" w:rsidR="0020268B" w:rsidRDefault="0020268B" w:rsidP="00794894">
      <w:pPr>
        <w:ind w:firstLine="0"/>
      </w:pPr>
    </w:p>
    <w:p w14:paraId="4985C093" w14:textId="77777777" w:rsidR="0020268B" w:rsidRDefault="0020268B" w:rsidP="00794894">
      <w:pPr>
        <w:ind w:firstLine="0"/>
      </w:pPr>
    </w:p>
    <w:p w14:paraId="3D1425DE" w14:textId="77777777" w:rsidR="0020268B" w:rsidRDefault="0020268B" w:rsidP="00794894">
      <w:pPr>
        <w:ind w:firstLine="0"/>
      </w:pPr>
    </w:p>
    <w:p w14:paraId="5BC94D14" w14:textId="77777777" w:rsidR="0020268B" w:rsidRDefault="0020268B" w:rsidP="00794894">
      <w:pPr>
        <w:ind w:firstLine="0"/>
      </w:pPr>
    </w:p>
    <w:p w14:paraId="6848FA05" w14:textId="77777777" w:rsidR="0020268B" w:rsidRDefault="0020268B" w:rsidP="00794894">
      <w:pPr>
        <w:ind w:firstLine="0"/>
      </w:pPr>
    </w:p>
    <w:p w14:paraId="78ABD88C" w14:textId="77777777" w:rsidR="0020268B" w:rsidRDefault="0020268B" w:rsidP="00794894">
      <w:pPr>
        <w:ind w:firstLine="0"/>
      </w:pPr>
    </w:p>
    <w:p w14:paraId="7104668F" w14:textId="77777777" w:rsidR="0020268B" w:rsidRDefault="0020268B" w:rsidP="00794894">
      <w:pPr>
        <w:ind w:firstLine="0"/>
      </w:pPr>
    </w:p>
    <w:p w14:paraId="41077B34" w14:textId="77777777" w:rsidR="0020268B" w:rsidRDefault="0020268B" w:rsidP="00794894">
      <w:pPr>
        <w:ind w:firstLine="0"/>
      </w:pPr>
    </w:p>
    <w:p w14:paraId="61496181" w14:textId="77777777" w:rsidR="0020268B" w:rsidRDefault="0020268B" w:rsidP="00794894">
      <w:pPr>
        <w:ind w:firstLine="0"/>
      </w:pPr>
    </w:p>
    <w:p w14:paraId="21A12B83" w14:textId="77777777" w:rsidR="0020268B" w:rsidRDefault="0020268B" w:rsidP="00794894">
      <w:pPr>
        <w:ind w:firstLine="0"/>
      </w:pPr>
    </w:p>
    <w:p w14:paraId="59A153E0" w14:textId="77777777" w:rsidR="0020268B" w:rsidRDefault="0020268B" w:rsidP="00794894">
      <w:pPr>
        <w:ind w:firstLine="0"/>
      </w:pPr>
    </w:p>
    <w:p w14:paraId="4D78CC17" w14:textId="77777777" w:rsidR="0020268B" w:rsidRDefault="0020268B" w:rsidP="00794894">
      <w:pPr>
        <w:ind w:firstLine="0"/>
      </w:pPr>
    </w:p>
    <w:p w14:paraId="0FDE7A46" w14:textId="77777777" w:rsidR="0020268B" w:rsidRDefault="0020268B" w:rsidP="00794894">
      <w:pPr>
        <w:ind w:firstLine="0"/>
      </w:pPr>
    </w:p>
    <w:p w14:paraId="7F4D409D" w14:textId="77777777" w:rsidR="0020268B" w:rsidRPr="00236FAF" w:rsidRDefault="0020268B" w:rsidP="00794894">
      <w:pPr>
        <w:ind w:firstLine="0"/>
      </w:pPr>
    </w:p>
    <w:p w14:paraId="1D005F68" w14:textId="77777777" w:rsidR="00ED0860" w:rsidRPr="00236FAF" w:rsidRDefault="00ED0860" w:rsidP="00ED0860">
      <w:pPr>
        <w:pStyle w:val="Nadpis1"/>
      </w:pPr>
      <w:bookmarkStart w:id="54" w:name="_Toc339279005"/>
      <w:bookmarkStart w:id="55" w:name="_Toc476657453"/>
      <w:bookmarkStart w:id="56" w:name="_Toc99180810"/>
      <w:bookmarkStart w:id="57" w:name="_Toc114690681"/>
      <w:bookmarkStart w:id="58" w:name="_Toc115115628"/>
      <w:bookmarkStart w:id="59" w:name="_Toc115510273"/>
      <w:bookmarkStart w:id="60" w:name="_Toc115521422"/>
      <w:bookmarkStart w:id="61" w:name="_Toc115533864"/>
      <w:bookmarkStart w:id="62" w:name="_Toc115537233"/>
      <w:bookmarkStart w:id="63" w:name="_Toc115537302"/>
      <w:bookmarkStart w:id="64" w:name="_Toc152869534"/>
      <w:bookmarkStart w:id="65" w:name="_Toc152869951"/>
      <w:bookmarkStart w:id="66" w:name="_Toc309114060"/>
      <w:bookmarkStart w:id="67" w:name="_Toc318099694"/>
      <w:bookmarkStart w:id="68" w:name="_Toc162903183"/>
      <w:bookmarkEnd w:id="50"/>
      <w:bookmarkEnd w:id="51"/>
      <w:bookmarkEnd w:id="52"/>
      <w:bookmarkEnd w:id="53"/>
      <w:r w:rsidRPr="00236FAF">
        <w:t>Poďakovanie</w:t>
      </w:r>
      <w:bookmarkEnd w:id="54"/>
      <w:bookmarkEnd w:id="55"/>
      <w:bookmarkEnd w:id="56"/>
      <w:bookmarkEnd w:id="57"/>
      <w:bookmarkEnd w:id="58"/>
      <w:bookmarkEnd w:id="59"/>
      <w:bookmarkEnd w:id="60"/>
      <w:bookmarkEnd w:id="61"/>
      <w:bookmarkEnd w:id="62"/>
      <w:bookmarkEnd w:id="63"/>
      <w:bookmarkEnd w:id="64"/>
      <w:bookmarkEnd w:id="65"/>
      <w:bookmarkEnd w:id="68"/>
      <w:r w:rsidRPr="00236FAF">
        <w:t xml:space="preserve"> </w:t>
      </w:r>
    </w:p>
    <w:bookmarkEnd w:id="66"/>
    <w:bookmarkEnd w:id="67"/>
    <w:p w14:paraId="162D544B" w14:textId="089DD369" w:rsidR="00794894" w:rsidRPr="0020268B" w:rsidRDefault="00ED0860" w:rsidP="0020268B">
      <w:pPr>
        <w:rPr>
          <w:rStyle w:val="NecislovanynazovCharChar"/>
          <w:b w:val="0"/>
          <w:sz w:val="24"/>
          <w:szCs w:val="24"/>
          <w:lang w:eastAsia="en-US"/>
        </w:rPr>
      </w:pPr>
      <w:r w:rsidRPr="00236FAF">
        <w:t>Na tomto mieste</w:t>
      </w:r>
      <w:r w:rsidR="000A5BDB">
        <w:t xml:space="preserve"> by som sa chcela poďakovať </w:t>
      </w:r>
      <w:r w:rsidR="000A5BDB" w:rsidRPr="000A5BDB">
        <w:t>Mgr. Ľubomír Benko, PhD</w:t>
      </w:r>
      <w:r w:rsidR="000A5BDB">
        <w:t xml:space="preserve"> za cenné rady, konzultácie a spätnú väzbu</w:t>
      </w:r>
      <w:r w:rsidRPr="00236FAF">
        <w:t>.</w:t>
      </w:r>
      <w:r w:rsidR="000A5BDB">
        <w:t xml:space="preserve"> Taktiež mojej rodine za nekonečnú podporu.</w:t>
      </w:r>
      <w:r w:rsidRPr="00236FAF">
        <w:t xml:space="preserve"> </w:t>
      </w:r>
      <w:r w:rsidR="00794894">
        <w:rPr>
          <w:rStyle w:val="NecislovanynazovCharChar"/>
          <w:sz w:val="24"/>
          <w:szCs w:val="24"/>
          <w:highlight w:val="green"/>
        </w:rPr>
        <w:br w:type="page"/>
      </w:r>
    </w:p>
    <w:p w14:paraId="2EE09758" w14:textId="77777777" w:rsidR="00ED0860" w:rsidRPr="00236FAF" w:rsidRDefault="00ED0860" w:rsidP="00ED0860">
      <w:pPr>
        <w:pStyle w:val="Nadpis1"/>
      </w:pPr>
      <w:bookmarkStart w:id="69" w:name="_Toc309047430"/>
      <w:bookmarkStart w:id="70" w:name="_Toc309047476"/>
      <w:bookmarkStart w:id="71" w:name="_Toc309047593"/>
      <w:bookmarkStart w:id="72" w:name="_Toc309114061"/>
      <w:bookmarkStart w:id="73" w:name="_Toc318099695"/>
      <w:bookmarkStart w:id="74" w:name="_Toc339279006"/>
      <w:bookmarkStart w:id="75" w:name="_Toc476657454"/>
      <w:bookmarkStart w:id="76" w:name="_Toc99180811"/>
      <w:bookmarkStart w:id="77" w:name="_Toc114690682"/>
      <w:bookmarkStart w:id="78" w:name="_Toc115115629"/>
      <w:bookmarkStart w:id="79" w:name="_Toc115510274"/>
      <w:bookmarkStart w:id="80" w:name="_Toc115521423"/>
      <w:bookmarkStart w:id="81" w:name="_Toc115533865"/>
      <w:bookmarkStart w:id="82" w:name="_Toc115537234"/>
      <w:bookmarkStart w:id="83" w:name="_Toc115537303"/>
      <w:bookmarkStart w:id="84" w:name="_Toc152869535"/>
      <w:bookmarkStart w:id="85" w:name="_Toc152869952"/>
      <w:bookmarkStart w:id="86" w:name="_Toc162903184"/>
      <w:r w:rsidRPr="00236FAF">
        <w:lastRenderedPageBreak/>
        <w:t>ABSTRAKT</w:t>
      </w:r>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p>
    <w:p w14:paraId="791AD9DD" w14:textId="1A21E2B0" w:rsidR="00ED0860" w:rsidRPr="00236FAF" w:rsidRDefault="000A5BDB" w:rsidP="00ED0860">
      <w:r>
        <w:t>HENEKOVÁ</w:t>
      </w:r>
      <w:r w:rsidR="00ED0860" w:rsidRPr="00236FAF">
        <w:t xml:space="preserve">, </w:t>
      </w:r>
      <w:r>
        <w:t>Johana</w:t>
      </w:r>
      <w:r w:rsidR="00ED0860" w:rsidRPr="00236FAF">
        <w:t xml:space="preserve">: </w:t>
      </w:r>
      <w:r w:rsidRPr="000A5BDB">
        <w:t>R</w:t>
      </w:r>
      <w:r>
        <w:t>ozpoznávanie</w:t>
      </w:r>
      <w:r w:rsidRPr="000A5BDB">
        <w:t xml:space="preserve"> </w:t>
      </w:r>
      <w:r>
        <w:t>objektov</w:t>
      </w:r>
      <w:r w:rsidRPr="000A5BDB">
        <w:t xml:space="preserve"> </w:t>
      </w:r>
      <w:r>
        <w:t>vo</w:t>
      </w:r>
      <w:r w:rsidRPr="000A5BDB">
        <w:t xml:space="preserve"> </w:t>
      </w:r>
      <w:r>
        <w:t>videách</w:t>
      </w:r>
      <w:r w:rsidR="00ED0860" w:rsidRPr="00236FAF">
        <w:t xml:space="preserve">. Diplomová práca. Univerzita Konštantína Filozofa v Nitre. Fakulta prírodných vied a informatiky. Školiteľ: </w:t>
      </w:r>
      <w:r w:rsidRPr="000A5BDB">
        <w:t>Mgr. Ľubomír Benko, PhD</w:t>
      </w:r>
      <w:r w:rsidR="00ED0860" w:rsidRPr="00236FAF">
        <w:t xml:space="preserve">. Stupeň odbornej kvalifikácie: Bakalár odboru Aplikovaná informatika. Nitra: </w:t>
      </w:r>
      <w:proofErr w:type="spellStart"/>
      <w:r w:rsidR="00ED0860" w:rsidRPr="00236FAF">
        <w:t>FPVaI</w:t>
      </w:r>
      <w:proofErr w:type="spellEnd"/>
      <w:r w:rsidR="00ED0860" w:rsidRPr="00236FAF">
        <w:t>, 202</w:t>
      </w:r>
      <w:r>
        <w:t>4</w:t>
      </w:r>
      <w:r w:rsidR="00ED0860" w:rsidRPr="00236FAF">
        <w:t>. .... s. (uviesť počet strán ZP).</w:t>
      </w:r>
    </w:p>
    <w:p w14:paraId="1624FDC1" w14:textId="77777777" w:rsidR="00ED0860" w:rsidRPr="00236FAF" w:rsidRDefault="00ED0860" w:rsidP="00ED0860"/>
    <w:p w14:paraId="2427A25E" w14:textId="23349DBF" w:rsidR="00ED0860" w:rsidRPr="00236FAF" w:rsidRDefault="00ED0860" w:rsidP="00ED0860">
      <w:pPr>
        <w:rPr>
          <w:b/>
        </w:rPr>
      </w:pPr>
      <w:r w:rsidRPr="00236FAF">
        <w:t xml:space="preserve">Abstrakt musí byť písaný ako </w:t>
      </w:r>
      <w:r w:rsidRPr="00236FAF">
        <w:rPr>
          <w:b/>
        </w:rPr>
        <w:t>jeden odsek</w:t>
      </w:r>
      <w:r w:rsidRPr="00236FAF">
        <w:rPr>
          <w:bCs/>
        </w:rPr>
        <w:t>.</w:t>
      </w:r>
      <w:r w:rsidRPr="00236FAF">
        <w:rPr>
          <w:b/>
        </w:rPr>
        <w:t xml:space="preserve"> Abstrakt by mal mať rozsah maximálne jednej strany. </w:t>
      </w:r>
      <w:r w:rsidRPr="00236FAF">
        <w:t xml:space="preserve">Abstrakt musí byť pre čitateľa zrozumiteľný, aj bez prečítania textu celej práce. </w:t>
      </w:r>
      <w:r w:rsidRPr="00236FAF">
        <w:rPr>
          <w:b/>
          <w:bCs/>
        </w:rPr>
        <w:t>Abstrakt nie je len úvod práce, obsahuje zmienku o cieľoch, postup riešenia, výsledky a prínos.</w:t>
      </w:r>
      <w:r w:rsidRPr="00236FAF">
        <w:t xml:space="preserve"> Je potrebné zachovať základné informácie a súlad abstraktu s textom práce. Treba byť čo najstručnejší, dodržiavať požiadavky na obsahovú stránku abstraktu, ale vyhnúť sa nepresnostiam. Nie je vhodné uvádzať informácie alebo tvrdenia, ktoré sa nevyskytujú v samotnom texte práce. V abstrakte sa používa tretia osoba jednotného alebo množného čísla. Vždy, keď je to možné, treba použiť slovesá v prítomnom čase a v činnom rode. Prispieva to k jasnému, stručnému a pôsobivému písaniu. Trpný rod možno použiť na indikatívne konštatovania a na informatívne konštatovania, ak treba súčasne zdôrazniť osobu, na ktorú sa činnosť zameriava. </w:t>
      </w:r>
      <w:r w:rsidRPr="00236FAF">
        <w:rPr>
          <w:i/>
        </w:rPr>
        <w:t xml:space="preserve">Terminológia: </w:t>
      </w:r>
      <w:r w:rsidRPr="00236FAF">
        <w:t xml:space="preserve">V abstrakte sa používajú plnovýznamové slová z textu, ktoré pomôžu aj pri automatickom vyhľadávaní v textoch. Treba sa vyhnúť neznámym termínom, skratkám, akronymom alebo symbolom alebo ich treba v odôvodených prípadoch definovať hneď, keď sa prvý raz vyskytnú v abstrakte. Používajú sa jednotky, symboly, terminológia ISO vždy, keď je to možné. Ak nie sú k dispozícii, používajú sa národné normy. </w:t>
      </w:r>
    </w:p>
    <w:p w14:paraId="1F8CAE0B" w14:textId="77777777" w:rsidR="00ED0860" w:rsidRPr="00236FAF" w:rsidRDefault="00ED0860" w:rsidP="00ED0860"/>
    <w:p w14:paraId="72FD90D1" w14:textId="77777777" w:rsidR="00ED0860" w:rsidRPr="00236FAF" w:rsidRDefault="00ED0860" w:rsidP="00ED0860">
      <w:pPr>
        <w:ind w:firstLine="0"/>
      </w:pPr>
      <w:r w:rsidRPr="00236FAF">
        <w:t>Kľúčové slová: (napr. Informatika. Prírodné vedy.) Minimálne 3 – 5 výrazov. Jednotlivé slová sa oddeľujú bodkou a začínajú sa veľkým písmenom.</w:t>
      </w:r>
    </w:p>
    <w:p w14:paraId="04A9A44E" w14:textId="77777777" w:rsidR="00ED0860" w:rsidRPr="00236FAF" w:rsidRDefault="00ED0860" w:rsidP="00ED0860">
      <w:pPr>
        <w:rPr>
          <w:rStyle w:val="NecislovanynazovCharChar"/>
          <w:color w:val="FFFFFF" w:themeColor="background1"/>
          <w:sz w:val="24"/>
          <w:szCs w:val="24"/>
          <w:highlight w:val="red"/>
        </w:rPr>
      </w:pPr>
      <w:bookmarkStart w:id="87" w:name="_Toc309047431"/>
      <w:bookmarkStart w:id="88" w:name="_Toc309047477"/>
      <w:bookmarkStart w:id="89" w:name="_Toc309047594"/>
      <w:bookmarkStart w:id="90" w:name="_Toc309114062"/>
      <w:bookmarkStart w:id="91" w:name="_Toc318099696"/>
    </w:p>
    <w:p w14:paraId="7B10F9E8" w14:textId="77777777" w:rsidR="00ED0860" w:rsidRPr="00236FAF" w:rsidRDefault="00ED0860" w:rsidP="00ED0860">
      <w:pPr>
        <w:rPr>
          <w:rStyle w:val="NecislovanynazovCharChar"/>
          <w:color w:val="FFFFFF" w:themeColor="background1"/>
          <w:sz w:val="24"/>
          <w:szCs w:val="24"/>
          <w:highlight w:val="red"/>
        </w:rPr>
      </w:pPr>
    </w:p>
    <w:p w14:paraId="5550349D" w14:textId="77777777" w:rsidR="00ED0860" w:rsidRPr="00236FAF" w:rsidRDefault="00ED0860" w:rsidP="00ED0860">
      <w:pPr>
        <w:rPr>
          <w:rStyle w:val="NecislovanynazovCharChar"/>
          <w:color w:val="FFFFFF" w:themeColor="background1"/>
          <w:sz w:val="24"/>
          <w:szCs w:val="24"/>
          <w:highlight w:val="red"/>
        </w:rPr>
      </w:pPr>
    </w:p>
    <w:p w14:paraId="00FF4447" w14:textId="77777777" w:rsidR="00ED0860" w:rsidRPr="00236FAF" w:rsidRDefault="00ED0860" w:rsidP="00ED0860">
      <w:pPr>
        <w:rPr>
          <w:rStyle w:val="NecislovanynazovCharChar"/>
          <w:color w:val="FFFFFF" w:themeColor="background1"/>
          <w:sz w:val="24"/>
          <w:szCs w:val="24"/>
          <w:highlight w:val="red"/>
        </w:rPr>
      </w:pPr>
    </w:p>
    <w:p w14:paraId="5BEB1814" w14:textId="77777777" w:rsidR="00ED0860" w:rsidRPr="00236FAF" w:rsidRDefault="00ED0860" w:rsidP="00ED0860">
      <w:pPr>
        <w:ind w:firstLine="0"/>
        <w:rPr>
          <w:b/>
          <w:bCs/>
          <w:i/>
          <w:iCs/>
          <w:lang w:eastAsia="sk-SK"/>
        </w:rPr>
      </w:pPr>
      <w:r w:rsidRPr="00236FAF">
        <w:rPr>
          <w:rStyle w:val="NecislovanynazovCharChar"/>
          <w:b w:val="0"/>
          <w:bCs/>
          <w:i/>
          <w:iCs/>
          <w:sz w:val="24"/>
          <w:szCs w:val="24"/>
        </w:rPr>
        <w:t>POVINNÉ</w:t>
      </w:r>
    </w:p>
    <w:p w14:paraId="6507B19F" w14:textId="77777777" w:rsidR="00ED0860" w:rsidRPr="00236FAF" w:rsidRDefault="00ED0860" w:rsidP="00ED0860">
      <w:pPr>
        <w:rPr>
          <w:kern w:val="32"/>
        </w:rPr>
      </w:pPr>
      <w:r w:rsidRPr="00236FAF">
        <w:br w:type="page"/>
      </w:r>
    </w:p>
    <w:p w14:paraId="73361DD0" w14:textId="77777777" w:rsidR="00ED0860" w:rsidRPr="00236FAF" w:rsidRDefault="00ED0860" w:rsidP="00ED0860">
      <w:pPr>
        <w:pStyle w:val="Nadpis1"/>
      </w:pPr>
      <w:bookmarkStart w:id="92" w:name="_Toc339279007"/>
      <w:bookmarkStart w:id="93" w:name="_Toc476657455"/>
      <w:bookmarkStart w:id="94" w:name="_Toc99180812"/>
      <w:bookmarkStart w:id="95" w:name="_Toc114690683"/>
      <w:bookmarkStart w:id="96" w:name="_Toc115115630"/>
      <w:bookmarkStart w:id="97" w:name="_Toc115510275"/>
      <w:bookmarkStart w:id="98" w:name="_Toc115521424"/>
      <w:bookmarkStart w:id="99" w:name="_Toc115533866"/>
      <w:bookmarkStart w:id="100" w:name="_Toc115537235"/>
      <w:bookmarkStart w:id="101" w:name="_Toc115537304"/>
      <w:bookmarkStart w:id="102" w:name="_Toc152869536"/>
      <w:bookmarkStart w:id="103" w:name="_Toc152869953"/>
      <w:bookmarkStart w:id="104" w:name="_Toc162903185"/>
      <w:r w:rsidRPr="00236FAF">
        <w:lastRenderedPageBreak/>
        <w:t>ABSTRACT</w:t>
      </w:r>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p>
    <w:p w14:paraId="7E22BAD5" w14:textId="77777777" w:rsidR="00ED0860" w:rsidRPr="00236FAF" w:rsidRDefault="00ED0860" w:rsidP="00ED0860">
      <w:r w:rsidRPr="00236FAF">
        <w:t xml:space="preserve">LAST NAME, </w:t>
      </w:r>
      <w:proofErr w:type="spellStart"/>
      <w:r w:rsidRPr="00236FAF">
        <w:t>First</w:t>
      </w:r>
      <w:proofErr w:type="spellEnd"/>
      <w:r w:rsidRPr="00236FAF">
        <w:t xml:space="preserve"> </w:t>
      </w:r>
      <w:proofErr w:type="spellStart"/>
      <w:r w:rsidRPr="00236FAF">
        <w:t>Name</w:t>
      </w:r>
      <w:proofErr w:type="spellEnd"/>
      <w:r w:rsidRPr="00236FAF">
        <w:t xml:space="preserve">: Title of </w:t>
      </w:r>
      <w:proofErr w:type="spellStart"/>
      <w:r w:rsidRPr="00236FAF">
        <w:t>the</w:t>
      </w:r>
      <w:proofErr w:type="spellEnd"/>
      <w:r w:rsidRPr="00236FAF">
        <w:t xml:space="preserve"> </w:t>
      </w:r>
      <w:proofErr w:type="spellStart"/>
      <w:r w:rsidRPr="00236FAF">
        <w:t>thesis</w:t>
      </w:r>
      <w:proofErr w:type="spellEnd"/>
      <w:r w:rsidRPr="00236FAF">
        <w:t>. [</w:t>
      </w:r>
      <w:proofErr w:type="spellStart"/>
      <w:r w:rsidRPr="00236FAF">
        <w:t>Bachelor</w:t>
      </w:r>
      <w:proofErr w:type="spellEnd"/>
      <w:r w:rsidRPr="00236FAF">
        <w:t>/</w:t>
      </w:r>
      <w:proofErr w:type="spellStart"/>
      <w:r w:rsidRPr="00236FAF">
        <w:t>Master</w:t>
      </w:r>
      <w:proofErr w:type="spellEnd"/>
      <w:r w:rsidRPr="00236FAF">
        <w:t xml:space="preserve"> </w:t>
      </w:r>
      <w:proofErr w:type="spellStart"/>
      <w:r w:rsidRPr="00236FAF">
        <w:t>Thesis</w:t>
      </w:r>
      <w:proofErr w:type="spellEnd"/>
      <w:r w:rsidRPr="00236FAF">
        <w:t xml:space="preserve">]. </w:t>
      </w:r>
      <w:proofErr w:type="spellStart"/>
      <w:r w:rsidRPr="00236FAF">
        <w:t>Constantine</w:t>
      </w:r>
      <w:proofErr w:type="spellEnd"/>
      <w:r w:rsidRPr="00236FAF">
        <w:t xml:space="preserve"> </w:t>
      </w:r>
      <w:proofErr w:type="spellStart"/>
      <w:r w:rsidRPr="00236FAF">
        <w:t>the</w:t>
      </w:r>
      <w:proofErr w:type="spellEnd"/>
      <w:r w:rsidRPr="00236FAF">
        <w:t xml:space="preserve"> </w:t>
      </w:r>
      <w:proofErr w:type="spellStart"/>
      <w:r w:rsidRPr="00236FAF">
        <w:t>Philosopher</w:t>
      </w:r>
      <w:proofErr w:type="spellEnd"/>
      <w:r w:rsidRPr="00236FAF">
        <w:t xml:space="preserve"> </w:t>
      </w:r>
      <w:proofErr w:type="spellStart"/>
      <w:r w:rsidRPr="00236FAF">
        <w:t>University</w:t>
      </w:r>
      <w:proofErr w:type="spellEnd"/>
      <w:r w:rsidRPr="00236FAF">
        <w:t xml:space="preserve"> in Nitra. </w:t>
      </w:r>
      <w:proofErr w:type="spellStart"/>
      <w:r w:rsidRPr="00236FAF">
        <w:t>Faculty</w:t>
      </w:r>
      <w:proofErr w:type="spellEnd"/>
      <w:r w:rsidRPr="00236FAF">
        <w:t xml:space="preserve"> of </w:t>
      </w:r>
      <w:proofErr w:type="spellStart"/>
      <w:r w:rsidRPr="00236FAF">
        <w:t>Natural</w:t>
      </w:r>
      <w:proofErr w:type="spellEnd"/>
      <w:r w:rsidRPr="00236FAF">
        <w:t xml:space="preserve"> </w:t>
      </w:r>
      <w:proofErr w:type="spellStart"/>
      <w:r w:rsidRPr="00236FAF">
        <w:t>Sciences</w:t>
      </w:r>
      <w:proofErr w:type="spellEnd"/>
      <w:r w:rsidRPr="00236FAF">
        <w:t xml:space="preserve"> and </w:t>
      </w:r>
      <w:proofErr w:type="spellStart"/>
      <w:r w:rsidRPr="00236FAF">
        <w:t>Informatics</w:t>
      </w:r>
      <w:proofErr w:type="spellEnd"/>
      <w:r w:rsidRPr="00236FAF">
        <w:t xml:space="preserve">. </w:t>
      </w:r>
      <w:proofErr w:type="spellStart"/>
      <w:r w:rsidRPr="00236FAF">
        <w:t>Supervisor</w:t>
      </w:r>
      <w:proofErr w:type="spellEnd"/>
      <w:r w:rsidRPr="00236FAF">
        <w:t xml:space="preserve">: Title. </w:t>
      </w:r>
      <w:proofErr w:type="spellStart"/>
      <w:r w:rsidRPr="00236FAF">
        <w:t>First</w:t>
      </w:r>
      <w:proofErr w:type="spellEnd"/>
      <w:r w:rsidRPr="00236FAF">
        <w:t xml:space="preserve"> </w:t>
      </w:r>
      <w:proofErr w:type="spellStart"/>
      <w:r w:rsidRPr="00236FAF">
        <w:t>name</w:t>
      </w:r>
      <w:proofErr w:type="spellEnd"/>
      <w:r w:rsidRPr="00236FAF">
        <w:t xml:space="preserve"> </w:t>
      </w:r>
      <w:proofErr w:type="spellStart"/>
      <w:r w:rsidRPr="00236FAF">
        <w:t>Last</w:t>
      </w:r>
      <w:proofErr w:type="spellEnd"/>
      <w:r w:rsidRPr="00236FAF">
        <w:t xml:space="preserve"> </w:t>
      </w:r>
      <w:proofErr w:type="spellStart"/>
      <w:r w:rsidRPr="00236FAF">
        <w:t>name</w:t>
      </w:r>
      <w:proofErr w:type="spellEnd"/>
      <w:r w:rsidRPr="00236FAF">
        <w:t xml:space="preserve">, title. </w:t>
      </w:r>
      <w:proofErr w:type="spellStart"/>
      <w:r w:rsidRPr="00236FAF">
        <w:t>Degree</w:t>
      </w:r>
      <w:proofErr w:type="spellEnd"/>
      <w:r w:rsidRPr="00236FAF">
        <w:t xml:space="preserve"> of </w:t>
      </w:r>
      <w:proofErr w:type="spellStart"/>
      <w:r w:rsidRPr="00236FAF">
        <w:t>Qualification</w:t>
      </w:r>
      <w:proofErr w:type="spellEnd"/>
      <w:r w:rsidRPr="00236FAF">
        <w:t xml:space="preserve">: </w:t>
      </w:r>
      <w:proofErr w:type="spellStart"/>
      <w:r w:rsidRPr="00236FAF">
        <w:t>Bachelor</w:t>
      </w:r>
      <w:proofErr w:type="spellEnd"/>
      <w:r w:rsidRPr="00236FAF">
        <w:t xml:space="preserve"> of </w:t>
      </w:r>
      <w:proofErr w:type="spellStart"/>
      <w:r w:rsidRPr="00236FAF">
        <w:t>Applied</w:t>
      </w:r>
      <w:proofErr w:type="spellEnd"/>
      <w:r w:rsidRPr="00236FAF">
        <w:t xml:space="preserve"> </w:t>
      </w:r>
      <w:proofErr w:type="spellStart"/>
      <w:r w:rsidRPr="00236FAF">
        <w:t>Informatics</w:t>
      </w:r>
      <w:proofErr w:type="spellEnd"/>
      <w:r w:rsidRPr="00236FAF">
        <w:t xml:space="preserve">. Nitra: </w:t>
      </w:r>
      <w:proofErr w:type="spellStart"/>
      <w:r w:rsidRPr="00236FAF">
        <w:t>FNSaI</w:t>
      </w:r>
      <w:proofErr w:type="spellEnd"/>
      <w:r w:rsidRPr="00236FAF">
        <w:t>, 202x. .... p.</w:t>
      </w:r>
    </w:p>
    <w:p w14:paraId="15666A67" w14:textId="77777777" w:rsidR="00ED0860" w:rsidRPr="00236FAF" w:rsidRDefault="00ED0860" w:rsidP="00ED0860">
      <w:pPr>
        <w:rPr>
          <w:highlight w:val="red"/>
        </w:rPr>
      </w:pPr>
    </w:p>
    <w:p w14:paraId="48C18DB8" w14:textId="77777777" w:rsidR="0097159E" w:rsidRPr="00236FAF" w:rsidRDefault="0097159E" w:rsidP="0097159E">
      <w:proofErr w:type="spellStart"/>
      <w:r w:rsidRPr="00236FAF">
        <w:t>The</w:t>
      </w:r>
      <w:proofErr w:type="spellEnd"/>
      <w:r w:rsidRPr="00236FAF">
        <w:t xml:space="preserve"> </w:t>
      </w:r>
      <w:proofErr w:type="spellStart"/>
      <w:r w:rsidRPr="00236FAF">
        <w:t>abstract</w:t>
      </w:r>
      <w:proofErr w:type="spellEnd"/>
      <w:r w:rsidRPr="00236FAF">
        <w:t xml:space="preserve"> </w:t>
      </w:r>
      <w:proofErr w:type="spellStart"/>
      <w:r w:rsidRPr="00236FAF">
        <w:t>must</w:t>
      </w:r>
      <w:proofErr w:type="spellEnd"/>
      <w:r w:rsidRPr="00236FAF">
        <w:t xml:space="preserve"> </w:t>
      </w:r>
      <w:proofErr w:type="spellStart"/>
      <w:r w:rsidRPr="00236FAF">
        <w:t>be</w:t>
      </w:r>
      <w:proofErr w:type="spellEnd"/>
      <w:r w:rsidRPr="00236FAF">
        <w:t xml:space="preserve"> </w:t>
      </w:r>
      <w:proofErr w:type="spellStart"/>
      <w:r w:rsidRPr="00236FAF">
        <w:t>written</w:t>
      </w:r>
      <w:proofErr w:type="spellEnd"/>
      <w:r w:rsidRPr="00236FAF">
        <w:t xml:space="preserve"> as a single </w:t>
      </w:r>
      <w:proofErr w:type="spellStart"/>
      <w:r w:rsidRPr="00236FAF">
        <w:t>paragraph</w:t>
      </w:r>
      <w:proofErr w:type="spellEnd"/>
      <w:r w:rsidRPr="00236FAF">
        <w:t xml:space="preserve">. </w:t>
      </w:r>
      <w:proofErr w:type="spellStart"/>
      <w:r w:rsidRPr="00236FAF">
        <w:t>The</w:t>
      </w:r>
      <w:proofErr w:type="spellEnd"/>
      <w:r w:rsidRPr="00236FAF">
        <w:t xml:space="preserve"> </w:t>
      </w:r>
      <w:proofErr w:type="spellStart"/>
      <w:r w:rsidRPr="00236FAF">
        <w:t>abstract</w:t>
      </w:r>
      <w:proofErr w:type="spellEnd"/>
      <w:r w:rsidRPr="00236FAF">
        <w:t xml:space="preserve"> </w:t>
      </w:r>
      <w:proofErr w:type="spellStart"/>
      <w:r w:rsidRPr="00236FAF">
        <w:t>should</w:t>
      </w:r>
      <w:proofErr w:type="spellEnd"/>
      <w:r w:rsidRPr="00236FAF">
        <w:t xml:space="preserve"> </w:t>
      </w:r>
      <w:proofErr w:type="spellStart"/>
      <w:r w:rsidRPr="00236FAF">
        <w:t>be</w:t>
      </w:r>
      <w:proofErr w:type="spellEnd"/>
      <w:r w:rsidRPr="00236FAF">
        <w:t xml:space="preserve"> a maximum of </w:t>
      </w:r>
      <w:proofErr w:type="spellStart"/>
      <w:r w:rsidRPr="00236FAF">
        <w:t>one</w:t>
      </w:r>
      <w:proofErr w:type="spellEnd"/>
      <w:r w:rsidRPr="00236FAF">
        <w:t xml:space="preserve"> </w:t>
      </w:r>
      <w:proofErr w:type="spellStart"/>
      <w:r w:rsidRPr="00236FAF">
        <w:t>page</w:t>
      </w:r>
      <w:proofErr w:type="spellEnd"/>
      <w:r w:rsidRPr="00236FAF">
        <w:t xml:space="preserve">. </w:t>
      </w:r>
      <w:proofErr w:type="spellStart"/>
      <w:r w:rsidRPr="00236FAF">
        <w:t>It</w:t>
      </w:r>
      <w:proofErr w:type="spellEnd"/>
      <w:r w:rsidRPr="00236FAF">
        <w:t xml:space="preserve"> </w:t>
      </w:r>
      <w:proofErr w:type="spellStart"/>
      <w:r w:rsidRPr="00236FAF">
        <w:t>must</w:t>
      </w:r>
      <w:proofErr w:type="spellEnd"/>
      <w:r w:rsidRPr="00236FAF">
        <w:t xml:space="preserve"> </w:t>
      </w:r>
      <w:proofErr w:type="spellStart"/>
      <w:r w:rsidRPr="00236FAF">
        <w:t>be</w:t>
      </w:r>
      <w:proofErr w:type="spellEnd"/>
      <w:r w:rsidRPr="00236FAF">
        <w:t xml:space="preserve"> </w:t>
      </w:r>
      <w:proofErr w:type="spellStart"/>
      <w:r w:rsidRPr="00236FAF">
        <w:t>comprehensible</w:t>
      </w:r>
      <w:proofErr w:type="spellEnd"/>
      <w:r w:rsidRPr="00236FAF">
        <w:t xml:space="preserve"> to </w:t>
      </w:r>
      <w:proofErr w:type="spellStart"/>
      <w:r w:rsidRPr="00236FAF">
        <w:t>the</w:t>
      </w:r>
      <w:proofErr w:type="spellEnd"/>
      <w:r w:rsidRPr="00236FAF">
        <w:t xml:space="preserve"> </w:t>
      </w:r>
      <w:proofErr w:type="spellStart"/>
      <w:r w:rsidRPr="00236FAF">
        <w:t>reader</w:t>
      </w:r>
      <w:proofErr w:type="spellEnd"/>
      <w:r w:rsidRPr="00236FAF">
        <w:t xml:space="preserve">, </w:t>
      </w:r>
      <w:proofErr w:type="spellStart"/>
      <w:r w:rsidRPr="00236FAF">
        <w:t>even</w:t>
      </w:r>
      <w:proofErr w:type="spellEnd"/>
      <w:r w:rsidRPr="00236FAF">
        <w:t xml:space="preserve"> </w:t>
      </w:r>
      <w:proofErr w:type="spellStart"/>
      <w:r w:rsidRPr="00236FAF">
        <w:t>without</w:t>
      </w:r>
      <w:proofErr w:type="spellEnd"/>
      <w:r w:rsidRPr="00236FAF">
        <w:t xml:space="preserve"> </w:t>
      </w:r>
      <w:proofErr w:type="spellStart"/>
      <w:r w:rsidRPr="00236FAF">
        <w:t>reading</w:t>
      </w:r>
      <w:proofErr w:type="spellEnd"/>
      <w:r w:rsidRPr="00236FAF">
        <w:t xml:space="preserve"> </w:t>
      </w:r>
      <w:proofErr w:type="spellStart"/>
      <w:r w:rsidRPr="00236FAF">
        <w:t>the</w:t>
      </w:r>
      <w:proofErr w:type="spellEnd"/>
      <w:r w:rsidRPr="00236FAF">
        <w:t xml:space="preserve"> </w:t>
      </w:r>
      <w:proofErr w:type="spellStart"/>
      <w:r w:rsidRPr="00236FAF">
        <w:t>full</w:t>
      </w:r>
      <w:proofErr w:type="spellEnd"/>
      <w:r w:rsidRPr="00236FAF">
        <w:t xml:space="preserve"> text of </w:t>
      </w:r>
      <w:proofErr w:type="spellStart"/>
      <w:r w:rsidRPr="00236FAF">
        <w:t>the</w:t>
      </w:r>
      <w:proofErr w:type="spellEnd"/>
      <w:r w:rsidRPr="00236FAF">
        <w:t xml:space="preserve"> </w:t>
      </w:r>
      <w:proofErr w:type="spellStart"/>
      <w:r w:rsidRPr="00236FAF">
        <w:t>paper</w:t>
      </w:r>
      <w:proofErr w:type="spellEnd"/>
      <w:r w:rsidRPr="00236FAF">
        <w:t xml:space="preserve">. </w:t>
      </w:r>
      <w:proofErr w:type="spellStart"/>
      <w:r w:rsidRPr="00236FAF">
        <w:t>The</w:t>
      </w:r>
      <w:proofErr w:type="spellEnd"/>
      <w:r w:rsidRPr="00236FAF">
        <w:t xml:space="preserve"> </w:t>
      </w:r>
      <w:proofErr w:type="spellStart"/>
      <w:r w:rsidRPr="00236FAF">
        <w:t>abstract</w:t>
      </w:r>
      <w:proofErr w:type="spellEnd"/>
      <w:r w:rsidRPr="00236FAF">
        <w:t xml:space="preserve"> </w:t>
      </w:r>
      <w:proofErr w:type="spellStart"/>
      <w:r w:rsidRPr="00236FAF">
        <w:t>is</w:t>
      </w:r>
      <w:proofErr w:type="spellEnd"/>
      <w:r w:rsidRPr="00236FAF">
        <w:t xml:space="preserve"> </w:t>
      </w:r>
      <w:proofErr w:type="spellStart"/>
      <w:r w:rsidRPr="00236FAF">
        <w:t>not</w:t>
      </w:r>
      <w:proofErr w:type="spellEnd"/>
      <w:r w:rsidRPr="00236FAF">
        <w:t xml:space="preserve"> just </w:t>
      </w:r>
      <w:proofErr w:type="spellStart"/>
      <w:r w:rsidRPr="00236FAF">
        <w:t>an</w:t>
      </w:r>
      <w:proofErr w:type="spellEnd"/>
      <w:r w:rsidRPr="00236FAF">
        <w:t xml:space="preserve"> </w:t>
      </w:r>
      <w:proofErr w:type="spellStart"/>
      <w:r w:rsidRPr="00236FAF">
        <w:t>introduction</w:t>
      </w:r>
      <w:proofErr w:type="spellEnd"/>
      <w:r w:rsidRPr="00236FAF">
        <w:t xml:space="preserve"> to </w:t>
      </w:r>
      <w:proofErr w:type="spellStart"/>
      <w:r w:rsidRPr="00236FAF">
        <w:t>the</w:t>
      </w:r>
      <w:proofErr w:type="spellEnd"/>
      <w:r w:rsidRPr="00236FAF">
        <w:t xml:space="preserve"> </w:t>
      </w:r>
      <w:proofErr w:type="spellStart"/>
      <w:r w:rsidRPr="00236FAF">
        <w:t>thesis</w:t>
      </w:r>
      <w:proofErr w:type="spellEnd"/>
      <w:r w:rsidRPr="00236FAF">
        <w:t xml:space="preserve">, </w:t>
      </w:r>
      <w:proofErr w:type="spellStart"/>
      <w:r w:rsidRPr="00236FAF">
        <w:t>but</w:t>
      </w:r>
      <w:proofErr w:type="spellEnd"/>
      <w:r w:rsidRPr="00236FAF">
        <w:t xml:space="preserve"> </w:t>
      </w:r>
      <w:proofErr w:type="spellStart"/>
      <w:r w:rsidRPr="00236FAF">
        <w:t>it</w:t>
      </w:r>
      <w:proofErr w:type="spellEnd"/>
      <w:r w:rsidRPr="00236FAF">
        <w:t xml:space="preserve"> </w:t>
      </w:r>
      <w:proofErr w:type="spellStart"/>
      <w:r w:rsidRPr="00236FAF">
        <w:t>includes</w:t>
      </w:r>
      <w:proofErr w:type="spellEnd"/>
      <w:r w:rsidRPr="00236FAF">
        <w:t xml:space="preserve"> a </w:t>
      </w:r>
      <w:proofErr w:type="spellStart"/>
      <w:r w:rsidRPr="00236FAF">
        <w:t>mention</w:t>
      </w:r>
      <w:proofErr w:type="spellEnd"/>
      <w:r w:rsidRPr="00236FAF">
        <w:t xml:space="preserve"> of </w:t>
      </w:r>
      <w:proofErr w:type="spellStart"/>
      <w:r w:rsidRPr="00236FAF">
        <w:t>the</w:t>
      </w:r>
      <w:proofErr w:type="spellEnd"/>
      <w:r w:rsidRPr="00236FAF">
        <w:t xml:space="preserve"> </w:t>
      </w:r>
      <w:proofErr w:type="spellStart"/>
      <w:r w:rsidRPr="00236FAF">
        <w:t>objectives</w:t>
      </w:r>
      <w:proofErr w:type="spellEnd"/>
      <w:r w:rsidRPr="00236FAF">
        <w:t xml:space="preserve">, </w:t>
      </w:r>
      <w:proofErr w:type="spellStart"/>
      <w:r w:rsidRPr="00236FAF">
        <w:t>the</w:t>
      </w:r>
      <w:proofErr w:type="spellEnd"/>
      <w:r w:rsidRPr="00236FAF">
        <w:t xml:space="preserve"> </w:t>
      </w:r>
      <w:proofErr w:type="spellStart"/>
      <w:r w:rsidRPr="00236FAF">
        <w:t>solution</w:t>
      </w:r>
      <w:proofErr w:type="spellEnd"/>
      <w:r w:rsidRPr="00236FAF">
        <w:t xml:space="preserve"> </w:t>
      </w:r>
      <w:proofErr w:type="spellStart"/>
      <w:r w:rsidRPr="00236FAF">
        <w:t>procedure</w:t>
      </w:r>
      <w:proofErr w:type="spellEnd"/>
      <w:r w:rsidRPr="00236FAF">
        <w:t xml:space="preserve">, </w:t>
      </w:r>
      <w:proofErr w:type="spellStart"/>
      <w:r w:rsidRPr="00236FAF">
        <w:t>the</w:t>
      </w:r>
      <w:proofErr w:type="spellEnd"/>
      <w:r w:rsidRPr="00236FAF">
        <w:t xml:space="preserve"> </w:t>
      </w:r>
      <w:proofErr w:type="spellStart"/>
      <w:r w:rsidRPr="00236FAF">
        <w:t>results</w:t>
      </w:r>
      <w:proofErr w:type="spellEnd"/>
      <w:r w:rsidRPr="00236FAF">
        <w:t xml:space="preserve"> and </w:t>
      </w:r>
      <w:proofErr w:type="spellStart"/>
      <w:r w:rsidRPr="00236FAF">
        <w:t>the</w:t>
      </w:r>
      <w:proofErr w:type="spellEnd"/>
      <w:r w:rsidRPr="00236FAF">
        <w:t xml:space="preserve"> </w:t>
      </w:r>
      <w:proofErr w:type="spellStart"/>
      <w:r w:rsidRPr="00236FAF">
        <w:t>contribution</w:t>
      </w:r>
      <w:proofErr w:type="spellEnd"/>
      <w:r w:rsidRPr="00236FAF">
        <w:t xml:space="preserve">. </w:t>
      </w:r>
      <w:proofErr w:type="spellStart"/>
      <w:r w:rsidRPr="00236FAF">
        <w:t>It</w:t>
      </w:r>
      <w:proofErr w:type="spellEnd"/>
      <w:r w:rsidRPr="00236FAF">
        <w:t xml:space="preserve"> </w:t>
      </w:r>
      <w:proofErr w:type="spellStart"/>
      <w:r w:rsidRPr="00236FAF">
        <w:t>is</w:t>
      </w:r>
      <w:proofErr w:type="spellEnd"/>
      <w:r w:rsidRPr="00236FAF">
        <w:t xml:space="preserve"> </w:t>
      </w:r>
      <w:proofErr w:type="spellStart"/>
      <w:r w:rsidRPr="00236FAF">
        <w:t>necessary</w:t>
      </w:r>
      <w:proofErr w:type="spellEnd"/>
      <w:r w:rsidRPr="00236FAF">
        <w:t xml:space="preserve"> to </w:t>
      </w:r>
      <w:proofErr w:type="spellStart"/>
      <w:r w:rsidRPr="00236FAF">
        <w:t>keep</w:t>
      </w:r>
      <w:proofErr w:type="spellEnd"/>
      <w:r w:rsidRPr="00236FAF">
        <w:t xml:space="preserve"> </w:t>
      </w:r>
      <w:proofErr w:type="spellStart"/>
      <w:r w:rsidRPr="00236FAF">
        <w:t>the</w:t>
      </w:r>
      <w:proofErr w:type="spellEnd"/>
      <w:r w:rsidRPr="00236FAF">
        <w:t xml:space="preserve"> </w:t>
      </w:r>
      <w:proofErr w:type="spellStart"/>
      <w:r w:rsidRPr="00236FAF">
        <w:t>background</w:t>
      </w:r>
      <w:proofErr w:type="spellEnd"/>
      <w:r w:rsidRPr="00236FAF">
        <w:t xml:space="preserve"> </w:t>
      </w:r>
      <w:proofErr w:type="spellStart"/>
      <w:r w:rsidRPr="00236FAF">
        <w:t>information</w:t>
      </w:r>
      <w:proofErr w:type="spellEnd"/>
      <w:r w:rsidRPr="00236FAF">
        <w:t xml:space="preserve"> and </w:t>
      </w:r>
      <w:proofErr w:type="spellStart"/>
      <w:r w:rsidRPr="00236FAF">
        <w:t>consistency</w:t>
      </w:r>
      <w:proofErr w:type="spellEnd"/>
      <w:r w:rsidRPr="00236FAF">
        <w:t xml:space="preserve"> of </w:t>
      </w:r>
      <w:proofErr w:type="spellStart"/>
      <w:r w:rsidRPr="00236FAF">
        <w:t>the</w:t>
      </w:r>
      <w:proofErr w:type="spellEnd"/>
      <w:r w:rsidRPr="00236FAF">
        <w:t xml:space="preserve"> </w:t>
      </w:r>
      <w:proofErr w:type="spellStart"/>
      <w:r w:rsidRPr="00236FAF">
        <w:t>abstract</w:t>
      </w:r>
      <w:proofErr w:type="spellEnd"/>
      <w:r w:rsidRPr="00236FAF">
        <w:t xml:space="preserve"> </w:t>
      </w:r>
      <w:proofErr w:type="spellStart"/>
      <w:r w:rsidRPr="00236FAF">
        <w:t>with</w:t>
      </w:r>
      <w:proofErr w:type="spellEnd"/>
      <w:r w:rsidRPr="00236FAF">
        <w:t xml:space="preserve"> </w:t>
      </w:r>
      <w:proofErr w:type="spellStart"/>
      <w:r w:rsidRPr="00236FAF">
        <w:t>the</w:t>
      </w:r>
      <w:proofErr w:type="spellEnd"/>
      <w:r w:rsidRPr="00236FAF">
        <w:t xml:space="preserve"> text of </w:t>
      </w:r>
      <w:proofErr w:type="spellStart"/>
      <w:r w:rsidRPr="00236FAF">
        <w:t>the</w:t>
      </w:r>
      <w:proofErr w:type="spellEnd"/>
      <w:r w:rsidRPr="00236FAF">
        <w:t xml:space="preserve"> </w:t>
      </w:r>
      <w:proofErr w:type="spellStart"/>
      <w:r w:rsidRPr="00236FAF">
        <w:t>thesis</w:t>
      </w:r>
      <w:proofErr w:type="spellEnd"/>
      <w:r w:rsidRPr="00236FAF">
        <w:t xml:space="preserve">. </w:t>
      </w:r>
      <w:proofErr w:type="spellStart"/>
      <w:r w:rsidRPr="00236FAF">
        <w:t>It</w:t>
      </w:r>
      <w:proofErr w:type="spellEnd"/>
      <w:r w:rsidRPr="00236FAF">
        <w:t xml:space="preserve"> </w:t>
      </w:r>
      <w:proofErr w:type="spellStart"/>
      <w:r w:rsidRPr="00236FAF">
        <w:t>is</w:t>
      </w:r>
      <w:proofErr w:type="spellEnd"/>
      <w:r w:rsidRPr="00236FAF">
        <w:t xml:space="preserve"> </w:t>
      </w:r>
      <w:proofErr w:type="spellStart"/>
      <w:r w:rsidRPr="00236FAF">
        <w:t>necessary</w:t>
      </w:r>
      <w:proofErr w:type="spellEnd"/>
      <w:r w:rsidRPr="00236FAF">
        <w:t xml:space="preserve"> to </w:t>
      </w:r>
      <w:proofErr w:type="spellStart"/>
      <w:r w:rsidRPr="00236FAF">
        <w:t>be</w:t>
      </w:r>
      <w:proofErr w:type="spellEnd"/>
      <w:r w:rsidRPr="00236FAF">
        <w:t xml:space="preserve"> as </w:t>
      </w:r>
      <w:proofErr w:type="spellStart"/>
      <w:r w:rsidRPr="00236FAF">
        <w:t>concise</w:t>
      </w:r>
      <w:proofErr w:type="spellEnd"/>
      <w:r w:rsidRPr="00236FAF">
        <w:t xml:space="preserve"> as </w:t>
      </w:r>
      <w:proofErr w:type="spellStart"/>
      <w:r w:rsidRPr="00236FAF">
        <w:t>possible</w:t>
      </w:r>
      <w:proofErr w:type="spellEnd"/>
      <w:r w:rsidRPr="00236FAF">
        <w:t xml:space="preserve">, </w:t>
      </w:r>
      <w:proofErr w:type="spellStart"/>
      <w:r w:rsidRPr="00236FAF">
        <w:t>adhering</w:t>
      </w:r>
      <w:proofErr w:type="spellEnd"/>
      <w:r w:rsidRPr="00236FAF">
        <w:t xml:space="preserve"> to </w:t>
      </w:r>
      <w:proofErr w:type="spellStart"/>
      <w:r w:rsidRPr="00236FAF">
        <w:t>the</w:t>
      </w:r>
      <w:proofErr w:type="spellEnd"/>
      <w:r w:rsidRPr="00236FAF">
        <w:t xml:space="preserve"> </w:t>
      </w:r>
      <w:proofErr w:type="spellStart"/>
      <w:r w:rsidRPr="00236FAF">
        <w:t>content</w:t>
      </w:r>
      <w:proofErr w:type="spellEnd"/>
      <w:r w:rsidRPr="00236FAF">
        <w:t xml:space="preserve"> </w:t>
      </w:r>
      <w:proofErr w:type="spellStart"/>
      <w:r w:rsidRPr="00236FAF">
        <w:t>requirements</w:t>
      </w:r>
      <w:proofErr w:type="spellEnd"/>
      <w:r w:rsidRPr="00236FAF">
        <w:t xml:space="preserve"> of </w:t>
      </w:r>
      <w:proofErr w:type="spellStart"/>
      <w:r w:rsidRPr="00236FAF">
        <w:t>the</w:t>
      </w:r>
      <w:proofErr w:type="spellEnd"/>
      <w:r w:rsidRPr="00236FAF">
        <w:t xml:space="preserve"> </w:t>
      </w:r>
      <w:proofErr w:type="spellStart"/>
      <w:r w:rsidRPr="00236FAF">
        <w:t>abstract</w:t>
      </w:r>
      <w:proofErr w:type="spellEnd"/>
      <w:r w:rsidRPr="00236FAF">
        <w:t xml:space="preserve"> </w:t>
      </w:r>
      <w:proofErr w:type="spellStart"/>
      <w:r w:rsidRPr="00236FAF">
        <w:t>but</w:t>
      </w:r>
      <w:proofErr w:type="spellEnd"/>
      <w:r w:rsidRPr="00236FAF">
        <w:t xml:space="preserve"> </w:t>
      </w:r>
      <w:proofErr w:type="spellStart"/>
      <w:r w:rsidRPr="00236FAF">
        <w:t>avoiding</w:t>
      </w:r>
      <w:proofErr w:type="spellEnd"/>
      <w:r w:rsidRPr="00236FAF">
        <w:t xml:space="preserve"> </w:t>
      </w:r>
      <w:proofErr w:type="spellStart"/>
      <w:r w:rsidRPr="00236FAF">
        <w:t>inaccuracies</w:t>
      </w:r>
      <w:proofErr w:type="spellEnd"/>
      <w:r w:rsidRPr="00236FAF">
        <w:t xml:space="preserve">. </w:t>
      </w:r>
      <w:proofErr w:type="spellStart"/>
      <w:r w:rsidRPr="00236FAF">
        <w:t>It</w:t>
      </w:r>
      <w:proofErr w:type="spellEnd"/>
      <w:r w:rsidRPr="00236FAF">
        <w:t xml:space="preserve"> </w:t>
      </w:r>
      <w:proofErr w:type="spellStart"/>
      <w:r w:rsidRPr="00236FAF">
        <w:t>is</w:t>
      </w:r>
      <w:proofErr w:type="spellEnd"/>
      <w:r w:rsidRPr="00236FAF">
        <w:t xml:space="preserve"> </w:t>
      </w:r>
      <w:proofErr w:type="spellStart"/>
      <w:r w:rsidRPr="00236FAF">
        <w:t>not</w:t>
      </w:r>
      <w:proofErr w:type="spellEnd"/>
      <w:r w:rsidRPr="00236FAF">
        <w:t xml:space="preserve"> </w:t>
      </w:r>
      <w:proofErr w:type="spellStart"/>
      <w:r w:rsidRPr="00236FAF">
        <w:t>appropriate</w:t>
      </w:r>
      <w:proofErr w:type="spellEnd"/>
      <w:r w:rsidRPr="00236FAF">
        <w:t xml:space="preserve"> to </w:t>
      </w:r>
      <w:proofErr w:type="spellStart"/>
      <w:r w:rsidRPr="00236FAF">
        <w:t>include</w:t>
      </w:r>
      <w:proofErr w:type="spellEnd"/>
      <w:r w:rsidRPr="00236FAF">
        <w:t xml:space="preserve"> </w:t>
      </w:r>
      <w:proofErr w:type="spellStart"/>
      <w:r w:rsidRPr="00236FAF">
        <w:t>information</w:t>
      </w:r>
      <w:proofErr w:type="spellEnd"/>
      <w:r w:rsidRPr="00236FAF">
        <w:t xml:space="preserve"> or </w:t>
      </w:r>
      <w:proofErr w:type="spellStart"/>
      <w:r w:rsidRPr="00236FAF">
        <w:t>statements</w:t>
      </w:r>
      <w:proofErr w:type="spellEnd"/>
      <w:r w:rsidRPr="00236FAF">
        <w:t xml:space="preserve"> </w:t>
      </w:r>
      <w:proofErr w:type="spellStart"/>
      <w:r w:rsidRPr="00236FAF">
        <w:t>that</w:t>
      </w:r>
      <w:proofErr w:type="spellEnd"/>
      <w:r w:rsidRPr="00236FAF">
        <w:t xml:space="preserve"> do </w:t>
      </w:r>
      <w:proofErr w:type="spellStart"/>
      <w:r w:rsidRPr="00236FAF">
        <w:t>not</w:t>
      </w:r>
      <w:proofErr w:type="spellEnd"/>
      <w:r w:rsidRPr="00236FAF">
        <w:t xml:space="preserve"> </w:t>
      </w:r>
      <w:proofErr w:type="spellStart"/>
      <w:r w:rsidRPr="00236FAF">
        <w:t>appear</w:t>
      </w:r>
      <w:proofErr w:type="spellEnd"/>
      <w:r w:rsidRPr="00236FAF">
        <w:t xml:space="preserve"> in </w:t>
      </w:r>
      <w:proofErr w:type="spellStart"/>
      <w:r w:rsidRPr="00236FAF">
        <w:t>the</w:t>
      </w:r>
      <w:proofErr w:type="spellEnd"/>
      <w:r w:rsidRPr="00236FAF">
        <w:t xml:space="preserve"> text of </w:t>
      </w:r>
      <w:proofErr w:type="spellStart"/>
      <w:r w:rsidRPr="00236FAF">
        <w:t>the</w:t>
      </w:r>
      <w:proofErr w:type="spellEnd"/>
      <w:r w:rsidRPr="00236FAF">
        <w:t xml:space="preserve"> </w:t>
      </w:r>
      <w:proofErr w:type="spellStart"/>
      <w:r w:rsidRPr="00236FAF">
        <w:t>thesis</w:t>
      </w:r>
      <w:proofErr w:type="spellEnd"/>
      <w:r w:rsidRPr="00236FAF">
        <w:t xml:space="preserve"> </w:t>
      </w:r>
      <w:proofErr w:type="spellStart"/>
      <w:r w:rsidRPr="00236FAF">
        <w:t>itself</w:t>
      </w:r>
      <w:proofErr w:type="spellEnd"/>
      <w:r w:rsidRPr="00236FAF">
        <w:t xml:space="preserve">. </w:t>
      </w:r>
      <w:proofErr w:type="spellStart"/>
      <w:r w:rsidRPr="00236FAF">
        <w:t>The</w:t>
      </w:r>
      <w:proofErr w:type="spellEnd"/>
      <w:r w:rsidRPr="00236FAF">
        <w:t xml:space="preserve"> </w:t>
      </w:r>
      <w:proofErr w:type="spellStart"/>
      <w:r w:rsidRPr="00236FAF">
        <w:t>abstract</w:t>
      </w:r>
      <w:proofErr w:type="spellEnd"/>
      <w:r w:rsidRPr="00236FAF">
        <w:t xml:space="preserve"> </w:t>
      </w:r>
      <w:proofErr w:type="spellStart"/>
      <w:r w:rsidRPr="00236FAF">
        <w:t>should</w:t>
      </w:r>
      <w:proofErr w:type="spellEnd"/>
      <w:r w:rsidRPr="00236FAF">
        <w:t xml:space="preserve"> </w:t>
      </w:r>
      <w:proofErr w:type="spellStart"/>
      <w:r w:rsidRPr="00236FAF">
        <w:t>be</w:t>
      </w:r>
      <w:proofErr w:type="spellEnd"/>
      <w:r w:rsidRPr="00236FAF">
        <w:t xml:space="preserve"> </w:t>
      </w:r>
      <w:proofErr w:type="spellStart"/>
      <w:r w:rsidRPr="00236FAF">
        <w:t>written</w:t>
      </w:r>
      <w:proofErr w:type="spellEnd"/>
      <w:r w:rsidRPr="00236FAF">
        <w:t xml:space="preserve"> in </w:t>
      </w:r>
      <w:proofErr w:type="spellStart"/>
      <w:r w:rsidRPr="00236FAF">
        <w:t>passive</w:t>
      </w:r>
      <w:proofErr w:type="spellEnd"/>
      <w:r w:rsidRPr="00236FAF">
        <w:t xml:space="preserve"> </w:t>
      </w:r>
      <w:proofErr w:type="spellStart"/>
      <w:r w:rsidRPr="00236FAF">
        <w:t>voice</w:t>
      </w:r>
      <w:proofErr w:type="spellEnd"/>
      <w:r w:rsidRPr="00236FAF">
        <w:t xml:space="preserve">. </w:t>
      </w:r>
      <w:proofErr w:type="spellStart"/>
      <w:r w:rsidRPr="00236FAF">
        <w:t>The</w:t>
      </w:r>
      <w:proofErr w:type="spellEnd"/>
      <w:r w:rsidRPr="00236FAF">
        <w:t xml:space="preserve"> </w:t>
      </w:r>
      <w:proofErr w:type="spellStart"/>
      <w:r w:rsidRPr="00236FAF">
        <w:t>imperfect</w:t>
      </w:r>
      <w:proofErr w:type="spellEnd"/>
      <w:r w:rsidRPr="00236FAF">
        <w:t xml:space="preserve"> </w:t>
      </w:r>
      <w:proofErr w:type="spellStart"/>
      <w:r w:rsidRPr="00236FAF">
        <w:t>gender</w:t>
      </w:r>
      <w:proofErr w:type="spellEnd"/>
      <w:r w:rsidRPr="00236FAF">
        <w:t xml:space="preserve"> </w:t>
      </w:r>
      <w:proofErr w:type="spellStart"/>
      <w:r w:rsidRPr="00236FAF">
        <w:t>can</w:t>
      </w:r>
      <w:proofErr w:type="spellEnd"/>
      <w:r w:rsidRPr="00236FAF">
        <w:t xml:space="preserve"> </w:t>
      </w:r>
      <w:proofErr w:type="spellStart"/>
      <w:r w:rsidRPr="00236FAF">
        <w:t>be</w:t>
      </w:r>
      <w:proofErr w:type="spellEnd"/>
      <w:r w:rsidRPr="00236FAF">
        <w:t xml:space="preserve"> </w:t>
      </w:r>
      <w:proofErr w:type="spellStart"/>
      <w:r w:rsidRPr="00236FAF">
        <w:t>used</w:t>
      </w:r>
      <w:proofErr w:type="spellEnd"/>
      <w:r w:rsidRPr="00236FAF">
        <w:t xml:space="preserve"> </w:t>
      </w:r>
      <w:proofErr w:type="spellStart"/>
      <w:r w:rsidRPr="00236FAF">
        <w:t>for</w:t>
      </w:r>
      <w:proofErr w:type="spellEnd"/>
      <w:r w:rsidRPr="00236FAF">
        <w:t xml:space="preserve"> </w:t>
      </w:r>
      <w:proofErr w:type="spellStart"/>
      <w:r w:rsidRPr="00236FAF">
        <w:t>indicative</w:t>
      </w:r>
      <w:proofErr w:type="spellEnd"/>
      <w:r w:rsidRPr="00236FAF">
        <w:t xml:space="preserve"> </w:t>
      </w:r>
      <w:proofErr w:type="spellStart"/>
      <w:r w:rsidRPr="00236FAF">
        <w:t>statements</w:t>
      </w:r>
      <w:proofErr w:type="spellEnd"/>
      <w:r w:rsidRPr="00236FAF">
        <w:t xml:space="preserve"> and </w:t>
      </w:r>
      <w:proofErr w:type="spellStart"/>
      <w:r w:rsidRPr="00236FAF">
        <w:t>for</w:t>
      </w:r>
      <w:proofErr w:type="spellEnd"/>
      <w:r w:rsidRPr="00236FAF">
        <w:t xml:space="preserve"> </w:t>
      </w:r>
      <w:proofErr w:type="spellStart"/>
      <w:r w:rsidRPr="00236FAF">
        <w:t>informative</w:t>
      </w:r>
      <w:proofErr w:type="spellEnd"/>
      <w:r w:rsidRPr="00236FAF">
        <w:t xml:space="preserve"> </w:t>
      </w:r>
      <w:proofErr w:type="spellStart"/>
      <w:r w:rsidRPr="00236FAF">
        <w:t>statements</w:t>
      </w:r>
      <w:proofErr w:type="spellEnd"/>
      <w:r w:rsidRPr="00236FAF">
        <w:t xml:space="preserve"> </w:t>
      </w:r>
      <w:proofErr w:type="spellStart"/>
      <w:r w:rsidRPr="00236FAF">
        <w:t>when</w:t>
      </w:r>
      <w:proofErr w:type="spellEnd"/>
      <w:r w:rsidRPr="00236FAF">
        <w:t xml:space="preserve"> </w:t>
      </w:r>
      <w:proofErr w:type="spellStart"/>
      <w:r w:rsidRPr="00236FAF">
        <w:t>the</w:t>
      </w:r>
      <w:proofErr w:type="spellEnd"/>
      <w:r w:rsidRPr="00236FAF">
        <w:t xml:space="preserve"> person on </w:t>
      </w:r>
      <w:proofErr w:type="spellStart"/>
      <w:r w:rsidRPr="00236FAF">
        <w:t>whom</w:t>
      </w:r>
      <w:proofErr w:type="spellEnd"/>
      <w:r w:rsidRPr="00236FAF">
        <w:t xml:space="preserve"> </w:t>
      </w:r>
      <w:proofErr w:type="spellStart"/>
      <w:r w:rsidRPr="00236FAF">
        <w:t>the</w:t>
      </w:r>
      <w:proofErr w:type="spellEnd"/>
      <w:r w:rsidRPr="00236FAF">
        <w:t xml:space="preserve"> </w:t>
      </w:r>
      <w:proofErr w:type="spellStart"/>
      <w:r w:rsidRPr="00236FAF">
        <w:t>action</w:t>
      </w:r>
      <w:proofErr w:type="spellEnd"/>
      <w:r w:rsidRPr="00236FAF">
        <w:t xml:space="preserve"> </w:t>
      </w:r>
      <w:proofErr w:type="spellStart"/>
      <w:r w:rsidRPr="00236FAF">
        <w:t>is</w:t>
      </w:r>
      <w:proofErr w:type="spellEnd"/>
      <w:r w:rsidRPr="00236FAF">
        <w:t xml:space="preserve"> </w:t>
      </w:r>
      <w:proofErr w:type="spellStart"/>
      <w:r w:rsidRPr="00236FAF">
        <w:t>directed</w:t>
      </w:r>
      <w:proofErr w:type="spellEnd"/>
      <w:r w:rsidRPr="00236FAF">
        <w:t xml:space="preserve"> </w:t>
      </w:r>
      <w:proofErr w:type="spellStart"/>
      <w:r w:rsidRPr="00236FAF">
        <w:t>needs</w:t>
      </w:r>
      <w:proofErr w:type="spellEnd"/>
      <w:r w:rsidRPr="00236FAF">
        <w:t xml:space="preserve"> to </w:t>
      </w:r>
      <w:proofErr w:type="spellStart"/>
      <w:r w:rsidRPr="00236FAF">
        <w:t>be</w:t>
      </w:r>
      <w:proofErr w:type="spellEnd"/>
      <w:r w:rsidRPr="00236FAF">
        <w:t xml:space="preserve"> </w:t>
      </w:r>
      <w:proofErr w:type="spellStart"/>
      <w:r w:rsidRPr="00236FAF">
        <w:t>emphasised</w:t>
      </w:r>
      <w:proofErr w:type="spellEnd"/>
      <w:r w:rsidRPr="00236FAF">
        <w:t xml:space="preserve"> at </w:t>
      </w:r>
      <w:proofErr w:type="spellStart"/>
      <w:r w:rsidRPr="00236FAF">
        <w:t>the</w:t>
      </w:r>
      <w:proofErr w:type="spellEnd"/>
      <w:r w:rsidRPr="00236FAF">
        <w:t xml:space="preserve"> </w:t>
      </w:r>
      <w:proofErr w:type="spellStart"/>
      <w:r w:rsidRPr="00236FAF">
        <w:t>same</w:t>
      </w:r>
      <w:proofErr w:type="spellEnd"/>
      <w:r w:rsidRPr="00236FAF">
        <w:t xml:space="preserve"> </w:t>
      </w:r>
      <w:proofErr w:type="spellStart"/>
      <w:r w:rsidRPr="00236FAF">
        <w:t>time</w:t>
      </w:r>
      <w:proofErr w:type="spellEnd"/>
      <w:r w:rsidRPr="00236FAF">
        <w:t xml:space="preserve">. </w:t>
      </w:r>
      <w:proofErr w:type="spellStart"/>
      <w:r w:rsidRPr="00236FAF">
        <w:t>Terminology</w:t>
      </w:r>
      <w:proofErr w:type="spellEnd"/>
      <w:r w:rsidRPr="00236FAF">
        <w:t xml:space="preserve">: </w:t>
      </w:r>
      <w:proofErr w:type="spellStart"/>
      <w:r w:rsidRPr="00236FAF">
        <w:t>the</w:t>
      </w:r>
      <w:proofErr w:type="spellEnd"/>
      <w:r w:rsidRPr="00236FAF">
        <w:t xml:space="preserve"> </w:t>
      </w:r>
      <w:proofErr w:type="spellStart"/>
      <w:r w:rsidRPr="00236FAF">
        <w:t>abstract</w:t>
      </w:r>
      <w:proofErr w:type="spellEnd"/>
      <w:r w:rsidRPr="00236FAF">
        <w:t xml:space="preserve"> </w:t>
      </w:r>
      <w:proofErr w:type="spellStart"/>
      <w:r w:rsidRPr="00236FAF">
        <w:t>uses</w:t>
      </w:r>
      <w:proofErr w:type="spellEnd"/>
      <w:r w:rsidRPr="00236FAF">
        <w:t xml:space="preserve"> </w:t>
      </w:r>
      <w:proofErr w:type="spellStart"/>
      <w:r w:rsidRPr="00236FAF">
        <w:t>full-meaning</w:t>
      </w:r>
      <w:proofErr w:type="spellEnd"/>
      <w:r w:rsidRPr="00236FAF">
        <w:t xml:space="preserve"> </w:t>
      </w:r>
      <w:proofErr w:type="spellStart"/>
      <w:r w:rsidRPr="00236FAF">
        <w:t>words</w:t>
      </w:r>
      <w:proofErr w:type="spellEnd"/>
      <w:r w:rsidRPr="00236FAF">
        <w:t xml:space="preserve"> </w:t>
      </w:r>
      <w:proofErr w:type="spellStart"/>
      <w:r w:rsidRPr="00236FAF">
        <w:t>from</w:t>
      </w:r>
      <w:proofErr w:type="spellEnd"/>
      <w:r w:rsidRPr="00236FAF">
        <w:t xml:space="preserve"> </w:t>
      </w:r>
      <w:proofErr w:type="spellStart"/>
      <w:r w:rsidRPr="00236FAF">
        <w:t>the</w:t>
      </w:r>
      <w:proofErr w:type="spellEnd"/>
      <w:r w:rsidRPr="00236FAF">
        <w:t xml:space="preserve"> text, </w:t>
      </w:r>
      <w:proofErr w:type="spellStart"/>
      <w:r w:rsidRPr="00236FAF">
        <w:t>which</w:t>
      </w:r>
      <w:proofErr w:type="spellEnd"/>
      <w:r w:rsidRPr="00236FAF">
        <w:t xml:space="preserve"> </w:t>
      </w:r>
      <w:proofErr w:type="spellStart"/>
      <w:r w:rsidRPr="00236FAF">
        <w:t>will</w:t>
      </w:r>
      <w:proofErr w:type="spellEnd"/>
      <w:r w:rsidRPr="00236FAF">
        <w:t xml:space="preserve"> </w:t>
      </w:r>
      <w:proofErr w:type="spellStart"/>
      <w:r w:rsidRPr="00236FAF">
        <w:t>also</w:t>
      </w:r>
      <w:proofErr w:type="spellEnd"/>
      <w:r w:rsidRPr="00236FAF">
        <w:t xml:space="preserve"> </w:t>
      </w:r>
      <w:proofErr w:type="spellStart"/>
      <w:r w:rsidRPr="00236FAF">
        <w:t>help</w:t>
      </w:r>
      <w:proofErr w:type="spellEnd"/>
      <w:r w:rsidRPr="00236FAF">
        <w:t xml:space="preserve"> </w:t>
      </w:r>
      <w:proofErr w:type="spellStart"/>
      <w:r w:rsidRPr="00236FAF">
        <w:t>with</w:t>
      </w:r>
      <w:proofErr w:type="spellEnd"/>
      <w:r w:rsidRPr="00236FAF">
        <w:t xml:space="preserve"> </w:t>
      </w:r>
      <w:proofErr w:type="spellStart"/>
      <w:r w:rsidRPr="00236FAF">
        <w:t>automatic</w:t>
      </w:r>
      <w:proofErr w:type="spellEnd"/>
      <w:r w:rsidRPr="00236FAF">
        <w:t xml:space="preserve"> text </w:t>
      </w:r>
      <w:proofErr w:type="spellStart"/>
      <w:r w:rsidRPr="00236FAF">
        <w:t>searches</w:t>
      </w:r>
      <w:proofErr w:type="spellEnd"/>
      <w:r w:rsidRPr="00236FAF">
        <w:t xml:space="preserve">. </w:t>
      </w:r>
      <w:proofErr w:type="spellStart"/>
      <w:r w:rsidRPr="00236FAF">
        <w:t>Unfamiliar</w:t>
      </w:r>
      <w:proofErr w:type="spellEnd"/>
      <w:r w:rsidRPr="00236FAF">
        <w:t xml:space="preserve"> </w:t>
      </w:r>
      <w:proofErr w:type="spellStart"/>
      <w:r w:rsidRPr="00236FAF">
        <w:t>terms</w:t>
      </w:r>
      <w:proofErr w:type="spellEnd"/>
      <w:r w:rsidRPr="00236FAF">
        <w:t xml:space="preserve">, </w:t>
      </w:r>
      <w:proofErr w:type="spellStart"/>
      <w:r w:rsidRPr="00236FAF">
        <w:t>abbreviations</w:t>
      </w:r>
      <w:proofErr w:type="spellEnd"/>
      <w:r w:rsidRPr="00236FAF">
        <w:t xml:space="preserve">, </w:t>
      </w:r>
      <w:proofErr w:type="spellStart"/>
      <w:r w:rsidRPr="00236FAF">
        <w:t>acronyms</w:t>
      </w:r>
      <w:proofErr w:type="spellEnd"/>
      <w:r w:rsidRPr="00236FAF">
        <w:t xml:space="preserve"> or </w:t>
      </w:r>
      <w:proofErr w:type="spellStart"/>
      <w:r w:rsidRPr="00236FAF">
        <w:t>symbols</w:t>
      </w:r>
      <w:proofErr w:type="spellEnd"/>
      <w:r w:rsidRPr="00236FAF">
        <w:t xml:space="preserve"> </w:t>
      </w:r>
      <w:proofErr w:type="spellStart"/>
      <w:r w:rsidRPr="00236FAF">
        <w:t>should</w:t>
      </w:r>
      <w:proofErr w:type="spellEnd"/>
      <w:r w:rsidRPr="00236FAF">
        <w:t xml:space="preserve"> </w:t>
      </w:r>
      <w:proofErr w:type="spellStart"/>
      <w:r w:rsidRPr="00236FAF">
        <w:t>be</w:t>
      </w:r>
      <w:proofErr w:type="spellEnd"/>
      <w:r w:rsidRPr="00236FAF">
        <w:t xml:space="preserve"> </w:t>
      </w:r>
      <w:proofErr w:type="spellStart"/>
      <w:r w:rsidRPr="00236FAF">
        <w:t>avoided</w:t>
      </w:r>
      <w:proofErr w:type="spellEnd"/>
      <w:r w:rsidRPr="00236FAF">
        <w:t xml:space="preserve"> or, </w:t>
      </w:r>
      <w:proofErr w:type="spellStart"/>
      <w:r w:rsidRPr="00236FAF">
        <w:t>where</w:t>
      </w:r>
      <w:proofErr w:type="spellEnd"/>
      <w:r w:rsidRPr="00236FAF">
        <w:t xml:space="preserve"> </w:t>
      </w:r>
      <w:proofErr w:type="spellStart"/>
      <w:r w:rsidRPr="00236FAF">
        <w:t>justified</w:t>
      </w:r>
      <w:proofErr w:type="spellEnd"/>
      <w:r w:rsidRPr="00236FAF">
        <w:t xml:space="preserve">, </w:t>
      </w:r>
      <w:proofErr w:type="spellStart"/>
      <w:r w:rsidRPr="00236FAF">
        <w:t>defined</w:t>
      </w:r>
      <w:proofErr w:type="spellEnd"/>
      <w:r w:rsidRPr="00236FAF">
        <w:t xml:space="preserve"> as </w:t>
      </w:r>
      <w:proofErr w:type="spellStart"/>
      <w:r w:rsidRPr="00236FAF">
        <w:t>soon</w:t>
      </w:r>
      <w:proofErr w:type="spellEnd"/>
      <w:r w:rsidRPr="00236FAF">
        <w:t xml:space="preserve"> as </w:t>
      </w:r>
      <w:proofErr w:type="spellStart"/>
      <w:r w:rsidRPr="00236FAF">
        <w:t>they</w:t>
      </w:r>
      <w:proofErr w:type="spellEnd"/>
      <w:r w:rsidRPr="00236FAF">
        <w:t xml:space="preserve"> </w:t>
      </w:r>
      <w:proofErr w:type="spellStart"/>
      <w:r w:rsidRPr="00236FAF">
        <w:t>first</w:t>
      </w:r>
      <w:proofErr w:type="spellEnd"/>
      <w:r w:rsidRPr="00236FAF">
        <w:t xml:space="preserve"> </w:t>
      </w:r>
      <w:proofErr w:type="spellStart"/>
      <w:r w:rsidRPr="00236FAF">
        <w:t>appear</w:t>
      </w:r>
      <w:proofErr w:type="spellEnd"/>
      <w:r w:rsidRPr="00236FAF">
        <w:t xml:space="preserve"> in </w:t>
      </w:r>
      <w:proofErr w:type="spellStart"/>
      <w:r w:rsidRPr="00236FAF">
        <w:t>the</w:t>
      </w:r>
      <w:proofErr w:type="spellEnd"/>
      <w:r w:rsidRPr="00236FAF">
        <w:t xml:space="preserve"> </w:t>
      </w:r>
      <w:proofErr w:type="spellStart"/>
      <w:r w:rsidRPr="00236FAF">
        <w:t>abstract</w:t>
      </w:r>
      <w:proofErr w:type="spellEnd"/>
      <w:r w:rsidRPr="00236FAF">
        <w:t xml:space="preserve">. </w:t>
      </w:r>
      <w:proofErr w:type="spellStart"/>
      <w:r w:rsidRPr="00236FAF">
        <w:t>Units</w:t>
      </w:r>
      <w:proofErr w:type="spellEnd"/>
      <w:r w:rsidRPr="00236FAF">
        <w:t xml:space="preserve">, </w:t>
      </w:r>
      <w:proofErr w:type="spellStart"/>
      <w:r w:rsidRPr="00236FAF">
        <w:t>symbols</w:t>
      </w:r>
      <w:proofErr w:type="spellEnd"/>
      <w:r w:rsidRPr="00236FAF">
        <w:t xml:space="preserve">, ISO </w:t>
      </w:r>
      <w:proofErr w:type="spellStart"/>
      <w:r w:rsidRPr="00236FAF">
        <w:t>terminology</w:t>
      </w:r>
      <w:proofErr w:type="spellEnd"/>
      <w:r w:rsidRPr="00236FAF">
        <w:t xml:space="preserve"> </w:t>
      </w:r>
      <w:proofErr w:type="spellStart"/>
      <w:r w:rsidRPr="00236FAF">
        <w:t>shall</w:t>
      </w:r>
      <w:proofErr w:type="spellEnd"/>
      <w:r w:rsidRPr="00236FAF">
        <w:t xml:space="preserve"> </w:t>
      </w:r>
      <w:proofErr w:type="spellStart"/>
      <w:r w:rsidRPr="00236FAF">
        <w:t>be</w:t>
      </w:r>
      <w:proofErr w:type="spellEnd"/>
      <w:r w:rsidRPr="00236FAF">
        <w:t xml:space="preserve"> </w:t>
      </w:r>
      <w:proofErr w:type="spellStart"/>
      <w:r w:rsidRPr="00236FAF">
        <w:t>used</w:t>
      </w:r>
      <w:proofErr w:type="spellEnd"/>
      <w:r w:rsidRPr="00236FAF">
        <w:t xml:space="preserve"> </w:t>
      </w:r>
      <w:proofErr w:type="spellStart"/>
      <w:r w:rsidRPr="00236FAF">
        <w:t>whenever</w:t>
      </w:r>
      <w:proofErr w:type="spellEnd"/>
      <w:r w:rsidRPr="00236FAF">
        <w:t xml:space="preserve"> </w:t>
      </w:r>
      <w:proofErr w:type="spellStart"/>
      <w:r w:rsidRPr="00236FAF">
        <w:t>possible</w:t>
      </w:r>
      <w:proofErr w:type="spellEnd"/>
      <w:r w:rsidRPr="00236FAF">
        <w:t xml:space="preserve">. </w:t>
      </w:r>
      <w:proofErr w:type="spellStart"/>
      <w:r w:rsidRPr="00236FAF">
        <w:t>Where</w:t>
      </w:r>
      <w:proofErr w:type="spellEnd"/>
      <w:r w:rsidRPr="00236FAF">
        <w:t xml:space="preserve"> </w:t>
      </w:r>
      <w:proofErr w:type="spellStart"/>
      <w:r w:rsidRPr="00236FAF">
        <w:t>they</w:t>
      </w:r>
      <w:proofErr w:type="spellEnd"/>
      <w:r w:rsidRPr="00236FAF">
        <w:t xml:space="preserve"> are </w:t>
      </w:r>
      <w:proofErr w:type="spellStart"/>
      <w:r w:rsidRPr="00236FAF">
        <w:t>not</w:t>
      </w:r>
      <w:proofErr w:type="spellEnd"/>
      <w:r w:rsidRPr="00236FAF">
        <w:t xml:space="preserve"> </w:t>
      </w:r>
      <w:proofErr w:type="spellStart"/>
      <w:r w:rsidRPr="00236FAF">
        <w:t>available</w:t>
      </w:r>
      <w:proofErr w:type="spellEnd"/>
      <w:r w:rsidRPr="00236FAF">
        <w:t xml:space="preserve">, </w:t>
      </w:r>
      <w:proofErr w:type="spellStart"/>
      <w:r w:rsidRPr="00236FAF">
        <w:t>national</w:t>
      </w:r>
      <w:proofErr w:type="spellEnd"/>
      <w:r w:rsidRPr="00236FAF">
        <w:t xml:space="preserve"> </w:t>
      </w:r>
      <w:proofErr w:type="spellStart"/>
      <w:r w:rsidRPr="00236FAF">
        <w:t>standards</w:t>
      </w:r>
      <w:proofErr w:type="spellEnd"/>
      <w:r w:rsidRPr="00236FAF">
        <w:t xml:space="preserve"> </w:t>
      </w:r>
      <w:proofErr w:type="spellStart"/>
      <w:r w:rsidRPr="00236FAF">
        <w:t>shall</w:t>
      </w:r>
      <w:proofErr w:type="spellEnd"/>
      <w:r w:rsidRPr="00236FAF">
        <w:t xml:space="preserve"> </w:t>
      </w:r>
      <w:proofErr w:type="spellStart"/>
      <w:r w:rsidRPr="00236FAF">
        <w:t>be</w:t>
      </w:r>
      <w:proofErr w:type="spellEnd"/>
      <w:r w:rsidRPr="00236FAF">
        <w:t xml:space="preserve"> </w:t>
      </w:r>
      <w:proofErr w:type="spellStart"/>
      <w:r w:rsidRPr="00236FAF">
        <w:t>used</w:t>
      </w:r>
      <w:proofErr w:type="spellEnd"/>
      <w:r w:rsidRPr="00236FAF">
        <w:t xml:space="preserve">. </w:t>
      </w:r>
    </w:p>
    <w:p w14:paraId="22C823BA" w14:textId="77777777" w:rsidR="00ED0860" w:rsidRPr="00236FAF" w:rsidRDefault="00ED0860" w:rsidP="00ED0860"/>
    <w:p w14:paraId="730F4D7D" w14:textId="77777777" w:rsidR="00ED0860" w:rsidRPr="00236FAF" w:rsidRDefault="00ED0860" w:rsidP="00ED0860">
      <w:pPr>
        <w:ind w:firstLine="0"/>
      </w:pPr>
      <w:proofErr w:type="spellStart"/>
      <w:r w:rsidRPr="00236FAF">
        <w:t>Keywords</w:t>
      </w:r>
      <w:proofErr w:type="spellEnd"/>
      <w:r w:rsidRPr="00236FAF">
        <w:t xml:space="preserve">: </w:t>
      </w:r>
      <w:proofErr w:type="spellStart"/>
      <w:r w:rsidRPr="00236FAF">
        <w:t>Informatics</w:t>
      </w:r>
      <w:proofErr w:type="spellEnd"/>
      <w:r w:rsidRPr="00236FAF">
        <w:t xml:space="preserve">. </w:t>
      </w:r>
      <w:proofErr w:type="spellStart"/>
      <w:r w:rsidRPr="00236FAF">
        <w:t>Key</w:t>
      </w:r>
      <w:proofErr w:type="spellEnd"/>
      <w:r w:rsidRPr="00236FAF">
        <w:t xml:space="preserve">. MS Word. </w:t>
      </w:r>
    </w:p>
    <w:p w14:paraId="2D1CBA15" w14:textId="77777777" w:rsidR="00ED0860" w:rsidRPr="00236FAF" w:rsidRDefault="00ED0860" w:rsidP="00ED0860"/>
    <w:p w14:paraId="7F6C57CF" w14:textId="77777777" w:rsidR="00ED0860" w:rsidRPr="00236FAF" w:rsidRDefault="00ED0860" w:rsidP="00ED0860">
      <w:pPr>
        <w:rPr>
          <w:rStyle w:val="NecislovanynazovCharChar"/>
          <w:color w:val="FFFFFF" w:themeColor="background1"/>
          <w:sz w:val="24"/>
          <w:szCs w:val="24"/>
          <w:highlight w:val="red"/>
        </w:rPr>
      </w:pPr>
      <w:bookmarkStart w:id="105" w:name="_Toc309047203"/>
      <w:bookmarkStart w:id="106" w:name="_Toc309047432"/>
      <w:bookmarkStart w:id="107" w:name="_Toc309047478"/>
      <w:bookmarkStart w:id="108" w:name="_Toc309047595"/>
    </w:p>
    <w:p w14:paraId="7A718A85" w14:textId="77777777" w:rsidR="00ED0860" w:rsidRPr="00236FAF" w:rsidRDefault="00ED0860" w:rsidP="00ED0860">
      <w:pPr>
        <w:rPr>
          <w:rStyle w:val="NecislovanynazovCharChar"/>
          <w:color w:val="FFFFFF" w:themeColor="background1"/>
          <w:sz w:val="24"/>
          <w:szCs w:val="24"/>
          <w:highlight w:val="red"/>
        </w:rPr>
      </w:pPr>
    </w:p>
    <w:p w14:paraId="70DC06ED" w14:textId="77777777" w:rsidR="00ED0860" w:rsidRPr="00236FAF" w:rsidRDefault="00ED0860" w:rsidP="00ED0860">
      <w:pPr>
        <w:rPr>
          <w:rStyle w:val="NecislovanynazovCharChar"/>
          <w:color w:val="FFFFFF" w:themeColor="background1"/>
          <w:sz w:val="24"/>
          <w:szCs w:val="24"/>
          <w:highlight w:val="red"/>
        </w:rPr>
      </w:pPr>
    </w:p>
    <w:p w14:paraId="4402A09E" w14:textId="77777777" w:rsidR="00ED0860" w:rsidRPr="00236FAF" w:rsidRDefault="00ED0860" w:rsidP="00ED0860">
      <w:pPr>
        <w:rPr>
          <w:rStyle w:val="NecislovanynazovCharChar"/>
          <w:color w:val="FFFFFF" w:themeColor="background1"/>
          <w:sz w:val="24"/>
          <w:szCs w:val="24"/>
          <w:highlight w:val="red"/>
        </w:rPr>
      </w:pPr>
    </w:p>
    <w:p w14:paraId="33D8A43E" w14:textId="77777777" w:rsidR="00ED0860" w:rsidRPr="00236FAF" w:rsidRDefault="00ED0860" w:rsidP="00ED0860">
      <w:pPr>
        <w:rPr>
          <w:rStyle w:val="NecislovanynazovCharChar"/>
          <w:color w:val="FFFFFF" w:themeColor="background1"/>
          <w:sz w:val="24"/>
          <w:szCs w:val="24"/>
          <w:highlight w:val="red"/>
        </w:rPr>
      </w:pPr>
    </w:p>
    <w:p w14:paraId="1921A602" w14:textId="77777777" w:rsidR="00ED0860" w:rsidRPr="00236FAF" w:rsidRDefault="00ED0860" w:rsidP="00ED0860">
      <w:pPr>
        <w:rPr>
          <w:rStyle w:val="NecislovanynazovCharChar"/>
          <w:color w:val="FFFFFF" w:themeColor="background1"/>
          <w:sz w:val="24"/>
          <w:szCs w:val="24"/>
          <w:highlight w:val="red"/>
        </w:rPr>
      </w:pPr>
    </w:p>
    <w:p w14:paraId="3AEA5924" w14:textId="77777777" w:rsidR="00ED0860" w:rsidRPr="00236FAF" w:rsidRDefault="00ED0860" w:rsidP="00ED0860">
      <w:pPr>
        <w:ind w:firstLine="0"/>
        <w:rPr>
          <w:rStyle w:val="NecislovanynazovCharChar"/>
          <w:b w:val="0"/>
          <w:bCs/>
          <w:i/>
          <w:iCs/>
          <w:sz w:val="24"/>
          <w:szCs w:val="24"/>
        </w:rPr>
      </w:pPr>
      <w:r w:rsidRPr="00236FAF">
        <w:rPr>
          <w:rStyle w:val="NecislovanynazovCharChar"/>
          <w:b w:val="0"/>
          <w:bCs/>
          <w:i/>
          <w:iCs/>
          <w:sz w:val="24"/>
          <w:szCs w:val="24"/>
        </w:rPr>
        <w:t>POVINNÉ</w:t>
      </w:r>
    </w:p>
    <w:p w14:paraId="4B6A9FAE" w14:textId="77777777" w:rsidR="00ED0860" w:rsidRPr="00236FAF" w:rsidRDefault="00ED0860" w:rsidP="00ED0860">
      <w:pPr>
        <w:ind w:firstLine="0"/>
        <w:rPr>
          <w:rStyle w:val="NecislovanynazovCharChar"/>
          <w:b w:val="0"/>
          <w:bCs/>
          <w:i/>
          <w:iCs/>
          <w:sz w:val="24"/>
          <w:szCs w:val="24"/>
        </w:rPr>
      </w:pPr>
    </w:p>
    <w:p w14:paraId="547CBBBD" w14:textId="77777777" w:rsidR="00ED0860" w:rsidRPr="00236FAF" w:rsidRDefault="00ED0860" w:rsidP="00ED0860">
      <w:pPr>
        <w:ind w:firstLine="0"/>
        <w:rPr>
          <w:rStyle w:val="NecislovanynazovCharChar"/>
          <w:sz w:val="24"/>
          <w:szCs w:val="24"/>
        </w:rPr>
        <w:sectPr w:rsidR="00ED0860" w:rsidRPr="00236FAF" w:rsidSect="00520AE3">
          <w:pgSz w:w="11907" w:h="16840" w:code="9"/>
          <w:pgMar w:top="1418" w:right="1418" w:bottom="1418" w:left="1985" w:header="709" w:footer="709" w:gutter="0"/>
          <w:cols w:space="708"/>
          <w:titlePg/>
        </w:sectPr>
      </w:pPr>
    </w:p>
    <w:p w14:paraId="503B2038" w14:textId="77777777" w:rsidR="00ED0860" w:rsidRPr="00236FAF" w:rsidRDefault="00ED0860" w:rsidP="00ED0860">
      <w:pPr>
        <w:pStyle w:val="Nadpis1"/>
      </w:pPr>
      <w:bookmarkStart w:id="109" w:name="_Toc309114063"/>
      <w:bookmarkStart w:id="110" w:name="_Toc318099697"/>
      <w:bookmarkStart w:id="111" w:name="_Toc339279008"/>
      <w:bookmarkStart w:id="112" w:name="_Toc115115631"/>
      <w:bookmarkStart w:id="113" w:name="_Toc115510276"/>
      <w:bookmarkStart w:id="114" w:name="_Toc115521425"/>
      <w:bookmarkStart w:id="115" w:name="_Toc115533867"/>
      <w:bookmarkStart w:id="116" w:name="_Toc115537236"/>
      <w:bookmarkStart w:id="117" w:name="_Toc115537305"/>
      <w:bookmarkStart w:id="118" w:name="_Toc152869537"/>
      <w:bookmarkStart w:id="119" w:name="_Toc152869954"/>
      <w:bookmarkStart w:id="120" w:name="_Toc99180813"/>
      <w:bookmarkStart w:id="121" w:name="_Toc114690684"/>
      <w:bookmarkStart w:id="122" w:name="_Toc162903186"/>
      <w:r w:rsidRPr="00236FAF">
        <w:lastRenderedPageBreak/>
        <w:t>Obsah</w:t>
      </w:r>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2"/>
      <w:r w:rsidRPr="00236FAF">
        <w:t xml:space="preserve"> </w:t>
      </w:r>
      <w:bookmarkEnd w:id="120"/>
      <w:bookmarkEnd w:id="121"/>
    </w:p>
    <w:sdt>
      <w:sdtPr>
        <w:rPr>
          <w:rFonts w:cs="Times New Roman"/>
          <w:b w:val="0"/>
          <w:bCs w:val="0"/>
          <w:noProof w:val="0"/>
          <w:szCs w:val="24"/>
        </w:rPr>
        <w:id w:val="-949630802"/>
        <w:docPartObj>
          <w:docPartGallery w:val="Table of Contents"/>
          <w:docPartUnique/>
        </w:docPartObj>
      </w:sdtPr>
      <w:sdtContent>
        <w:p w14:paraId="57BDA79F" w14:textId="06961D82" w:rsidR="00EC64EC" w:rsidRDefault="0064459B">
          <w:pPr>
            <w:pStyle w:val="Obsah1"/>
            <w:rPr>
              <w:rFonts w:asciiTheme="minorHAnsi" w:eastAsiaTheme="minorEastAsia" w:hAnsiTheme="minorHAnsi" w:cstheme="minorBidi"/>
              <w:b w:val="0"/>
              <w:bCs w:val="0"/>
              <w:kern w:val="2"/>
              <w:szCs w:val="24"/>
              <w:lang w:val="en-US"/>
              <w14:ligatures w14:val="standardContextual"/>
            </w:rPr>
          </w:pPr>
          <w:r w:rsidRPr="00236FAF">
            <w:rPr>
              <w:rFonts w:ascii="Cambria" w:hAnsi="Cambria"/>
              <w:kern w:val="32"/>
              <w:sz w:val="32"/>
            </w:rPr>
            <w:fldChar w:fldCharType="begin"/>
          </w:r>
          <w:r w:rsidRPr="00236FAF">
            <w:instrText xml:space="preserve"> TOC \o "1-3" \h \z \u </w:instrText>
          </w:r>
          <w:r w:rsidRPr="00236FAF">
            <w:rPr>
              <w:rFonts w:ascii="Cambria" w:hAnsi="Cambria"/>
              <w:kern w:val="32"/>
              <w:sz w:val="32"/>
            </w:rPr>
            <w:fldChar w:fldCharType="separate"/>
          </w:r>
          <w:hyperlink w:anchor="_Toc162903179" w:history="1">
            <w:r w:rsidR="00EC64EC" w:rsidRPr="003656D8">
              <w:rPr>
                <w:rStyle w:val="Hypertextovprepojenie"/>
                <w:caps/>
                <w:kern w:val="28"/>
              </w:rPr>
              <w:t>Rozpoznávanie objektov vo videách</w:t>
            </w:r>
            <w:r w:rsidR="00EC64EC">
              <w:rPr>
                <w:webHidden/>
              </w:rPr>
              <w:tab/>
            </w:r>
            <w:r w:rsidR="00EC64EC">
              <w:rPr>
                <w:webHidden/>
              </w:rPr>
              <w:fldChar w:fldCharType="begin"/>
            </w:r>
            <w:r w:rsidR="00EC64EC">
              <w:rPr>
                <w:webHidden/>
              </w:rPr>
              <w:instrText xml:space="preserve"> PAGEREF _Toc162903179 \h </w:instrText>
            </w:r>
            <w:r w:rsidR="00EC64EC">
              <w:rPr>
                <w:webHidden/>
              </w:rPr>
            </w:r>
            <w:r w:rsidR="00EC64EC">
              <w:rPr>
                <w:webHidden/>
              </w:rPr>
              <w:fldChar w:fldCharType="separate"/>
            </w:r>
            <w:r w:rsidR="00EC64EC">
              <w:rPr>
                <w:webHidden/>
              </w:rPr>
              <w:t>1</w:t>
            </w:r>
            <w:r w:rsidR="00EC64EC">
              <w:rPr>
                <w:webHidden/>
              </w:rPr>
              <w:fldChar w:fldCharType="end"/>
            </w:r>
          </w:hyperlink>
        </w:p>
        <w:p w14:paraId="21D46617" w14:textId="1AE00596" w:rsidR="00EC64EC" w:rsidRDefault="00EC64EC">
          <w:pPr>
            <w:pStyle w:val="Obsah1"/>
            <w:rPr>
              <w:rFonts w:asciiTheme="minorHAnsi" w:eastAsiaTheme="minorEastAsia" w:hAnsiTheme="minorHAnsi" w:cstheme="minorBidi"/>
              <w:b w:val="0"/>
              <w:bCs w:val="0"/>
              <w:kern w:val="2"/>
              <w:szCs w:val="24"/>
              <w:lang w:val="en-US"/>
              <w14:ligatures w14:val="standardContextual"/>
            </w:rPr>
          </w:pPr>
          <w:hyperlink w:anchor="_Toc162903180" w:history="1">
            <w:r w:rsidRPr="003656D8">
              <w:rPr>
                <w:rStyle w:val="Hypertextovprepojenie"/>
                <w:caps/>
                <w:kern w:val="28"/>
              </w:rPr>
              <w:t>Rozpoznávanie objektov vo videách</w:t>
            </w:r>
            <w:r>
              <w:rPr>
                <w:webHidden/>
              </w:rPr>
              <w:tab/>
            </w:r>
            <w:r>
              <w:rPr>
                <w:webHidden/>
              </w:rPr>
              <w:fldChar w:fldCharType="begin"/>
            </w:r>
            <w:r>
              <w:rPr>
                <w:webHidden/>
              </w:rPr>
              <w:instrText xml:space="preserve"> PAGEREF _Toc162903180 \h </w:instrText>
            </w:r>
            <w:r>
              <w:rPr>
                <w:webHidden/>
              </w:rPr>
            </w:r>
            <w:r>
              <w:rPr>
                <w:webHidden/>
              </w:rPr>
              <w:fldChar w:fldCharType="separate"/>
            </w:r>
            <w:r>
              <w:rPr>
                <w:webHidden/>
              </w:rPr>
              <w:t>2</w:t>
            </w:r>
            <w:r>
              <w:rPr>
                <w:webHidden/>
              </w:rPr>
              <w:fldChar w:fldCharType="end"/>
            </w:r>
          </w:hyperlink>
        </w:p>
        <w:p w14:paraId="6C5D4656" w14:textId="524CAA70" w:rsidR="00EC64EC" w:rsidRDefault="00EC64EC">
          <w:pPr>
            <w:pStyle w:val="Obsah1"/>
            <w:rPr>
              <w:rFonts w:asciiTheme="minorHAnsi" w:eastAsiaTheme="minorEastAsia" w:hAnsiTheme="minorHAnsi" w:cstheme="minorBidi"/>
              <w:b w:val="0"/>
              <w:bCs w:val="0"/>
              <w:kern w:val="2"/>
              <w:szCs w:val="24"/>
              <w:lang w:val="en-US"/>
              <w14:ligatures w14:val="standardContextual"/>
            </w:rPr>
          </w:pPr>
          <w:hyperlink w:anchor="_Toc162903181" w:history="1">
            <w:r w:rsidRPr="003656D8">
              <w:rPr>
                <w:rStyle w:val="Hypertextovprepojenie"/>
                <w:caps/>
              </w:rPr>
              <w:t>DIPLOMOVÁ práca</w:t>
            </w:r>
            <w:r>
              <w:rPr>
                <w:webHidden/>
              </w:rPr>
              <w:tab/>
            </w:r>
            <w:r>
              <w:rPr>
                <w:webHidden/>
              </w:rPr>
              <w:fldChar w:fldCharType="begin"/>
            </w:r>
            <w:r>
              <w:rPr>
                <w:webHidden/>
              </w:rPr>
              <w:instrText xml:space="preserve"> PAGEREF _Toc162903181 \h </w:instrText>
            </w:r>
            <w:r>
              <w:rPr>
                <w:webHidden/>
              </w:rPr>
            </w:r>
            <w:r>
              <w:rPr>
                <w:webHidden/>
              </w:rPr>
              <w:fldChar w:fldCharType="separate"/>
            </w:r>
            <w:r>
              <w:rPr>
                <w:webHidden/>
              </w:rPr>
              <w:t>2</w:t>
            </w:r>
            <w:r>
              <w:rPr>
                <w:webHidden/>
              </w:rPr>
              <w:fldChar w:fldCharType="end"/>
            </w:r>
          </w:hyperlink>
        </w:p>
        <w:p w14:paraId="5160441B" w14:textId="6FB6E4BD" w:rsidR="00EC64EC" w:rsidRDefault="00EC64EC">
          <w:pPr>
            <w:pStyle w:val="Obsah1"/>
            <w:rPr>
              <w:rFonts w:asciiTheme="minorHAnsi" w:eastAsiaTheme="minorEastAsia" w:hAnsiTheme="minorHAnsi" w:cstheme="minorBidi"/>
              <w:b w:val="0"/>
              <w:bCs w:val="0"/>
              <w:kern w:val="2"/>
              <w:szCs w:val="24"/>
              <w:lang w:val="en-US"/>
              <w14:ligatures w14:val="standardContextual"/>
            </w:rPr>
          </w:pPr>
          <w:hyperlink w:anchor="_Toc162903182" w:history="1">
            <w:r w:rsidRPr="003656D8">
              <w:rPr>
                <w:rStyle w:val="Hypertextovprepojenie"/>
                <w:caps/>
                <w:kern w:val="32"/>
              </w:rPr>
              <w:t xml:space="preserve">Zadanie </w:t>
            </w:r>
            <w:r w:rsidRPr="003656D8">
              <w:rPr>
                <w:rStyle w:val="Hypertextovprepojenie"/>
                <w:caps/>
                <w:kern w:val="32"/>
                <w:lang w:eastAsia="sk-SK"/>
              </w:rPr>
              <w:t>ZP</w:t>
            </w:r>
            <w:r>
              <w:rPr>
                <w:webHidden/>
              </w:rPr>
              <w:tab/>
            </w:r>
            <w:r>
              <w:rPr>
                <w:webHidden/>
              </w:rPr>
              <w:fldChar w:fldCharType="begin"/>
            </w:r>
            <w:r>
              <w:rPr>
                <w:webHidden/>
              </w:rPr>
              <w:instrText xml:space="preserve"> PAGEREF _Toc162903182 \h </w:instrText>
            </w:r>
            <w:r>
              <w:rPr>
                <w:webHidden/>
              </w:rPr>
            </w:r>
            <w:r>
              <w:rPr>
                <w:webHidden/>
              </w:rPr>
              <w:fldChar w:fldCharType="separate"/>
            </w:r>
            <w:r>
              <w:rPr>
                <w:webHidden/>
              </w:rPr>
              <w:t>3</w:t>
            </w:r>
            <w:r>
              <w:rPr>
                <w:webHidden/>
              </w:rPr>
              <w:fldChar w:fldCharType="end"/>
            </w:r>
          </w:hyperlink>
        </w:p>
        <w:p w14:paraId="7521AB2E" w14:textId="29319EB6" w:rsidR="00EC64EC" w:rsidRDefault="00EC64EC">
          <w:pPr>
            <w:pStyle w:val="Obsah1"/>
            <w:rPr>
              <w:rFonts w:asciiTheme="minorHAnsi" w:eastAsiaTheme="minorEastAsia" w:hAnsiTheme="minorHAnsi" w:cstheme="minorBidi"/>
              <w:b w:val="0"/>
              <w:bCs w:val="0"/>
              <w:kern w:val="2"/>
              <w:szCs w:val="24"/>
              <w:lang w:val="en-US"/>
              <w14:ligatures w14:val="standardContextual"/>
            </w:rPr>
          </w:pPr>
          <w:hyperlink w:anchor="_Toc162903183" w:history="1">
            <w:r w:rsidRPr="003656D8">
              <w:rPr>
                <w:rStyle w:val="Hypertextovprepojenie"/>
              </w:rPr>
              <w:t>Poďakovanie</w:t>
            </w:r>
            <w:r>
              <w:rPr>
                <w:webHidden/>
              </w:rPr>
              <w:tab/>
            </w:r>
            <w:r>
              <w:rPr>
                <w:webHidden/>
              </w:rPr>
              <w:fldChar w:fldCharType="begin"/>
            </w:r>
            <w:r>
              <w:rPr>
                <w:webHidden/>
              </w:rPr>
              <w:instrText xml:space="preserve"> PAGEREF _Toc162903183 \h </w:instrText>
            </w:r>
            <w:r>
              <w:rPr>
                <w:webHidden/>
              </w:rPr>
            </w:r>
            <w:r>
              <w:rPr>
                <w:webHidden/>
              </w:rPr>
              <w:fldChar w:fldCharType="separate"/>
            </w:r>
            <w:r>
              <w:rPr>
                <w:webHidden/>
              </w:rPr>
              <w:t>4</w:t>
            </w:r>
            <w:r>
              <w:rPr>
                <w:webHidden/>
              </w:rPr>
              <w:fldChar w:fldCharType="end"/>
            </w:r>
          </w:hyperlink>
        </w:p>
        <w:p w14:paraId="27B0E8B7" w14:textId="4450A4C1" w:rsidR="00EC64EC" w:rsidRDefault="00EC64EC">
          <w:pPr>
            <w:pStyle w:val="Obsah1"/>
            <w:rPr>
              <w:rFonts w:asciiTheme="minorHAnsi" w:eastAsiaTheme="minorEastAsia" w:hAnsiTheme="minorHAnsi" w:cstheme="minorBidi"/>
              <w:b w:val="0"/>
              <w:bCs w:val="0"/>
              <w:kern w:val="2"/>
              <w:szCs w:val="24"/>
              <w:lang w:val="en-US"/>
              <w14:ligatures w14:val="standardContextual"/>
            </w:rPr>
          </w:pPr>
          <w:hyperlink w:anchor="_Toc162903184" w:history="1">
            <w:r w:rsidRPr="003656D8">
              <w:rPr>
                <w:rStyle w:val="Hypertextovprepojenie"/>
              </w:rPr>
              <w:t>ABSTRAKT</w:t>
            </w:r>
            <w:r>
              <w:rPr>
                <w:webHidden/>
              </w:rPr>
              <w:tab/>
            </w:r>
            <w:r>
              <w:rPr>
                <w:webHidden/>
              </w:rPr>
              <w:fldChar w:fldCharType="begin"/>
            </w:r>
            <w:r>
              <w:rPr>
                <w:webHidden/>
              </w:rPr>
              <w:instrText xml:space="preserve"> PAGEREF _Toc162903184 \h </w:instrText>
            </w:r>
            <w:r>
              <w:rPr>
                <w:webHidden/>
              </w:rPr>
            </w:r>
            <w:r>
              <w:rPr>
                <w:webHidden/>
              </w:rPr>
              <w:fldChar w:fldCharType="separate"/>
            </w:r>
            <w:r>
              <w:rPr>
                <w:webHidden/>
              </w:rPr>
              <w:t>5</w:t>
            </w:r>
            <w:r>
              <w:rPr>
                <w:webHidden/>
              </w:rPr>
              <w:fldChar w:fldCharType="end"/>
            </w:r>
          </w:hyperlink>
        </w:p>
        <w:p w14:paraId="48DC88A0" w14:textId="3CA3E2EF" w:rsidR="00EC64EC" w:rsidRDefault="00EC64EC">
          <w:pPr>
            <w:pStyle w:val="Obsah1"/>
            <w:rPr>
              <w:rFonts w:asciiTheme="minorHAnsi" w:eastAsiaTheme="minorEastAsia" w:hAnsiTheme="minorHAnsi" w:cstheme="minorBidi"/>
              <w:b w:val="0"/>
              <w:bCs w:val="0"/>
              <w:kern w:val="2"/>
              <w:szCs w:val="24"/>
              <w:lang w:val="en-US"/>
              <w14:ligatures w14:val="standardContextual"/>
            </w:rPr>
          </w:pPr>
          <w:hyperlink w:anchor="_Toc162903185" w:history="1">
            <w:r w:rsidRPr="003656D8">
              <w:rPr>
                <w:rStyle w:val="Hypertextovprepojenie"/>
              </w:rPr>
              <w:t>ABSTRACT</w:t>
            </w:r>
            <w:r>
              <w:rPr>
                <w:webHidden/>
              </w:rPr>
              <w:tab/>
            </w:r>
            <w:r>
              <w:rPr>
                <w:webHidden/>
              </w:rPr>
              <w:fldChar w:fldCharType="begin"/>
            </w:r>
            <w:r>
              <w:rPr>
                <w:webHidden/>
              </w:rPr>
              <w:instrText xml:space="preserve"> PAGEREF _Toc162903185 \h </w:instrText>
            </w:r>
            <w:r>
              <w:rPr>
                <w:webHidden/>
              </w:rPr>
            </w:r>
            <w:r>
              <w:rPr>
                <w:webHidden/>
              </w:rPr>
              <w:fldChar w:fldCharType="separate"/>
            </w:r>
            <w:r>
              <w:rPr>
                <w:webHidden/>
              </w:rPr>
              <w:t>6</w:t>
            </w:r>
            <w:r>
              <w:rPr>
                <w:webHidden/>
              </w:rPr>
              <w:fldChar w:fldCharType="end"/>
            </w:r>
          </w:hyperlink>
        </w:p>
        <w:p w14:paraId="4F723B4A" w14:textId="636DFADE" w:rsidR="00EC64EC" w:rsidRDefault="00EC64EC">
          <w:pPr>
            <w:pStyle w:val="Obsah1"/>
            <w:rPr>
              <w:rFonts w:asciiTheme="minorHAnsi" w:eastAsiaTheme="minorEastAsia" w:hAnsiTheme="minorHAnsi" w:cstheme="minorBidi"/>
              <w:b w:val="0"/>
              <w:bCs w:val="0"/>
              <w:kern w:val="2"/>
              <w:szCs w:val="24"/>
              <w:lang w:val="en-US"/>
              <w14:ligatures w14:val="standardContextual"/>
            </w:rPr>
          </w:pPr>
          <w:hyperlink w:anchor="_Toc162903186" w:history="1">
            <w:r w:rsidRPr="003656D8">
              <w:rPr>
                <w:rStyle w:val="Hypertextovprepojenie"/>
              </w:rPr>
              <w:t>Obsah</w:t>
            </w:r>
            <w:r>
              <w:rPr>
                <w:webHidden/>
              </w:rPr>
              <w:tab/>
            </w:r>
            <w:r>
              <w:rPr>
                <w:webHidden/>
              </w:rPr>
              <w:fldChar w:fldCharType="begin"/>
            </w:r>
            <w:r>
              <w:rPr>
                <w:webHidden/>
              </w:rPr>
              <w:instrText xml:space="preserve"> PAGEREF _Toc162903186 \h </w:instrText>
            </w:r>
            <w:r>
              <w:rPr>
                <w:webHidden/>
              </w:rPr>
            </w:r>
            <w:r>
              <w:rPr>
                <w:webHidden/>
              </w:rPr>
              <w:fldChar w:fldCharType="separate"/>
            </w:r>
            <w:r>
              <w:rPr>
                <w:webHidden/>
              </w:rPr>
              <w:t>7</w:t>
            </w:r>
            <w:r>
              <w:rPr>
                <w:webHidden/>
              </w:rPr>
              <w:fldChar w:fldCharType="end"/>
            </w:r>
          </w:hyperlink>
        </w:p>
        <w:p w14:paraId="6C596590" w14:textId="5FAF0066" w:rsidR="00EC64EC" w:rsidRDefault="00EC64EC">
          <w:pPr>
            <w:pStyle w:val="Obsah1"/>
            <w:rPr>
              <w:rFonts w:asciiTheme="minorHAnsi" w:eastAsiaTheme="minorEastAsia" w:hAnsiTheme="minorHAnsi" w:cstheme="minorBidi"/>
              <w:b w:val="0"/>
              <w:bCs w:val="0"/>
              <w:kern w:val="2"/>
              <w:szCs w:val="24"/>
              <w:lang w:val="en-US"/>
              <w14:ligatures w14:val="standardContextual"/>
            </w:rPr>
          </w:pPr>
          <w:hyperlink w:anchor="_Toc162903187" w:history="1">
            <w:r w:rsidRPr="003656D8">
              <w:rPr>
                <w:rStyle w:val="Hypertextovprepojenie"/>
              </w:rPr>
              <w:t>Úvod</w:t>
            </w:r>
            <w:r>
              <w:rPr>
                <w:webHidden/>
              </w:rPr>
              <w:tab/>
            </w:r>
            <w:r>
              <w:rPr>
                <w:webHidden/>
              </w:rPr>
              <w:fldChar w:fldCharType="begin"/>
            </w:r>
            <w:r>
              <w:rPr>
                <w:webHidden/>
              </w:rPr>
              <w:instrText xml:space="preserve"> PAGEREF _Toc162903187 \h </w:instrText>
            </w:r>
            <w:r>
              <w:rPr>
                <w:webHidden/>
              </w:rPr>
            </w:r>
            <w:r>
              <w:rPr>
                <w:webHidden/>
              </w:rPr>
              <w:fldChar w:fldCharType="separate"/>
            </w:r>
            <w:r>
              <w:rPr>
                <w:webHidden/>
              </w:rPr>
              <w:t>1</w:t>
            </w:r>
            <w:r>
              <w:rPr>
                <w:webHidden/>
              </w:rPr>
              <w:fldChar w:fldCharType="end"/>
            </w:r>
          </w:hyperlink>
        </w:p>
        <w:p w14:paraId="3C9A43CB" w14:textId="648DD884" w:rsidR="00EC64EC" w:rsidRDefault="00EC64EC">
          <w:pPr>
            <w:pStyle w:val="Obsah1"/>
            <w:rPr>
              <w:rFonts w:asciiTheme="minorHAnsi" w:eastAsiaTheme="minorEastAsia" w:hAnsiTheme="minorHAnsi" w:cstheme="minorBidi"/>
              <w:b w:val="0"/>
              <w:bCs w:val="0"/>
              <w:kern w:val="2"/>
              <w:szCs w:val="24"/>
              <w:lang w:val="en-US"/>
              <w14:ligatures w14:val="standardContextual"/>
            </w:rPr>
          </w:pPr>
          <w:hyperlink w:anchor="_Toc162903188" w:history="1">
            <w:r w:rsidRPr="003656D8">
              <w:rPr>
                <w:rStyle w:val="Hypertextovprepojenie"/>
              </w:rPr>
              <w:t>1</w:t>
            </w:r>
            <w:r>
              <w:rPr>
                <w:rFonts w:asciiTheme="minorHAnsi" w:eastAsiaTheme="minorEastAsia" w:hAnsiTheme="minorHAnsi" w:cstheme="minorBidi"/>
                <w:b w:val="0"/>
                <w:bCs w:val="0"/>
                <w:kern w:val="2"/>
                <w:szCs w:val="24"/>
                <w:lang w:val="en-US"/>
                <w14:ligatures w14:val="standardContextual"/>
              </w:rPr>
              <w:tab/>
            </w:r>
            <w:r w:rsidRPr="003656D8">
              <w:rPr>
                <w:rStyle w:val="Hypertextovprepojenie"/>
              </w:rPr>
              <w:t>Analýza súčasného stavu</w:t>
            </w:r>
            <w:r>
              <w:rPr>
                <w:webHidden/>
              </w:rPr>
              <w:tab/>
            </w:r>
            <w:r>
              <w:rPr>
                <w:webHidden/>
              </w:rPr>
              <w:fldChar w:fldCharType="begin"/>
            </w:r>
            <w:r>
              <w:rPr>
                <w:webHidden/>
              </w:rPr>
              <w:instrText xml:space="preserve"> PAGEREF _Toc162903188 \h </w:instrText>
            </w:r>
            <w:r>
              <w:rPr>
                <w:webHidden/>
              </w:rPr>
            </w:r>
            <w:r>
              <w:rPr>
                <w:webHidden/>
              </w:rPr>
              <w:fldChar w:fldCharType="separate"/>
            </w:r>
            <w:r>
              <w:rPr>
                <w:webHidden/>
              </w:rPr>
              <w:t>2</w:t>
            </w:r>
            <w:r>
              <w:rPr>
                <w:webHidden/>
              </w:rPr>
              <w:fldChar w:fldCharType="end"/>
            </w:r>
          </w:hyperlink>
        </w:p>
        <w:p w14:paraId="05278D9A" w14:textId="2E4C3327" w:rsidR="00EC64EC" w:rsidRDefault="00EC64EC">
          <w:pPr>
            <w:pStyle w:val="Obsah2"/>
            <w:rPr>
              <w:rFonts w:asciiTheme="minorHAnsi" w:eastAsiaTheme="minorEastAsia" w:hAnsiTheme="minorHAnsi" w:cstheme="minorBidi"/>
              <w:kern w:val="2"/>
              <w:sz w:val="24"/>
              <w:szCs w:val="24"/>
              <w:lang w:val="en-US"/>
              <w14:ligatures w14:val="standardContextual"/>
            </w:rPr>
          </w:pPr>
          <w:hyperlink w:anchor="_Toc162903189" w:history="1">
            <w:r w:rsidRPr="003656D8">
              <w:rPr>
                <w:rStyle w:val="Hypertextovprepojenie"/>
              </w:rPr>
              <w:t>1.1 Computer Vision</w:t>
            </w:r>
            <w:r>
              <w:rPr>
                <w:webHidden/>
              </w:rPr>
              <w:tab/>
            </w:r>
            <w:r>
              <w:rPr>
                <w:webHidden/>
              </w:rPr>
              <w:fldChar w:fldCharType="begin"/>
            </w:r>
            <w:r>
              <w:rPr>
                <w:webHidden/>
              </w:rPr>
              <w:instrText xml:space="preserve"> PAGEREF _Toc162903189 \h </w:instrText>
            </w:r>
            <w:r>
              <w:rPr>
                <w:webHidden/>
              </w:rPr>
            </w:r>
            <w:r>
              <w:rPr>
                <w:webHidden/>
              </w:rPr>
              <w:fldChar w:fldCharType="separate"/>
            </w:r>
            <w:r>
              <w:rPr>
                <w:webHidden/>
              </w:rPr>
              <w:t>2</w:t>
            </w:r>
            <w:r>
              <w:rPr>
                <w:webHidden/>
              </w:rPr>
              <w:fldChar w:fldCharType="end"/>
            </w:r>
          </w:hyperlink>
        </w:p>
        <w:p w14:paraId="59701207" w14:textId="13E92EC3" w:rsidR="00EC64EC" w:rsidRDefault="00EC64EC">
          <w:pPr>
            <w:pStyle w:val="Obsah2"/>
            <w:rPr>
              <w:rFonts w:asciiTheme="minorHAnsi" w:eastAsiaTheme="minorEastAsia" w:hAnsiTheme="minorHAnsi" w:cstheme="minorBidi"/>
              <w:kern w:val="2"/>
              <w:sz w:val="24"/>
              <w:szCs w:val="24"/>
              <w:lang w:val="en-US"/>
              <w14:ligatures w14:val="standardContextual"/>
            </w:rPr>
          </w:pPr>
          <w:hyperlink w:anchor="_Toc162903190" w:history="1">
            <w:r w:rsidRPr="003656D8">
              <w:rPr>
                <w:rStyle w:val="Hypertextovprepojenie"/>
              </w:rPr>
              <w:t>1.2 Základné metódy computer vision</w:t>
            </w:r>
            <w:r>
              <w:rPr>
                <w:webHidden/>
              </w:rPr>
              <w:tab/>
            </w:r>
            <w:r>
              <w:rPr>
                <w:webHidden/>
              </w:rPr>
              <w:fldChar w:fldCharType="begin"/>
            </w:r>
            <w:r>
              <w:rPr>
                <w:webHidden/>
              </w:rPr>
              <w:instrText xml:space="preserve"> PAGEREF _Toc162903190 \h </w:instrText>
            </w:r>
            <w:r>
              <w:rPr>
                <w:webHidden/>
              </w:rPr>
            </w:r>
            <w:r>
              <w:rPr>
                <w:webHidden/>
              </w:rPr>
              <w:fldChar w:fldCharType="separate"/>
            </w:r>
            <w:r>
              <w:rPr>
                <w:webHidden/>
              </w:rPr>
              <w:t>3</w:t>
            </w:r>
            <w:r>
              <w:rPr>
                <w:webHidden/>
              </w:rPr>
              <w:fldChar w:fldCharType="end"/>
            </w:r>
          </w:hyperlink>
        </w:p>
        <w:p w14:paraId="3B708284" w14:textId="3C9AC914" w:rsidR="00EC64EC" w:rsidRDefault="00EC64EC">
          <w:pPr>
            <w:pStyle w:val="Obsah2"/>
            <w:rPr>
              <w:rFonts w:asciiTheme="minorHAnsi" w:eastAsiaTheme="minorEastAsia" w:hAnsiTheme="minorHAnsi" w:cstheme="minorBidi"/>
              <w:kern w:val="2"/>
              <w:sz w:val="24"/>
              <w:szCs w:val="24"/>
              <w:lang w:val="en-US"/>
              <w14:ligatures w14:val="standardContextual"/>
            </w:rPr>
          </w:pPr>
          <w:hyperlink w:anchor="_Toc162903191" w:history="1">
            <w:r w:rsidRPr="003656D8">
              <w:rPr>
                <w:rStyle w:val="Hypertextovprepojenie"/>
              </w:rPr>
              <w:t>1.3. Modely klasifikujúce vo videách</w:t>
            </w:r>
            <w:r>
              <w:rPr>
                <w:webHidden/>
              </w:rPr>
              <w:tab/>
            </w:r>
            <w:r>
              <w:rPr>
                <w:webHidden/>
              </w:rPr>
              <w:fldChar w:fldCharType="begin"/>
            </w:r>
            <w:r>
              <w:rPr>
                <w:webHidden/>
              </w:rPr>
              <w:instrText xml:space="preserve"> PAGEREF _Toc162903191 \h </w:instrText>
            </w:r>
            <w:r>
              <w:rPr>
                <w:webHidden/>
              </w:rPr>
            </w:r>
            <w:r>
              <w:rPr>
                <w:webHidden/>
              </w:rPr>
              <w:fldChar w:fldCharType="separate"/>
            </w:r>
            <w:r>
              <w:rPr>
                <w:webHidden/>
              </w:rPr>
              <w:t>4</w:t>
            </w:r>
            <w:r>
              <w:rPr>
                <w:webHidden/>
              </w:rPr>
              <w:fldChar w:fldCharType="end"/>
            </w:r>
          </w:hyperlink>
        </w:p>
        <w:p w14:paraId="664BD1F9" w14:textId="68F75DFB"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192" w:history="1">
            <w:r w:rsidRPr="003656D8">
              <w:rPr>
                <w:rStyle w:val="Hypertextovprepojenie"/>
              </w:rPr>
              <w:t>1.3.1 CNN</w:t>
            </w:r>
            <w:r>
              <w:rPr>
                <w:webHidden/>
              </w:rPr>
              <w:tab/>
            </w:r>
            <w:r>
              <w:rPr>
                <w:webHidden/>
              </w:rPr>
              <w:fldChar w:fldCharType="begin"/>
            </w:r>
            <w:r>
              <w:rPr>
                <w:webHidden/>
              </w:rPr>
              <w:instrText xml:space="preserve"> PAGEREF _Toc162903192 \h </w:instrText>
            </w:r>
            <w:r>
              <w:rPr>
                <w:webHidden/>
              </w:rPr>
            </w:r>
            <w:r>
              <w:rPr>
                <w:webHidden/>
              </w:rPr>
              <w:fldChar w:fldCharType="separate"/>
            </w:r>
            <w:r>
              <w:rPr>
                <w:webHidden/>
              </w:rPr>
              <w:t>4</w:t>
            </w:r>
            <w:r>
              <w:rPr>
                <w:webHidden/>
              </w:rPr>
              <w:fldChar w:fldCharType="end"/>
            </w:r>
          </w:hyperlink>
        </w:p>
        <w:p w14:paraId="05C33D5D" w14:textId="7502BD4F"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193" w:history="1">
            <w:r w:rsidRPr="003656D8">
              <w:rPr>
                <w:rStyle w:val="Hypertextovprepojenie"/>
              </w:rPr>
              <w:t>1.3.2 RNN</w:t>
            </w:r>
            <w:r>
              <w:rPr>
                <w:webHidden/>
              </w:rPr>
              <w:tab/>
            </w:r>
            <w:r>
              <w:rPr>
                <w:webHidden/>
              </w:rPr>
              <w:fldChar w:fldCharType="begin"/>
            </w:r>
            <w:r>
              <w:rPr>
                <w:webHidden/>
              </w:rPr>
              <w:instrText xml:space="preserve"> PAGEREF _Toc162903193 \h </w:instrText>
            </w:r>
            <w:r>
              <w:rPr>
                <w:webHidden/>
              </w:rPr>
            </w:r>
            <w:r>
              <w:rPr>
                <w:webHidden/>
              </w:rPr>
              <w:fldChar w:fldCharType="separate"/>
            </w:r>
            <w:r>
              <w:rPr>
                <w:webHidden/>
              </w:rPr>
              <w:t>6</w:t>
            </w:r>
            <w:r>
              <w:rPr>
                <w:webHidden/>
              </w:rPr>
              <w:fldChar w:fldCharType="end"/>
            </w:r>
          </w:hyperlink>
        </w:p>
        <w:p w14:paraId="2E15CE96" w14:textId="4327F46D"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194" w:history="1">
            <w:r w:rsidRPr="003656D8">
              <w:rPr>
                <w:rStyle w:val="Hypertextovprepojenie"/>
              </w:rPr>
              <w:t>1.3.3 SVM</w:t>
            </w:r>
            <w:r>
              <w:rPr>
                <w:webHidden/>
              </w:rPr>
              <w:tab/>
            </w:r>
            <w:r>
              <w:rPr>
                <w:webHidden/>
              </w:rPr>
              <w:fldChar w:fldCharType="begin"/>
            </w:r>
            <w:r>
              <w:rPr>
                <w:webHidden/>
              </w:rPr>
              <w:instrText xml:space="preserve"> PAGEREF _Toc162903194 \h </w:instrText>
            </w:r>
            <w:r>
              <w:rPr>
                <w:webHidden/>
              </w:rPr>
            </w:r>
            <w:r>
              <w:rPr>
                <w:webHidden/>
              </w:rPr>
              <w:fldChar w:fldCharType="separate"/>
            </w:r>
            <w:r>
              <w:rPr>
                <w:webHidden/>
              </w:rPr>
              <w:t>6</w:t>
            </w:r>
            <w:r>
              <w:rPr>
                <w:webHidden/>
              </w:rPr>
              <w:fldChar w:fldCharType="end"/>
            </w:r>
          </w:hyperlink>
        </w:p>
        <w:p w14:paraId="15A31401" w14:textId="4947FC57"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195" w:history="1">
            <w:r w:rsidRPr="003656D8">
              <w:rPr>
                <w:rStyle w:val="Hypertextovprepojenie"/>
              </w:rPr>
              <w:t>1.3.4 3D Konvolučné modely</w:t>
            </w:r>
            <w:r>
              <w:rPr>
                <w:webHidden/>
              </w:rPr>
              <w:tab/>
            </w:r>
            <w:r>
              <w:rPr>
                <w:webHidden/>
              </w:rPr>
              <w:fldChar w:fldCharType="begin"/>
            </w:r>
            <w:r>
              <w:rPr>
                <w:webHidden/>
              </w:rPr>
              <w:instrText xml:space="preserve"> PAGEREF _Toc162903195 \h </w:instrText>
            </w:r>
            <w:r>
              <w:rPr>
                <w:webHidden/>
              </w:rPr>
            </w:r>
            <w:r>
              <w:rPr>
                <w:webHidden/>
              </w:rPr>
              <w:fldChar w:fldCharType="separate"/>
            </w:r>
            <w:r>
              <w:rPr>
                <w:webHidden/>
              </w:rPr>
              <w:t>8</w:t>
            </w:r>
            <w:r>
              <w:rPr>
                <w:webHidden/>
              </w:rPr>
              <w:fldChar w:fldCharType="end"/>
            </w:r>
          </w:hyperlink>
        </w:p>
        <w:p w14:paraId="2C433717" w14:textId="4E5590FD" w:rsidR="00EC64EC" w:rsidRDefault="00EC64EC">
          <w:pPr>
            <w:pStyle w:val="Obsah2"/>
            <w:rPr>
              <w:rFonts w:asciiTheme="minorHAnsi" w:eastAsiaTheme="minorEastAsia" w:hAnsiTheme="minorHAnsi" w:cstheme="minorBidi"/>
              <w:kern w:val="2"/>
              <w:sz w:val="24"/>
              <w:szCs w:val="24"/>
              <w:lang w:val="en-US"/>
              <w14:ligatures w14:val="standardContextual"/>
            </w:rPr>
          </w:pPr>
          <w:hyperlink w:anchor="_Toc162903196" w:history="1">
            <w:r w:rsidRPr="003656D8">
              <w:rPr>
                <w:rStyle w:val="Hypertextovprepojenie"/>
              </w:rPr>
              <w:t>1.4 Modely využité pri analýze ERA datasetu</w:t>
            </w:r>
            <w:r>
              <w:rPr>
                <w:webHidden/>
              </w:rPr>
              <w:tab/>
            </w:r>
            <w:r>
              <w:rPr>
                <w:webHidden/>
              </w:rPr>
              <w:fldChar w:fldCharType="begin"/>
            </w:r>
            <w:r>
              <w:rPr>
                <w:webHidden/>
              </w:rPr>
              <w:instrText xml:space="preserve"> PAGEREF _Toc162903196 \h </w:instrText>
            </w:r>
            <w:r>
              <w:rPr>
                <w:webHidden/>
              </w:rPr>
            </w:r>
            <w:r>
              <w:rPr>
                <w:webHidden/>
              </w:rPr>
              <w:fldChar w:fldCharType="separate"/>
            </w:r>
            <w:r>
              <w:rPr>
                <w:webHidden/>
              </w:rPr>
              <w:t>9</w:t>
            </w:r>
            <w:r>
              <w:rPr>
                <w:webHidden/>
              </w:rPr>
              <w:fldChar w:fldCharType="end"/>
            </w:r>
          </w:hyperlink>
        </w:p>
        <w:p w14:paraId="29A54732" w14:textId="3C7039A2"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197" w:history="1">
            <w:r w:rsidRPr="003656D8">
              <w:rPr>
                <w:rStyle w:val="Hypertextovprepojenie"/>
                <w:b/>
                <w:bCs/>
              </w:rPr>
              <w:t>C3D Model</w:t>
            </w:r>
            <w:r>
              <w:rPr>
                <w:webHidden/>
              </w:rPr>
              <w:tab/>
            </w:r>
            <w:r>
              <w:rPr>
                <w:webHidden/>
              </w:rPr>
              <w:fldChar w:fldCharType="begin"/>
            </w:r>
            <w:r>
              <w:rPr>
                <w:webHidden/>
              </w:rPr>
              <w:instrText xml:space="preserve"> PAGEREF _Toc162903197 \h </w:instrText>
            </w:r>
            <w:r>
              <w:rPr>
                <w:webHidden/>
              </w:rPr>
            </w:r>
            <w:r>
              <w:rPr>
                <w:webHidden/>
              </w:rPr>
              <w:fldChar w:fldCharType="separate"/>
            </w:r>
            <w:r>
              <w:rPr>
                <w:webHidden/>
              </w:rPr>
              <w:t>9</w:t>
            </w:r>
            <w:r>
              <w:rPr>
                <w:webHidden/>
              </w:rPr>
              <w:fldChar w:fldCharType="end"/>
            </w:r>
          </w:hyperlink>
        </w:p>
        <w:p w14:paraId="44A91AD6" w14:textId="67A96BCA"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198" w:history="1">
            <w:r w:rsidRPr="003656D8">
              <w:rPr>
                <w:rStyle w:val="Hypertextovprepojenie"/>
                <w:b/>
                <w:bCs/>
              </w:rPr>
              <w:t>P3D Model</w:t>
            </w:r>
            <w:r>
              <w:rPr>
                <w:webHidden/>
              </w:rPr>
              <w:tab/>
            </w:r>
            <w:r>
              <w:rPr>
                <w:webHidden/>
              </w:rPr>
              <w:fldChar w:fldCharType="begin"/>
            </w:r>
            <w:r>
              <w:rPr>
                <w:webHidden/>
              </w:rPr>
              <w:instrText xml:space="preserve"> PAGEREF _Toc162903198 \h </w:instrText>
            </w:r>
            <w:r>
              <w:rPr>
                <w:webHidden/>
              </w:rPr>
            </w:r>
            <w:r>
              <w:rPr>
                <w:webHidden/>
              </w:rPr>
              <w:fldChar w:fldCharType="separate"/>
            </w:r>
            <w:r>
              <w:rPr>
                <w:webHidden/>
              </w:rPr>
              <w:t>12</w:t>
            </w:r>
            <w:r>
              <w:rPr>
                <w:webHidden/>
              </w:rPr>
              <w:fldChar w:fldCharType="end"/>
            </w:r>
          </w:hyperlink>
        </w:p>
        <w:p w14:paraId="26775D22" w14:textId="2ED5895C"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199" w:history="1">
            <w:r w:rsidRPr="003656D8">
              <w:rPr>
                <w:rStyle w:val="Hypertextovprepojenie"/>
                <w:b/>
                <w:bCs/>
              </w:rPr>
              <w:t>I3D Model</w:t>
            </w:r>
            <w:r>
              <w:rPr>
                <w:webHidden/>
              </w:rPr>
              <w:tab/>
            </w:r>
            <w:r>
              <w:rPr>
                <w:webHidden/>
              </w:rPr>
              <w:fldChar w:fldCharType="begin"/>
            </w:r>
            <w:r>
              <w:rPr>
                <w:webHidden/>
              </w:rPr>
              <w:instrText xml:space="preserve"> PAGEREF _Toc162903199 \h </w:instrText>
            </w:r>
            <w:r>
              <w:rPr>
                <w:webHidden/>
              </w:rPr>
            </w:r>
            <w:r>
              <w:rPr>
                <w:webHidden/>
              </w:rPr>
              <w:fldChar w:fldCharType="separate"/>
            </w:r>
            <w:r>
              <w:rPr>
                <w:webHidden/>
              </w:rPr>
              <w:t>13</w:t>
            </w:r>
            <w:r>
              <w:rPr>
                <w:webHidden/>
              </w:rPr>
              <w:fldChar w:fldCharType="end"/>
            </w:r>
          </w:hyperlink>
        </w:p>
        <w:p w14:paraId="4C3CAF94" w14:textId="20ADEB05"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200" w:history="1">
            <w:r w:rsidRPr="003656D8">
              <w:rPr>
                <w:rStyle w:val="Hypertextovprepojenie"/>
                <w:b/>
                <w:bCs/>
              </w:rPr>
              <w:t>TRN Model</w:t>
            </w:r>
            <w:r>
              <w:rPr>
                <w:webHidden/>
              </w:rPr>
              <w:tab/>
            </w:r>
            <w:r>
              <w:rPr>
                <w:webHidden/>
              </w:rPr>
              <w:fldChar w:fldCharType="begin"/>
            </w:r>
            <w:r>
              <w:rPr>
                <w:webHidden/>
              </w:rPr>
              <w:instrText xml:space="preserve"> PAGEREF _Toc162903200 \h </w:instrText>
            </w:r>
            <w:r>
              <w:rPr>
                <w:webHidden/>
              </w:rPr>
            </w:r>
            <w:r>
              <w:rPr>
                <w:webHidden/>
              </w:rPr>
              <w:fldChar w:fldCharType="separate"/>
            </w:r>
            <w:r>
              <w:rPr>
                <w:webHidden/>
              </w:rPr>
              <w:t>13</w:t>
            </w:r>
            <w:r>
              <w:rPr>
                <w:webHidden/>
              </w:rPr>
              <w:fldChar w:fldCharType="end"/>
            </w:r>
          </w:hyperlink>
        </w:p>
        <w:p w14:paraId="4F288C84" w14:textId="6E5C7873"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201" w:history="1">
            <w:r w:rsidRPr="003656D8">
              <w:rPr>
                <w:rStyle w:val="Hypertextovprepojenie"/>
              </w:rPr>
              <w:t>1.3.5 Ďalšie modely</w:t>
            </w:r>
            <w:r>
              <w:rPr>
                <w:webHidden/>
              </w:rPr>
              <w:tab/>
            </w:r>
            <w:r>
              <w:rPr>
                <w:webHidden/>
              </w:rPr>
              <w:fldChar w:fldCharType="begin"/>
            </w:r>
            <w:r>
              <w:rPr>
                <w:webHidden/>
              </w:rPr>
              <w:instrText xml:space="preserve"> PAGEREF _Toc162903201 \h </w:instrText>
            </w:r>
            <w:r>
              <w:rPr>
                <w:webHidden/>
              </w:rPr>
            </w:r>
            <w:r>
              <w:rPr>
                <w:webHidden/>
              </w:rPr>
              <w:fldChar w:fldCharType="separate"/>
            </w:r>
            <w:r>
              <w:rPr>
                <w:webHidden/>
              </w:rPr>
              <w:t>14</w:t>
            </w:r>
            <w:r>
              <w:rPr>
                <w:webHidden/>
              </w:rPr>
              <w:fldChar w:fldCharType="end"/>
            </w:r>
          </w:hyperlink>
        </w:p>
        <w:p w14:paraId="61A3964B" w14:textId="46BC9567" w:rsidR="00EC64EC" w:rsidRDefault="00EC64EC">
          <w:pPr>
            <w:pStyle w:val="Obsah2"/>
            <w:rPr>
              <w:rFonts w:asciiTheme="minorHAnsi" w:eastAsiaTheme="minorEastAsia" w:hAnsiTheme="minorHAnsi" w:cstheme="minorBidi"/>
              <w:kern w:val="2"/>
              <w:sz w:val="24"/>
              <w:szCs w:val="24"/>
              <w:lang w:val="en-US"/>
              <w14:ligatures w14:val="standardContextual"/>
            </w:rPr>
          </w:pPr>
          <w:hyperlink w:anchor="_Toc162903202" w:history="1">
            <w:r w:rsidRPr="003656D8">
              <w:rPr>
                <w:rStyle w:val="Hypertextovprepojenie"/>
              </w:rPr>
              <w:t>1.5. Porovnanie modelov</w:t>
            </w:r>
            <w:r>
              <w:rPr>
                <w:webHidden/>
              </w:rPr>
              <w:tab/>
            </w:r>
            <w:r>
              <w:rPr>
                <w:webHidden/>
              </w:rPr>
              <w:fldChar w:fldCharType="begin"/>
            </w:r>
            <w:r>
              <w:rPr>
                <w:webHidden/>
              </w:rPr>
              <w:instrText xml:space="preserve"> PAGEREF _Toc162903202 \h </w:instrText>
            </w:r>
            <w:r>
              <w:rPr>
                <w:webHidden/>
              </w:rPr>
            </w:r>
            <w:r>
              <w:rPr>
                <w:webHidden/>
              </w:rPr>
              <w:fldChar w:fldCharType="separate"/>
            </w:r>
            <w:r>
              <w:rPr>
                <w:webHidden/>
              </w:rPr>
              <w:t>15</w:t>
            </w:r>
            <w:r>
              <w:rPr>
                <w:webHidden/>
              </w:rPr>
              <w:fldChar w:fldCharType="end"/>
            </w:r>
          </w:hyperlink>
        </w:p>
        <w:p w14:paraId="5BC99C21" w14:textId="452ED66E" w:rsidR="00EC64EC" w:rsidRDefault="00EC64EC">
          <w:pPr>
            <w:pStyle w:val="Obsah2"/>
            <w:rPr>
              <w:rFonts w:asciiTheme="minorHAnsi" w:eastAsiaTheme="minorEastAsia" w:hAnsiTheme="minorHAnsi" w:cstheme="minorBidi"/>
              <w:kern w:val="2"/>
              <w:sz w:val="24"/>
              <w:szCs w:val="24"/>
              <w:lang w:val="en-US"/>
              <w14:ligatures w14:val="standardContextual"/>
            </w:rPr>
          </w:pPr>
          <w:hyperlink w:anchor="_Toc162903203" w:history="1">
            <w:r w:rsidRPr="003656D8">
              <w:rPr>
                <w:rStyle w:val="Hypertextovprepojenie"/>
              </w:rPr>
              <w:t>1.6. Optimalizačné metódy</w:t>
            </w:r>
            <w:r>
              <w:rPr>
                <w:webHidden/>
              </w:rPr>
              <w:tab/>
            </w:r>
            <w:r>
              <w:rPr>
                <w:webHidden/>
              </w:rPr>
              <w:fldChar w:fldCharType="begin"/>
            </w:r>
            <w:r>
              <w:rPr>
                <w:webHidden/>
              </w:rPr>
              <w:instrText xml:space="preserve"> PAGEREF _Toc162903203 \h </w:instrText>
            </w:r>
            <w:r>
              <w:rPr>
                <w:webHidden/>
              </w:rPr>
            </w:r>
            <w:r>
              <w:rPr>
                <w:webHidden/>
              </w:rPr>
              <w:fldChar w:fldCharType="separate"/>
            </w:r>
            <w:r>
              <w:rPr>
                <w:webHidden/>
              </w:rPr>
              <w:t>16</w:t>
            </w:r>
            <w:r>
              <w:rPr>
                <w:webHidden/>
              </w:rPr>
              <w:fldChar w:fldCharType="end"/>
            </w:r>
          </w:hyperlink>
        </w:p>
        <w:p w14:paraId="60777281" w14:textId="5B42FD75"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204" w:history="1">
            <w:r w:rsidRPr="003656D8">
              <w:rPr>
                <w:rStyle w:val="Hypertextovprepojenie"/>
              </w:rPr>
              <w:t>Temporal pooling</w:t>
            </w:r>
            <w:r>
              <w:rPr>
                <w:webHidden/>
              </w:rPr>
              <w:tab/>
            </w:r>
            <w:r>
              <w:rPr>
                <w:webHidden/>
              </w:rPr>
              <w:fldChar w:fldCharType="begin"/>
            </w:r>
            <w:r>
              <w:rPr>
                <w:webHidden/>
              </w:rPr>
              <w:instrText xml:space="preserve"> PAGEREF _Toc162903204 \h </w:instrText>
            </w:r>
            <w:r>
              <w:rPr>
                <w:webHidden/>
              </w:rPr>
            </w:r>
            <w:r>
              <w:rPr>
                <w:webHidden/>
              </w:rPr>
              <w:fldChar w:fldCharType="separate"/>
            </w:r>
            <w:r>
              <w:rPr>
                <w:webHidden/>
              </w:rPr>
              <w:t>16</w:t>
            </w:r>
            <w:r>
              <w:rPr>
                <w:webHidden/>
              </w:rPr>
              <w:fldChar w:fldCharType="end"/>
            </w:r>
          </w:hyperlink>
        </w:p>
        <w:p w14:paraId="6170BADE" w14:textId="2E4A4A0C"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205" w:history="1">
            <w:r w:rsidRPr="003656D8">
              <w:rPr>
                <w:rStyle w:val="Hypertextovprepojenie"/>
              </w:rPr>
              <w:t>Vzorkovacia metóda</w:t>
            </w:r>
            <w:r>
              <w:rPr>
                <w:webHidden/>
              </w:rPr>
              <w:tab/>
            </w:r>
            <w:r>
              <w:rPr>
                <w:webHidden/>
              </w:rPr>
              <w:fldChar w:fldCharType="begin"/>
            </w:r>
            <w:r>
              <w:rPr>
                <w:webHidden/>
              </w:rPr>
              <w:instrText xml:space="preserve"> PAGEREF _Toc162903205 \h </w:instrText>
            </w:r>
            <w:r>
              <w:rPr>
                <w:webHidden/>
              </w:rPr>
            </w:r>
            <w:r>
              <w:rPr>
                <w:webHidden/>
              </w:rPr>
              <w:fldChar w:fldCharType="separate"/>
            </w:r>
            <w:r>
              <w:rPr>
                <w:webHidden/>
              </w:rPr>
              <w:t>17</w:t>
            </w:r>
            <w:r>
              <w:rPr>
                <w:webHidden/>
              </w:rPr>
              <w:fldChar w:fldCharType="end"/>
            </w:r>
          </w:hyperlink>
        </w:p>
        <w:p w14:paraId="3CBDC817" w14:textId="7A9A1843"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206" w:history="1">
            <w:r w:rsidRPr="003656D8">
              <w:rPr>
                <w:rStyle w:val="Hypertextovprepojenie"/>
              </w:rPr>
              <w:t>Temporal aggregation</w:t>
            </w:r>
            <w:r>
              <w:rPr>
                <w:webHidden/>
              </w:rPr>
              <w:tab/>
            </w:r>
            <w:r>
              <w:rPr>
                <w:webHidden/>
              </w:rPr>
              <w:fldChar w:fldCharType="begin"/>
            </w:r>
            <w:r>
              <w:rPr>
                <w:webHidden/>
              </w:rPr>
              <w:instrText xml:space="preserve"> PAGEREF _Toc162903206 \h </w:instrText>
            </w:r>
            <w:r>
              <w:rPr>
                <w:webHidden/>
              </w:rPr>
            </w:r>
            <w:r>
              <w:rPr>
                <w:webHidden/>
              </w:rPr>
              <w:fldChar w:fldCharType="separate"/>
            </w:r>
            <w:r>
              <w:rPr>
                <w:webHidden/>
              </w:rPr>
              <w:t>17</w:t>
            </w:r>
            <w:r>
              <w:rPr>
                <w:webHidden/>
              </w:rPr>
              <w:fldChar w:fldCharType="end"/>
            </w:r>
          </w:hyperlink>
        </w:p>
        <w:p w14:paraId="57B1F458" w14:textId="35008B6A"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207" w:history="1">
            <w:r w:rsidRPr="003656D8">
              <w:rPr>
                <w:rStyle w:val="Hypertextovprepojenie"/>
              </w:rPr>
              <w:t>Transformácie</w:t>
            </w:r>
            <w:r>
              <w:rPr>
                <w:webHidden/>
              </w:rPr>
              <w:tab/>
            </w:r>
            <w:r>
              <w:rPr>
                <w:webHidden/>
              </w:rPr>
              <w:fldChar w:fldCharType="begin"/>
            </w:r>
            <w:r>
              <w:rPr>
                <w:webHidden/>
              </w:rPr>
              <w:instrText xml:space="preserve"> PAGEREF _Toc162903207 \h </w:instrText>
            </w:r>
            <w:r>
              <w:rPr>
                <w:webHidden/>
              </w:rPr>
            </w:r>
            <w:r>
              <w:rPr>
                <w:webHidden/>
              </w:rPr>
              <w:fldChar w:fldCharType="separate"/>
            </w:r>
            <w:r>
              <w:rPr>
                <w:webHidden/>
              </w:rPr>
              <w:t>17</w:t>
            </w:r>
            <w:r>
              <w:rPr>
                <w:webHidden/>
              </w:rPr>
              <w:fldChar w:fldCharType="end"/>
            </w:r>
          </w:hyperlink>
        </w:p>
        <w:p w14:paraId="60F7B393" w14:textId="5E15F915" w:rsidR="00EC64EC" w:rsidRDefault="00EC64EC">
          <w:pPr>
            <w:pStyle w:val="Obsah2"/>
            <w:rPr>
              <w:rFonts w:asciiTheme="minorHAnsi" w:eastAsiaTheme="minorEastAsia" w:hAnsiTheme="minorHAnsi" w:cstheme="minorBidi"/>
              <w:kern w:val="2"/>
              <w:sz w:val="24"/>
              <w:szCs w:val="24"/>
              <w:lang w:val="en-US"/>
              <w14:ligatures w14:val="standardContextual"/>
            </w:rPr>
          </w:pPr>
          <w:hyperlink w:anchor="_Toc162903208" w:history="1">
            <w:r w:rsidRPr="003656D8">
              <w:rPr>
                <w:rStyle w:val="Hypertextovprepojenie"/>
              </w:rPr>
              <w:t>1.7. Architektúry použité v modeloch ERA</w:t>
            </w:r>
            <w:r>
              <w:rPr>
                <w:webHidden/>
              </w:rPr>
              <w:tab/>
            </w:r>
            <w:r>
              <w:rPr>
                <w:webHidden/>
              </w:rPr>
              <w:fldChar w:fldCharType="begin"/>
            </w:r>
            <w:r>
              <w:rPr>
                <w:webHidden/>
              </w:rPr>
              <w:instrText xml:space="preserve"> PAGEREF _Toc162903208 \h </w:instrText>
            </w:r>
            <w:r>
              <w:rPr>
                <w:webHidden/>
              </w:rPr>
            </w:r>
            <w:r>
              <w:rPr>
                <w:webHidden/>
              </w:rPr>
              <w:fldChar w:fldCharType="separate"/>
            </w:r>
            <w:r>
              <w:rPr>
                <w:webHidden/>
              </w:rPr>
              <w:t>18</w:t>
            </w:r>
            <w:r>
              <w:rPr>
                <w:webHidden/>
              </w:rPr>
              <w:fldChar w:fldCharType="end"/>
            </w:r>
          </w:hyperlink>
        </w:p>
        <w:p w14:paraId="19B105EA" w14:textId="249B9BAB"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209" w:history="1">
            <w:r w:rsidRPr="003656D8">
              <w:rPr>
                <w:rStyle w:val="Hypertextovprepojenie"/>
              </w:rPr>
              <w:t>ResNet</w:t>
            </w:r>
            <w:r>
              <w:rPr>
                <w:webHidden/>
              </w:rPr>
              <w:tab/>
            </w:r>
            <w:r>
              <w:rPr>
                <w:webHidden/>
              </w:rPr>
              <w:fldChar w:fldCharType="begin"/>
            </w:r>
            <w:r>
              <w:rPr>
                <w:webHidden/>
              </w:rPr>
              <w:instrText xml:space="preserve"> PAGEREF _Toc162903209 \h </w:instrText>
            </w:r>
            <w:r>
              <w:rPr>
                <w:webHidden/>
              </w:rPr>
            </w:r>
            <w:r>
              <w:rPr>
                <w:webHidden/>
              </w:rPr>
              <w:fldChar w:fldCharType="separate"/>
            </w:r>
            <w:r>
              <w:rPr>
                <w:webHidden/>
              </w:rPr>
              <w:t>18</w:t>
            </w:r>
            <w:r>
              <w:rPr>
                <w:webHidden/>
              </w:rPr>
              <w:fldChar w:fldCharType="end"/>
            </w:r>
          </w:hyperlink>
        </w:p>
        <w:p w14:paraId="373CB0FC" w14:textId="4F3995C9"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210" w:history="1">
            <w:r w:rsidRPr="003656D8">
              <w:rPr>
                <w:rStyle w:val="Hypertextovprepojenie"/>
              </w:rPr>
              <w:t>Inception</w:t>
            </w:r>
            <w:r>
              <w:rPr>
                <w:webHidden/>
              </w:rPr>
              <w:tab/>
            </w:r>
            <w:r>
              <w:rPr>
                <w:webHidden/>
              </w:rPr>
              <w:fldChar w:fldCharType="begin"/>
            </w:r>
            <w:r>
              <w:rPr>
                <w:webHidden/>
              </w:rPr>
              <w:instrText xml:space="preserve"> PAGEREF _Toc162903210 \h </w:instrText>
            </w:r>
            <w:r>
              <w:rPr>
                <w:webHidden/>
              </w:rPr>
            </w:r>
            <w:r>
              <w:rPr>
                <w:webHidden/>
              </w:rPr>
              <w:fldChar w:fldCharType="separate"/>
            </w:r>
            <w:r>
              <w:rPr>
                <w:webHidden/>
              </w:rPr>
              <w:t>19</w:t>
            </w:r>
            <w:r>
              <w:rPr>
                <w:webHidden/>
              </w:rPr>
              <w:fldChar w:fldCharType="end"/>
            </w:r>
          </w:hyperlink>
        </w:p>
        <w:p w14:paraId="2E5E7842" w14:textId="66E0CDB3" w:rsidR="00EC64EC" w:rsidRDefault="00EC64EC">
          <w:pPr>
            <w:pStyle w:val="Obsah1"/>
            <w:rPr>
              <w:rFonts w:asciiTheme="minorHAnsi" w:eastAsiaTheme="minorEastAsia" w:hAnsiTheme="minorHAnsi" w:cstheme="minorBidi"/>
              <w:b w:val="0"/>
              <w:bCs w:val="0"/>
              <w:kern w:val="2"/>
              <w:szCs w:val="24"/>
              <w:lang w:val="en-US"/>
              <w14:ligatures w14:val="standardContextual"/>
            </w:rPr>
          </w:pPr>
          <w:hyperlink w:anchor="_Toc162903211" w:history="1">
            <w:r w:rsidRPr="003656D8">
              <w:rPr>
                <w:rStyle w:val="Hypertextovprepojenie"/>
              </w:rPr>
              <w:t>2</w:t>
            </w:r>
            <w:r>
              <w:rPr>
                <w:rFonts w:asciiTheme="minorHAnsi" w:eastAsiaTheme="minorEastAsia" w:hAnsiTheme="minorHAnsi" w:cstheme="minorBidi"/>
                <w:b w:val="0"/>
                <w:bCs w:val="0"/>
                <w:kern w:val="2"/>
                <w:szCs w:val="24"/>
                <w:lang w:val="en-US"/>
                <w14:ligatures w14:val="standardContextual"/>
              </w:rPr>
              <w:tab/>
            </w:r>
            <w:r w:rsidRPr="003656D8">
              <w:rPr>
                <w:rStyle w:val="Hypertextovprepojenie"/>
              </w:rPr>
              <w:t>Ciele záverečnej práce</w:t>
            </w:r>
            <w:r>
              <w:rPr>
                <w:webHidden/>
              </w:rPr>
              <w:tab/>
            </w:r>
            <w:r>
              <w:rPr>
                <w:webHidden/>
              </w:rPr>
              <w:fldChar w:fldCharType="begin"/>
            </w:r>
            <w:r>
              <w:rPr>
                <w:webHidden/>
              </w:rPr>
              <w:instrText xml:space="preserve"> PAGEREF _Toc162903211 \h </w:instrText>
            </w:r>
            <w:r>
              <w:rPr>
                <w:webHidden/>
              </w:rPr>
            </w:r>
            <w:r>
              <w:rPr>
                <w:webHidden/>
              </w:rPr>
              <w:fldChar w:fldCharType="separate"/>
            </w:r>
            <w:r>
              <w:rPr>
                <w:webHidden/>
              </w:rPr>
              <w:t>20</w:t>
            </w:r>
            <w:r>
              <w:rPr>
                <w:webHidden/>
              </w:rPr>
              <w:fldChar w:fldCharType="end"/>
            </w:r>
          </w:hyperlink>
        </w:p>
        <w:p w14:paraId="7938451A" w14:textId="2806DB7D" w:rsidR="00EC64EC" w:rsidRDefault="00EC64EC">
          <w:pPr>
            <w:pStyle w:val="Obsah1"/>
            <w:rPr>
              <w:rFonts w:asciiTheme="minorHAnsi" w:eastAsiaTheme="minorEastAsia" w:hAnsiTheme="minorHAnsi" w:cstheme="minorBidi"/>
              <w:b w:val="0"/>
              <w:bCs w:val="0"/>
              <w:kern w:val="2"/>
              <w:szCs w:val="24"/>
              <w:lang w:val="en-US"/>
              <w14:ligatures w14:val="standardContextual"/>
            </w:rPr>
          </w:pPr>
          <w:hyperlink w:anchor="_Toc162903212" w:history="1">
            <w:r w:rsidRPr="003656D8">
              <w:rPr>
                <w:rStyle w:val="Hypertextovprepojenie"/>
              </w:rPr>
              <w:t>3</w:t>
            </w:r>
            <w:r>
              <w:rPr>
                <w:rFonts w:asciiTheme="minorHAnsi" w:eastAsiaTheme="minorEastAsia" w:hAnsiTheme="minorHAnsi" w:cstheme="minorBidi"/>
                <w:b w:val="0"/>
                <w:bCs w:val="0"/>
                <w:kern w:val="2"/>
                <w:szCs w:val="24"/>
                <w:lang w:val="en-US"/>
                <w14:ligatures w14:val="standardContextual"/>
              </w:rPr>
              <w:tab/>
            </w:r>
            <w:r w:rsidRPr="003656D8">
              <w:rPr>
                <w:rStyle w:val="Hypertextovprepojenie"/>
              </w:rPr>
              <w:t>Metodika výskumu</w:t>
            </w:r>
            <w:r>
              <w:rPr>
                <w:webHidden/>
              </w:rPr>
              <w:tab/>
            </w:r>
            <w:r>
              <w:rPr>
                <w:webHidden/>
              </w:rPr>
              <w:fldChar w:fldCharType="begin"/>
            </w:r>
            <w:r>
              <w:rPr>
                <w:webHidden/>
              </w:rPr>
              <w:instrText xml:space="preserve"> PAGEREF _Toc162903212 \h </w:instrText>
            </w:r>
            <w:r>
              <w:rPr>
                <w:webHidden/>
              </w:rPr>
            </w:r>
            <w:r>
              <w:rPr>
                <w:webHidden/>
              </w:rPr>
              <w:fldChar w:fldCharType="separate"/>
            </w:r>
            <w:r>
              <w:rPr>
                <w:webHidden/>
              </w:rPr>
              <w:t>21</w:t>
            </w:r>
            <w:r>
              <w:rPr>
                <w:webHidden/>
              </w:rPr>
              <w:fldChar w:fldCharType="end"/>
            </w:r>
          </w:hyperlink>
        </w:p>
        <w:p w14:paraId="7EC0016F" w14:textId="43E2308E" w:rsidR="00EC64EC" w:rsidRDefault="00EC64EC">
          <w:pPr>
            <w:pStyle w:val="Obsah2"/>
            <w:rPr>
              <w:rFonts w:asciiTheme="minorHAnsi" w:eastAsiaTheme="minorEastAsia" w:hAnsiTheme="minorHAnsi" w:cstheme="minorBidi"/>
              <w:kern w:val="2"/>
              <w:sz w:val="24"/>
              <w:szCs w:val="24"/>
              <w:lang w:val="en-US"/>
              <w14:ligatures w14:val="standardContextual"/>
            </w:rPr>
          </w:pPr>
          <w:hyperlink w:anchor="_Toc162903213" w:history="1">
            <w:r w:rsidRPr="003656D8">
              <w:rPr>
                <w:rStyle w:val="Hypertextovprepojenie"/>
              </w:rPr>
              <w:t>3.1. Porozumenie problematike</w:t>
            </w:r>
            <w:r>
              <w:rPr>
                <w:webHidden/>
              </w:rPr>
              <w:tab/>
            </w:r>
            <w:r>
              <w:rPr>
                <w:webHidden/>
              </w:rPr>
              <w:fldChar w:fldCharType="begin"/>
            </w:r>
            <w:r>
              <w:rPr>
                <w:webHidden/>
              </w:rPr>
              <w:instrText xml:space="preserve"> PAGEREF _Toc162903213 \h </w:instrText>
            </w:r>
            <w:r>
              <w:rPr>
                <w:webHidden/>
              </w:rPr>
            </w:r>
            <w:r>
              <w:rPr>
                <w:webHidden/>
              </w:rPr>
              <w:fldChar w:fldCharType="separate"/>
            </w:r>
            <w:r>
              <w:rPr>
                <w:webHidden/>
              </w:rPr>
              <w:t>21</w:t>
            </w:r>
            <w:r>
              <w:rPr>
                <w:webHidden/>
              </w:rPr>
              <w:fldChar w:fldCharType="end"/>
            </w:r>
          </w:hyperlink>
        </w:p>
        <w:p w14:paraId="2703FD6E" w14:textId="30044A98"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214" w:history="1">
            <w:r w:rsidRPr="003656D8">
              <w:rPr>
                <w:rStyle w:val="Hypertextovprepojenie"/>
              </w:rPr>
              <w:t>Klasifikácia vo videách</w:t>
            </w:r>
            <w:r>
              <w:rPr>
                <w:webHidden/>
              </w:rPr>
              <w:tab/>
            </w:r>
            <w:r>
              <w:rPr>
                <w:webHidden/>
              </w:rPr>
              <w:fldChar w:fldCharType="begin"/>
            </w:r>
            <w:r>
              <w:rPr>
                <w:webHidden/>
              </w:rPr>
              <w:instrText xml:space="preserve"> PAGEREF _Toc162903214 \h </w:instrText>
            </w:r>
            <w:r>
              <w:rPr>
                <w:webHidden/>
              </w:rPr>
            </w:r>
            <w:r>
              <w:rPr>
                <w:webHidden/>
              </w:rPr>
              <w:fldChar w:fldCharType="separate"/>
            </w:r>
            <w:r>
              <w:rPr>
                <w:webHidden/>
              </w:rPr>
              <w:t>21</w:t>
            </w:r>
            <w:r>
              <w:rPr>
                <w:webHidden/>
              </w:rPr>
              <w:fldChar w:fldCharType="end"/>
            </w:r>
          </w:hyperlink>
        </w:p>
        <w:p w14:paraId="5F1E3369" w14:textId="6556A04C" w:rsidR="00EC64EC" w:rsidRDefault="00EC64EC">
          <w:pPr>
            <w:pStyle w:val="Obsah2"/>
            <w:rPr>
              <w:rFonts w:asciiTheme="minorHAnsi" w:eastAsiaTheme="minorEastAsia" w:hAnsiTheme="minorHAnsi" w:cstheme="minorBidi"/>
              <w:kern w:val="2"/>
              <w:sz w:val="24"/>
              <w:szCs w:val="24"/>
              <w:lang w:val="en-US"/>
              <w14:ligatures w14:val="standardContextual"/>
            </w:rPr>
          </w:pPr>
          <w:hyperlink w:anchor="_Toc162903215" w:history="1">
            <w:r w:rsidRPr="003656D8">
              <w:rPr>
                <w:rStyle w:val="Hypertextovprepojenie"/>
              </w:rPr>
              <w:t>3.2. Porozumenie dátam</w:t>
            </w:r>
            <w:r>
              <w:rPr>
                <w:webHidden/>
              </w:rPr>
              <w:tab/>
            </w:r>
            <w:r>
              <w:rPr>
                <w:webHidden/>
              </w:rPr>
              <w:fldChar w:fldCharType="begin"/>
            </w:r>
            <w:r>
              <w:rPr>
                <w:webHidden/>
              </w:rPr>
              <w:instrText xml:space="preserve"> PAGEREF _Toc162903215 \h </w:instrText>
            </w:r>
            <w:r>
              <w:rPr>
                <w:webHidden/>
              </w:rPr>
            </w:r>
            <w:r>
              <w:rPr>
                <w:webHidden/>
              </w:rPr>
              <w:fldChar w:fldCharType="separate"/>
            </w:r>
            <w:r>
              <w:rPr>
                <w:webHidden/>
              </w:rPr>
              <w:t>22</w:t>
            </w:r>
            <w:r>
              <w:rPr>
                <w:webHidden/>
              </w:rPr>
              <w:fldChar w:fldCharType="end"/>
            </w:r>
          </w:hyperlink>
        </w:p>
        <w:p w14:paraId="24A723CE" w14:textId="0E448E6B"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216" w:history="1">
            <w:r w:rsidRPr="003656D8">
              <w:rPr>
                <w:rStyle w:val="Hypertextovprepojenie"/>
              </w:rPr>
              <w:t>Dataset ERA</w:t>
            </w:r>
            <w:r>
              <w:rPr>
                <w:webHidden/>
              </w:rPr>
              <w:tab/>
            </w:r>
            <w:r>
              <w:rPr>
                <w:webHidden/>
              </w:rPr>
              <w:fldChar w:fldCharType="begin"/>
            </w:r>
            <w:r>
              <w:rPr>
                <w:webHidden/>
              </w:rPr>
              <w:instrText xml:space="preserve"> PAGEREF _Toc162903216 \h </w:instrText>
            </w:r>
            <w:r>
              <w:rPr>
                <w:webHidden/>
              </w:rPr>
            </w:r>
            <w:r>
              <w:rPr>
                <w:webHidden/>
              </w:rPr>
              <w:fldChar w:fldCharType="separate"/>
            </w:r>
            <w:r>
              <w:rPr>
                <w:webHidden/>
              </w:rPr>
              <w:t>22</w:t>
            </w:r>
            <w:r>
              <w:rPr>
                <w:webHidden/>
              </w:rPr>
              <w:fldChar w:fldCharType="end"/>
            </w:r>
          </w:hyperlink>
        </w:p>
        <w:p w14:paraId="3B155573" w14:textId="32BD1D0A"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217" w:history="1">
            <w:r w:rsidRPr="003656D8">
              <w:rPr>
                <w:rStyle w:val="Hypertextovprepojenie"/>
              </w:rPr>
              <w:t>Videá v datasete</w:t>
            </w:r>
            <w:r>
              <w:rPr>
                <w:webHidden/>
              </w:rPr>
              <w:tab/>
            </w:r>
            <w:r>
              <w:rPr>
                <w:webHidden/>
              </w:rPr>
              <w:fldChar w:fldCharType="begin"/>
            </w:r>
            <w:r>
              <w:rPr>
                <w:webHidden/>
              </w:rPr>
              <w:instrText xml:space="preserve"> PAGEREF _Toc162903217 \h </w:instrText>
            </w:r>
            <w:r>
              <w:rPr>
                <w:webHidden/>
              </w:rPr>
            </w:r>
            <w:r>
              <w:rPr>
                <w:webHidden/>
              </w:rPr>
              <w:fldChar w:fldCharType="separate"/>
            </w:r>
            <w:r>
              <w:rPr>
                <w:webHidden/>
              </w:rPr>
              <w:t>23</w:t>
            </w:r>
            <w:r>
              <w:rPr>
                <w:webHidden/>
              </w:rPr>
              <w:fldChar w:fldCharType="end"/>
            </w:r>
          </w:hyperlink>
        </w:p>
        <w:p w14:paraId="3C7BFEC9" w14:textId="2B2B96FF"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218" w:history="1">
            <w:r w:rsidRPr="003656D8">
              <w:rPr>
                <w:rStyle w:val="Hypertextovprepojenie"/>
              </w:rPr>
              <w:t>Pred trénované modely</w:t>
            </w:r>
            <w:r>
              <w:rPr>
                <w:webHidden/>
              </w:rPr>
              <w:tab/>
            </w:r>
            <w:r>
              <w:rPr>
                <w:webHidden/>
              </w:rPr>
              <w:fldChar w:fldCharType="begin"/>
            </w:r>
            <w:r>
              <w:rPr>
                <w:webHidden/>
              </w:rPr>
              <w:instrText xml:space="preserve"> PAGEREF _Toc162903218 \h </w:instrText>
            </w:r>
            <w:r>
              <w:rPr>
                <w:webHidden/>
              </w:rPr>
            </w:r>
            <w:r>
              <w:rPr>
                <w:webHidden/>
              </w:rPr>
              <w:fldChar w:fldCharType="separate"/>
            </w:r>
            <w:r>
              <w:rPr>
                <w:webHidden/>
              </w:rPr>
              <w:t>24</w:t>
            </w:r>
            <w:r>
              <w:rPr>
                <w:webHidden/>
              </w:rPr>
              <w:fldChar w:fldCharType="end"/>
            </w:r>
          </w:hyperlink>
        </w:p>
        <w:p w14:paraId="7BEA2EF8" w14:textId="201F643E" w:rsidR="00EC64EC" w:rsidRDefault="00EC64EC">
          <w:pPr>
            <w:pStyle w:val="Obsah2"/>
            <w:rPr>
              <w:rFonts w:asciiTheme="minorHAnsi" w:eastAsiaTheme="minorEastAsia" w:hAnsiTheme="minorHAnsi" w:cstheme="minorBidi"/>
              <w:kern w:val="2"/>
              <w:sz w:val="24"/>
              <w:szCs w:val="24"/>
              <w:lang w:val="en-US"/>
              <w14:ligatures w14:val="standardContextual"/>
            </w:rPr>
          </w:pPr>
          <w:hyperlink w:anchor="_Toc162903219" w:history="1">
            <w:r w:rsidRPr="003656D8">
              <w:rPr>
                <w:rStyle w:val="Hypertextovprepojenie"/>
              </w:rPr>
              <w:t>3.3. Práca s modelmi</w:t>
            </w:r>
            <w:r>
              <w:rPr>
                <w:webHidden/>
              </w:rPr>
              <w:tab/>
            </w:r>
            <w:r>
              <w:rPr>
                <w:webHidden/>
              </w:rPr>
              <w:fldChar w:fldCharType="begin"/>
            </w:r>
            <w:r>
              <w:rPr>
                <w:webHidden/>
              </w:rPr>
              <w:instrText xml:space="preserve"> PAGEREF _Toc162903219 \h </w:instrText>
            </w:r>
            <w:r>
              <w:rPr>
                <w:webHidden/>
              </w:rPr>
            </w:r>
            <w:r>
              <w:rPr>
                <w:webHidden/>
              </w:rPr>
              <w:fldChar w:fldCharType="separate"/>
            </w:r>
            <w:r>
              <w:rPr>
                <w:webHidden/>
              </w:rPr>
              <w:t>24</w:t>
            </w:r>
            <w:r>
              <w:rPr>
                <w:webHidden/>
              </w:rPr>
              <w:fldChar w:fldCharType="end"/>
            </w:r>
          </w:hyperlink>
        </w:p>
        <w:p w14:paraId="6218EB02" w14:textId="5B6A1FB8"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220" w:history="1">
            <w:r w:rsidRPr="003656D8">
              <w:rPr>
                <w:rStyle w:val="Hypertextovprepojenie"/>
              </w:rPr>
              <w:t>Práca s pred trénovanými modelmi</w:t>
            </w:r>
            <w:r>
              <w:rPr>
                <w:webHidden/>
              </w:rPr>
              <w:tab/>
            </w:r>
            <w:r>
              <w:rPr>
                <w:webHidden/>
              </w:rPr>
              <w:fldChar w:fldCharType="begin"/>
            </w:r>
            <w:r>
              <w:rPr>
                <w:webHidden/>
              </w:rPr>
              <w:instrText xml:space="preserve"> PAGEREF _Toc162903220 \h </w:instrText>
            </w:r>
            <w:r>
              <w:rPr>
                <w:webHidden/>
              </w:rPr>
            </w:r>
            <w:r>
              <w:rPr>
                <w:webHidden/>
              </w:rPr>
              <w:fldChar w:fldCharType="separate"/>
            </w:r>
            <w:r>
              <w:rPr>
                <w:webHidden/>
              </w:rPr>
              <w:t>24</w:t>
            </w:r>
            <w:r>
              <w:rPr>
                <w:webHidden/>
              </w:rPr>
              <w:fldChar w:fldCharType="end"/>
            </w:r>
          </w:hyperlink>
        </w:p>
        <w:p w14:paraId="70FCA2EF" w14:textId="2C4F8777"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221" w:history="1">
            <w:r w:rsidRPr="003656D8">
              <w:rPr>
                <w:rStyle w:val="Hypertextovprepojenie"/>
              </w:rPr>
              <w:t>C3D-Sport1M</w:t>
            </w:r>
            <w:r>
              <w:rPr>
                <w:webHidden/>
              </w:rPr>
              <w:tab/>
            </w:r>
            <w:r>
              <w:rPr>
                <w:webHidden/>
              </w:rPr>
              <w:fldChar w:fldCharType="begin"/>
            </w:r>
            <w:r>
              <w:rPr>
                <w:webHidden/>
              </w:rPr>
              <w:instrText xml:space="preserve"> PAGEREF _Toc162903221 \h </w:instrText>
            </w:r>
            <w:r>
              <w:rPr>
                <w:webHidden/>
              </w:rPr>
            </w:r>
            <w:r>
              <w:rPr>
                <w:webHidden/>
              </w:rPr>
              <w:fldChar w:fldCharType="separate"/>
            </w:r>
            <w:r>
              <w:rPr>
                <w:webHidden/>
              </w:rPr>
              <w:t>25</w:t>
            </w:r>
            <w:r>
              <w:rPr>
                <w:webHidden/>
              </w:rPr>
              <w:fldChar w:fldCharType="end"/>
            </w:r>
          </w:hyperlink>
        </w:p>
        <w:p w14:paraId="2703AAA7" w14:textId="26E6E5CF"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222" w:history="1">
            <w:r w:rsidRPr="003656D8">
              <w:rPr>
                <w:rStyle w:val="Hypertextovprepojenie"/>
              </w:rPr>
              <w:t>C3D-UCF101</w:t>
            </w:r>
            <w:r>
              <w:rPr>
                <w:webHidden/>
              </w:rPr>
              <w:tab/>
            </w:r>
            <w:r>
              <w:rPr>
                <w:webHidden/>
              </w:rPr>
              <w:fldChar w:fldCharType="begin"/>
            </w:r>
            <w:r>
              <w:rPr>
                <w:webHidden/>
              </w:rPr>
              <w:instrText xml:space="preserve"> PAGEREF _Toc162903222 \h </w:instrText>
            </w:r>
            <w:r>
              <w:rPr>
                <w:webHidden/>
              </w:rPr>
            </w:r>
            <w:r>
              <w:rPr>
                <w:webHidden/>
              </w:rPr>
              <w:fldChar w:fldCharType="separate"/>
            </w:r>
            <w:r>
              <w:rPr>
                <w:webHidden/>
              </w:rPr>
              <w:t>26</w:t>
            </w:r>
            <w:r>
              <w:rPr>
                <w:webHidden/>
              </w:rPr>
              <w:fldChar w:fldCharType="end"/>
            </w:r>
          </w:hyperlink>
        </w:p>
        <w:p w14:paraId="52B69E03" w14:textId="597E9026"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223" w:history="1">
            <w:r w:rsidRPr="003656D8">
              <w:rPr>
                <w:rStyle w:val="Hypertextovprepojenie"/>
              </w:rPr>
              <w:t>P3D-ResNet-199_Kinetics a P3D-ResNet-199_Kinetics-600</w:t>
            </w:r>
            <w:r>
              <w:rPr>
                <w:webHidden/>
              </w:rPr>
              <w:tab/>
            </w:r>
            <w:r>
              <w:rPr>
                <w:webHidden/>
              </w:rPr>
              <w:fldChar w:fldCharType="begin"/>
            </w:r>
            <w:r>
              <w:rPr>
                <w:webHidden/>
              </w:rPr>
              <w:instrText xml:space="preserve"> PAGEREF _Toc162903223 \h </w:instrText>
            </w:r>
            <w:r>
              <w:rPr>
                <w:webHidden/>
              </w:rPr>
            </w:r>
            <w:r>
              <w:rPr>
                <w:webHidden/>
              </w:rPr>
              <w:fldChar w:fldCharType="separate"/>
            </w:r>
            <w:r>
              <w:rPr>
                <w:webHidden/>
              </w:rPr>
              <w:t>27</w:t>
            </w:r>
            <w:r>
              <w:rPr>
                <w:webHidden/>
              </w:rPr>
              <w:fldChar w:fldCharType="end"/>
            </w:r>
          </w:hyperlink>
        </w:p>
        <w:p w14:paraId="42D8AEA8" w14:textId="291000FD"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224" w:history="1">
            <w:r w:rsidRPr="003656D8">
              <w:rPr>
                <w:rStyle w:val="Hypertextovprepojenie"/>
              </w:rPr>
              <w:t>TRN-Something-Something-V2 a TRN-Moments-In-Time</w:t>
            </w:r>
            <w:r>
              <w:rPr>
                <w:webHidden/>
              </w:rPr>
              <w:tab/>
            </w:r>
            <w:r>
              <w:rPr>
                <w:webHidden/>
              </w:rPr>
              <w:fldChar w:fldCharType="begin"/>
            </w:r>
            <w:r>
              <w:rPr>
                <w:webHidden/>
              </w:rPr>
              <w:instrText xml:space="preserve"> PAGEREF _Toc162903224 \h </w:instrText>
            </w:r>
            <w:r>
              <w:rPr>
                <w:webHidden/>
              </w:rPr>
            </w:r>
            <w:r>
              <w:rPr>
                <w:webHidden/>
              </w:rPr>
              <w:fldChar w:fldCharType="separate"/>
            </w:r>
            <w:r>
              <w:rPr>
                <w:webHidden/>
              </w:rPr>
              <w:t>28</w:t>
            </w:r>
            <w:r>
              <w:rPr>
                <w:webHidden/>
              </w:rPr>
              <w:fldChar w:fldCharType="end"/>
            </w:r>
          </w:hyperlink>
        </w:p>
        <w:p w14:paraId="0DB14D82" w14:textId="459ECA5F"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225" w:history="1">
            <w:r w:rsidRPr="003656D8">
              <w:rPr>
                <w:rStyle w:val="Hypertextovprepojenie"/>
              </w:rPr>
              <w:t>I3D-Kinetics a I3D-Kinetics+ImageNet</w:t>
            </w:r>
            <w:r>
              <w:rPr>
                <w:webHidden/>
              </w:rPr>
              <w:tab/>
            </w:r>
            <w:r>
              <w:rPr>
                <w:webHidden/>
              </w:rPr>
              <w:fldChar w:fldCharType="begin"/>
            </w:r>
            <w:r>
              <w:rPr>
                <w:webHidden/>
              </w:rPr>
              <w:instrText xml:space="preserve"> PAGEREF _Toc162903225 \h </w:instrText>
            </w:r>
            <w:r>
              <w:rPr>
                <w:webHidden/>
              </w:rPr>
            </w:r>
            <w:r>
              <w:rPr>
                <w:webHidden/>
              </w:rPr>
              <w:fldChar w:fldCharType="separate"/>
            </w:r>
            <w:r>
              <w:rPr>
                <w:webHidden/>
              </w:rPr>
              <w:t>30</w:t>
            </w:r>
            <w:r>
              <w:rPr>
                <w:webHidden/>
              </w:rPr>
              <w:fldChar w:fldCharType="end"/>
            </w:r>
          </w:hyperlink>
        </w:p>
        <w:p w14:paraId="65F72BF9" w14:textId="746B4352" w:rsidR="00EC64EC" w:rsidRDefault="00EC64EC">
          <w:pPr>
            <w:pStyle w:val="Obsah2"/>
            <w:rPr>
              <w:rFonts w:asciiTheme="minorHAnsi" w:eastAsiaTheme="minorEastAsia" w:hAnsiTheme="minorHAnsi" w:cstheme="minorBidi"/>
              <w:kern w:val="2"/>
              <w:sz w:val="24"/>
              <w:szCs w:val="24"/>
              <w:lang w:val="en-US"/>
              <w14:ligatures w14:val="standardContextual"/>
            </w:rPr>
          </w:pPr>
          <w:hyperlink w:anchor="_Toc162903226" w:history="1">
            <w:r w:rsidRPr="003656D8">
              <w:rPr>
                <w:rStyle w:val="Hypertextovprepojenie"/>
              </w:rPr>
              <w:t>3.4. Analýza dát</w:t>
            </w:r>
            <w:r>
              <w:rPr>
                <w:webHidden/>
              </w:rPr>
              <w:tab/>
            </w:r>
            <w:r>
              <w:rPr>
                <w:webHidden/>
              </w:rPr>
              <w:fldChar w:fldCharType="begin"/>
            </w:r>
            <w:r>
              <w:rPr>
                <w:webHidden/>
              </w:rPr>
              <w:instrText xml:space="preserve"> PAGEREF _Toc162903226 \h </w:instrText>
            </w:r>
            <w:r>
              <w:rPr>
                <w:webHidden/>
              </w:rPr>
            </w:r>
            <w:r>
              <w:rPr>
                <w:webHidden/>
              </w:rPr>
              <w:fldChar w:fldCharType="separate"/>
            </w:r>
            <w:r>
              <w:rPr>
                <w:webHidden/>
              </w:rPr>
              <w:t>31</w:t>
            </w:r>
            <w:r>
              <w:rPr>
                <w:webHidden/>
              </w:rPr>
              <w:fldChar w:fldCharType="end"/>
            </w:r>
          </w:hyperlink>
        </w:p>
        <w:p w14:paraId="565ECEB1" w14:textId="6B9B31E7" w:rsidR="00EC64EC" w:rsidRDefault="00EC64EC">
          <w:pPr>
            <w:pStyle w:val="Obsah2"/>
            <w:rPr>
              <w:rFonts w:asciiTheme="minorHAnsi" w:eastAsiaTheme="minorEastAsia" w:hAnsiTheme="minorHAnsi" w:cstheme="minorBidi"/>
              <w:kern w:val="2"/>
              <w:sz w:val="24"/>
              <w:szCs w:val="24"/>
              <w:lang w:val="en-US"/>
              <w14:ligatures w14:val="standardContextual"/>
            </w:rPr>
          </w:pPr>
          <w:hyperlink w:anchor="_Toc162903227" w:history="1">
            <w:r w:rsidRPr="003656D8">
              <w:rPr>
                <w:rStyle w:val="Hypertextovprepojenie"/>
              </w:rPr>
              <w:t>3.7. Využité technológie</w:t>
            </w:r>
            <w:r>
              <w:rPr>
                <w:webHidden/>
              </w:rPr>
              <w:tab/>
            </w:r>
            <w:r>
              <w:rPr>
                <w:webHidden/>
              </w:rPr>
              <w:fldChar w:fldCharType="begin"/>
            </w:r>
            <w:r>
              <w:rPr>
                <w:webHidden/>
              </w:rPr>
              <w:instrText xml:space="preserve"> PAGEREF _Toc162903227 \h </w:instrText>
            </w:r>
            <w:r>
              <w:rPr>
                <w:webHidden/>
              </w:rPr>
            </w:r>
            <w:r>
              <w:rPr>
                <w:webHidden/>
              </w:rPr>
              <w:fldChar w:fldCharType="separate"/>
            </w:r>
            <w:r>
              <w:rPr>
                <w:webHidden/>
              </w:rPr>
              <w:t>32</w:t>
            </w:r>
            <w:r>
              <w:rPr>
                <w:webHidden/>
              </w:rPr>
              <w:fldChar w:fldCharType="end"/>
            </w:r>
          </w:hyperlink>
        </w:p>
        <w:p w14:paraId="0E2C30F9" w14:textId="6123A55A" w:rsidR="00EC64EC" w:rsidRDefault="00EC64EC">
          <w:pPr>
            <w:pStyle w:val="Obsah2"/>
            <w:rPr>
              <w:rFonts w:asciiTheme="minorHAnsi" w:eastAsiaTheme="minorEastAsia" w:hAnsiTheme="minorHAnsi" w:cstheme="minorBidi"/>
              <w:kern w:val="2"/>
              <w:sz w:val="24"/>
              <w:szCs w:val="24"/>
              <w:lang w:val="en-US"/>
              <w14:ligatures w14:val="standardContextual"/>
            </w:rPr>
          </w:pPr>
          <w:hyperlink w:anchor="_Toc162903228" w:history="1">
            <w:r w:rsidRPr="003656D8">
              <w:rPr>
                <w:rStyle w:val="Hypertextovprepojenie"/>
              </w:rPr>
              <w:t>3.8. Hypotézy</w:t>
            </w:r>
            <w:r>
              <w:rPr>
                <w:webHidden/>
              </w:rPr>
              <w:tab/>
            </w:r>
            <w:r>
              <w:rPr>
                <w:webHidden/>
              </w:rPr>
              <w:fldChar w:fldCharType="begin"/>
            </w:r>
            <w:r>
              <w:rPr>
                <w:webHidden/>
              </w:rPr>
              <w:instrText xml:space="preserve"> PAGEREF _Toc162903228 \h </w:instrText>
            </w:r>
            <w:r>
              <w:rPr>
                <w:webHidden/>
              </w:rPr>
            </w:r>
            <w:r>
              <w:rPr>
                <w:webHidden/>
              </w:rPr>
              <w:fldChar w:fldCharType="separate"/>
            </w:r>
            <w:r>
              <w:rPr>
                <w:webHidden/>
              </w:rPr>
              <w:t>32</w:t>
            </w:r>
            <w:r>
              <w:rPr>
                <w:webHidden/>
              </w:rPr>
              <w:fldChar w:fldCharType="end"/>
            </w:r>
          </w:hyperlink>
        </w:p>
        <w:p w14:paraId="505F7DAC" w14:textId="726B42D1" w:rsidR="00EC64EC" w:rsidRDefault="00EC64EC">
          <w:pPr>
            <w:pStyle w:val="Obsah1"/>
            <w:rPr>
              <w:rFonts w:asciiTheme="minorHAnsi" w:eastAsiaTheme="minorEastAsia" w:hAnsiTheme="minorHAnsi" w:cstheme="minorBidi"/>
              <w:b w:val="0"/>
              <w:bCs w:val="0"/>
              <w:kern w:val="2"/>
              <w:szCs w:val="24"/>
              <w:lang w:val="en-US"/>
              <w14:ligatures w14:val="standardContextual"/>
            </w:rPr>
          </w:pPr>
          <w:hyperlink w:anchor="_Toc162903229" w:history="1">
            <w:r w:rsidRPr="003656D8">
              <w:rPr>
                <w:rStyle w:val="Hypertextovprepojenie"/>
              </w:rPr>
              <w:t>4</w:t>
            </w:r>
            <w:r>
              <w:rPr>
                <w:rFonts w:asciiTheme="minorHAnsi" w:eastAsiaTheme="minorEastAsia" w:hAnsiTheme="minorHAnsi" w:cstheme="minorBidi"/>
                <w:b w:val="0"/>
                <w:bCs w:val="0"/>
                <w:kern w:val="2"/>
                <w:szCs w:val="24"/>
                <w:lang w:val="en-US"/>
                <w14:ligatures w14:val="standardContextual"/>
              </w:rPr>
              <w:tab/>
            </w:r>
            <w:r w:rsidRPr="003656D8">
              <w:rPr>
                <w:rStyle w:val="Hypertextovprepojenie"/>
              </w:rPr>
              <w:t>Výsledky</w:t>
            </w:r>
            <w:r>
              <w:rPr>
                <w:webHidden/>
              </w:rPr>
              <w:tab/>
            </w:r>
            <w:r>
              <w:rPr>
                <w:webHidden/>
              </w:rPr>
              <w:fldChar w:fldCharType="begin"/>
            </w:r>
            <w:r>
              <w:rPr>
                <w:webHidden/>
              </w:rPr>
              <w:instrText xml:space="preserve"> PAGEREF _Toc162903229 \h </w:instrText>
            </w:r>
            <w:r>
              <w:rPr>
                <w:webHidden/>
              </w:rPr>
            </w:r>
            <w:r>
              <w:rPr>
                <w:webHidden/>
              </w:rPr>
              <w:fldChar w:fldCharType="separate"/>
            </w:r>
            <w:r>
              <w:rPr>
                <w:webHidden/>
              </w:rPr>
              <w:t>33</w:t>
            </w:r>
            <w:r>
              <w:rPr>
                <w:webHidden/>
              </w:rPr>
              <w:fldChar w:fldCharType="end"/>
            </w:r>
          </w:hyperlink>
        </w:p>
        <w:p w14:paraId="7A6518AE" w14:textId="751ACA9A" w:rsidR="00EC64EC" w:rsidRDefault="00EC64EC">
          <w:pPr>
            <w:pStyle w:val="Obsah2"/>
            <w:rPr>
              <w:rFonts w:asciiTheme="minorHAnsi" w:eastAsiaTheme="minorEastAsia" w:hAnsiTheme="minorHAnsi" w:cstheme="minorBidi"/>
              <w:kern w:val="2"/>
              <w:sz w:val="24"/>
              <w:szCs w:val="24"/>
              <w:lang w:val="en-US"/>
              <w14:ligatures w14:val="standardContextual"/>
            </w:rPr>
          </w:pPr>
          <w:hyperlink w:anchor="_Toc162903230" w:history="1">
            <w:r w:rsidRPr="003656D8">
              <w:rPr>
                <w:rStyle w:val="Hypertextovprepojenie"/>
              </w:rPr>
              <w:t>4.1. Analýza výsledkov</w:t>
            </w:r>
            <w:r>
              <w:rPr>
                <w:webHidden/>
              </w:rPr>
              <w:tab/>
            </w:r>
            <w:r>
              <w:rPr>
                <w:webHidden/>
              </w:rPr>
              <w:fldChar w:fldCharType="begin"/>
            </w:r>
            <w:r>
              <w:rPr>
                <w:webHidden/>
              </w:rPr>
              <w:instrText xml:space="preserve"> PAGEREF _Toc162903230 \h </w:instrText>
            </w:r>
            <w:r>
              <w:rPr>
                <w:webHidden/>
              </w:rPr>
            </w:r>
            <w:r>
              <w:rPr>
                <w:webHidden/>
              </w:rPr>
              <w:fldChar w:fldCharType="separate"/>
            </w:r>
            <w:r>
              <w:rPr>
                <w:webHidden/>
              </w:rPr>
              <w:t>33</w:t>
            </w:r>
            <w:r>
              <w:rPr>
                <w:webHidden/>
              </w:rPr>
              <w:fldChar w:fldCharType="end"/>
            </w:r>
          </w:hyperlink>
        </w:p>
        <w:p w14:paraId="1370CC51" w14:textId="2E9137AA"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231" w:history="1">
            <w:r w:rsidRPr="003656D8">
              <w:rPr>
                <w:rStyle w:val="Hypertextovprepojenie"/>
              </w:rPr>
              <w:t>C3D-Sport1M</w:t>
            </w:r>
            <w:r>
              <w:rPr>
                <w:webHidden/>
              </w:rPr>
              <w:tab/>
            </w:r>
            <w:r>
              <w:rPr>
                <w:webHidden/>
              </w:rPr>
              <w:fldChar w:fldCharType="begin"/>
            </w:r>
            <w:r>
              <w:rPr>
                <w:webHidden/>
              </w:rPr>
              <w:instrText xml:space="preserve"> PAGEREF _Toc162903231 \h </w:instrText>
            </w:r>
            <w:r>
              <w:rPr>
                <w:webHidden/>
              </w:rPr>
            </w:r>
            <w:r>
              <w:rPr>
                <w:webHidden/>
              </w:rPr>
              <w:fldChar w:fldCharType="separate"/>
            </w:r>
            <w:r>
              <w:rPr>
                <w:webHidden/>
              </w:rPr>
              <w:t>33</w:t>
            </w:r>
            <w:r>
              <w:rPr>
                <w:webHidden/>
              </w:rPr>
              <w:fldChar w:fldCharType="end"/>
            </w:r>
          </w:hyperlink>
        </w:p>
        <w:p w14:paraId="695AF1B3" w14:textId="467F9071"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232" w:history="1">
            <w:r w:rsidRPr="003656D8">
              <w:rPr>
                <w:rStyle w:val="Hypertextovprepojenie"/>
              </w:rPr>
              <w:t>C3D-UCF101</w:t>
            </w:r>
            <w:r>
              <w:rPr>
                <w:webHidden/>
              </w:rPr>
              <w:tab/>
            </w:r>
            <w:r>
              <w:rPr>
                <w:webHidden/>
              </w:rPr>
              <w:fldChar w:fldCharType="begin"/>
            </w:r>
            <w:r>
              <w:rPr>
                <w:webHidden/>
              </w:rPr>
              <w:instrText xml:space="preserve"> PAGEREF _Toc162903232 \h </w:instrText>
            </w:r>
            <w:r>
              <w:rPr>
                <w:webHidden/>
              </w:rPr>
            </w:r>
            <w:r>
              <w:rPr>
                <w:webHidden/>
              </w:rPr>
              <w:fldChar w:fldCharType="separate"/>
            </w:r>
            <w:r>
              <w:rPr>
                <w:webHidden/>
              </w:rPr>
              <w:t>35</w:t>
            </w:r>
            <w:r>
              <w:rPr>
                <w:webHidden/>
              </w:rPr>
              <w:fldChar w:fldCharType="end"/>
            </w:r>
          </w:hyperlink>
        </w:p>
        <w:p w14:paraId="60F75BA8" w14:textId="38C572EA"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233" w:history="1">
            <w:r w:rsidRPr="003656D8">
              <w:rPr>
                <w:rStyle w:val="Hypertextovprepojenie"/>
              </w:rPr>
              <w:t>P3D-ResNet-199_Kinetics a P3D-ResNet-199_Kinetics-600</w:t>
            </w:r>
            <w:r>
              <w:rPr>
                <w:webHidden/>
              </w:rPr>
              <w:tab/>
            </w:r>
            <w:r>
              <w:rPr>
                <w:webHidden/>
              </w:rPr>
              <w:fldChar w:fldCharType="begin"/>
            </w:r>
            <w:r>
              <w:rPr>
                <w:webHidden/>
              </w:rPr>
              <w:instrText xml:space="preserve"> PAGEREF _Toc162903233 \h </w:instrText>
            </w:r>
            <w:r>
              <w:rPr>
                <w:webHidden/>
              </w:rPr>
            </w:r>
            <w:r>
              <w:rPr>
                <w:webHidden/>
              </w:rPr>
              <w:fldChar w:fldCharType="separate"/>
            </w:r>
            <w:r>
              <w:rPr>
                <w:webHidden/>
              </w:rPr>
              <w:t>38</w:t>
            </w:r>
            <w:r>
              <w:rPr>
                <w:webHidden/>
              </w:rPr>
              <w:fldChar w:fldCharType="end"/>
            </w:r>
          </w:hyperlink>
        </w:p>
        <w:p w14:paraId="0C8430FF" w14:textId="6861F65C"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234" w:history="1">
            <w:r w:rsidRPr="003656D8">
              <w:rPr>
                <w:rStyle w:val="Hypertextovprepojenie"/>
              </w:rPr>
              <w:t>TRN-Something-Something-V2 a TRN-Moments-In-Time</w:t>
            </w:r>
            <w:r>
              <w:rPr>
                <w:webHidden/>
              </w:rPr>
              <w:tab/>
            </w:r>
            <w:r>
              <w:rPr>
                <w:webHidden/>
              </w:rPr>
              <w:fldChar w:fldCharType="begin"/>
            </w:r>
            <w:r>
              <w:rPr>
                <w:webHidden/>
              </w:rPr>
              <w:instrText xml:space="preserve"> PAGEREF _Toc162903234 \h </w:instrText>
            </w:r>
            <w:r>
              <w:rPr>
                <w:webHidden/>
              </w:rPr>
            </w:r>
            <w:r>
              <w:rPr>
                <w:webHidden/>
              </w:rPr>
              <w:fldChar w:fldCharType="separate"/>
            </w:r>
            <w:r>
              <w:rPr>
                <w:webHidden/>
              </w:rPr>
              <w:t>38</w:t>
            </w:r>
            <w:r>
              <w:rPr>
                <w:webHidden/>
              </w:rPr>
              <w:fldChar w:fldCharType="end"/>
            </w:r>
          </w:hyperlink>
        </w:p>
        <w:p w14:paraId="46586EDE" w14:textId="5B2F9AFE" w:rsidR="00EC64EC" w:rsidRDefault="00EC64EC">
          <w:pPr>
            <w:pStyle w:val="Obsah3"/>
            <w:rPr>
              <w:rFonts w:asciiTheme="minorHAnsi" w:eastAsiaTheme="minorEastAsia" w:hAnsiTheme="minorHAnsi" w:cstheme="minorBidi"/>
              <w:iCs w:val="0"/>
              <w:kern w:val="2"/>
              <w:sz w:val="24"/>
              <w:szCs w:val="24"/>
              <w:lang w:val="en-US"/>
              <w14:ligatures w14:val="standardContextual"/>
            </w:rPr>
          </w:pPr>
          <w:hyperlink w:anchor="_Toc162903235" w:history="1">
            <w:r w:rsidRPr="003656D8">
              <w:rPr>
                <w:rStyle w:val="Hypertextovprepojenie"/>
              </w:rPr>
              <w:t>I3D-Kinetics a I3D-Kinetics+ImageNet</w:t>
            </w:r>
            <w:r>
              <w:rPr>
                <w:webHidden/>
              </w:rPr>
              <w:tab/>
            </w:r>
            <w:r>
              <w:rPr>
                <w:webHidden/>
              </w:rPr>
              <w:fldChar w:fldCharType="begin"/>
            </w:r>
            <w:r>
              <w:rPr>
                <w:webHidden/>
              </w:rPr>
              <w:instrText xml:space="preserve"> PAGEREF _Toc162903235 \h </w:instrText>
            </w:r>
            <w:r>
              <w:rPr>
                <w:webHidden/>
              </w:rPr>
            </w:r>
            <w:r>
              <w:rPr>
                <w:webHidden/>
              </w:rPr>
              <w:fldChar w:fldCharType="separate"/>
            </w:r>
            <w:r>
              <w:rPr>
                <w:webHidden/>
              </w:rPr>
              <w:t>39</w:t>
            </w:r>
            <w:r>
              <w:rPr>
                <w:webHidden/>
              </w:rPr>
              <w:fldChar w:fldCharType="end"/>
            </w:r>
          </w:hyperlink>
        </w:p>
        <w:p w14:paraId="49A21862" w14:textId="2381531A" w:rsidR="00EC64EC" w:rsidRDefault="00EC64EC">
          <w:pPr>
            <w:pStyle w:val="Obsah2"/>
            <w:rPr>
              <w:rFonts w:asciiTheme="minorHAnsi" w:eastAsiaTheme="minorEastAsia" w:hAnsiTheme="minorHAnsi" w:cstheme="minorBidi"/>
              <w:kern w:val="2"/>
              <w:sz w:val="24"/>
              <w:szCs w:val="24"/>
              <w:lang w:val="en-US"/>
              <w14:ligatures w14:val="standardContextual"/>
            </w:rPr>
          </w:pPr>
          <w:hyperlink w:anchor="_Toc162903236" w:history="1">
            <w:r w:rsidRPr="003656D8">
              <w:rPr>
                <w:rStyle w:val="Hypertextovprepojenie"/>
              </w:rPr>
              <w:t>4.2. Vyhodnotenie a diskusia</w:t>
            </w:r>
            <w:r>
              <w:rPr>
                <w:webHidden/>
              </w:rPr>
              <w:tab/>
            </w:r>
            <w:r>
              <w:rPr>
                <w:webHidden/>
              </w:rPr>
              <w:fldChar w:fldCharType="begin"/>
            </w:r>
            <w:r>
              <w:rPr>
                <w:webHidden/>
              </w:rPr>
              <w:instrText xml:space="preserve"> PAGEREF _Toc162903236 \h </w:instrText>
            </w:r>
            <w:r>
              <w:rPr>
                <w:webHidden/>
              </w:rPr>
            </w:r>
            <w:r>
              <w:rPr>
                <w:webHidden/>
              </w:rPr>
              <w:fldChar w:fldCharType="separate"/>
            </w:r>
            <w:r>
              <w:rPr>
                <w:webHidden/>
              </w:rPr>
              <w:t>41</w:t>
            </w:r>
            <w:r>
              <w:rPr>
                <w:webHidden/>
              </w:rPr>
              <w:fldChar w:fldCharType="end"/>
            </w:r>
          </w:hyperlink>
        </w:p>
        <w:p w14:paraId="6A8E4A5B" w14:textId="06781067" w:rsidR="00EC64EC" w:rsidRDefault="00EC64EC">
          <w:pPr>
            <w:pStyle w:val="Obsah2"/>
            <w:rPr>
              <w:rFonts w:asciiTheme="minorHAnsi" w:eastAsiaTheme="minorEastAsia" w:hAnsiTheme="minorHAnsi" w:cstheme="minorBidi"/>
              <w:kern w:val="2"/>
              <w:sz w:val="24"/>
              <w:szCs w:val="24"/>
              <w:lang w:val="en-US"/>
              <w14:ligatures w14:val="standardContextual"/>
            </w:rPr>
          </w:pPr>
          <w:hyperlink w:anchor="_Toc162903237" w:history="1">
            <w:r w:rsidRPr="003656D8">
              <w:rPr>
                <w:rStyle w:val="Hypertextovprepojenie"/>
              </w:rPr>
              <w:t>4.3. Odporúčania</w:t>
            </w:r>
            <w:r>
              <w:rPr>
                <w:webHidden/>
              </w:rPr>
              <w:tab/>
            </w:r>
            <w:r>
              <w:rPr>
                <w:webHidden/>
              </w:rPr>
              <w:fldChar w:fldCharType="begin"/>
            </w:r>
            <w:r>
              <w:rPr>
                <w:webHidden/>
              </w:rPr>
              <w:instrText xml:space="preserve"> PAGEREF _Toc162903237 \h </w:instrText>
            </w:r>
            <w:r>
              <w:rPr>
                <w:webHidden/>
              </w:rPr>
            </w:r>
            <w:r>
              <w:rPr>
                <w:webHidden/>
              </w:rPr>
              <w:fldChar w:fldCharType="separate"/>
            </w:r>
            <w:r>
              <w:rPr>
                <w:webHidden/>
              </w:rPr>
              <w:t>42</w:t>
            </w:r>
            <w:r>
              <w:rPr>
                <w:webHidden/>
              </w:rPr>
              <w:fldChar w:fldCharType="end"/>
            </w:r>
          </w:hyperlink>
        </w:p>
        <w:p w14:paraId="6FC76E55" w14:textId="5E659AB6" w:rsidR="00EC64EC" w:rsidRDefault="00EC64EC">
          <w:pPr>
            <w:pStyle w:val="Obsah1"/>
            <w:rPr>
              <w:rFonts w:asciiTheme="minorHAnsi" w:eastAsiaTheme="minorEastAsia" w:hAnsiTheme="minorHAnsi" w:cstheme="minorBidi"/>
              <w:b w:val="0"/>
              <w:bCs w:val="0"/>
              <w:kern w:val="2"/>
              <w:szCs w:val="24"/>
              <w:lang w:val="en-US"/>
              <w14:ligatures w14:val="standardContextual"/>
            </w:rPr>
          </w:pPr>
          <w:hyperlink w:anchor="_Toc162903238" w:history="1">
            <w:r w:rsidRPr="003656D8">
              <w:rPr>
                <w:rStyle w:val="Hypertextovprepojenie"/>
              </w:rPr>
              <w:t>Záver</w:t>
            </w:r>
            <w:r>
              <w:rPr>
                <w:webHidden/>
              </w:rPr>
              <w:tab/>
            </w:r>
            <w:r>
              <w:rPr>
                <w:webHidden/>
              </w:rPr>
              <w:fldChar w:fldCharType="begin"/>
            </w:r>
            <w:r>
              <w:rPr>
                <w:webHidden/>
              </w:rPr>
              <w:instrText xml:space="preserve"> PAGEREF _Toc162903238 \h </w:instrText>
            </w:r>
            <w:r>
              <w:rPr>
                <w:webHidden/>
              </w:rPr>
            </w:r>
            <w:r>
              <w:rPr>
                <w:webHidden/>
              </w:rPr>
              <w:fldChar w:fldCharType="separate"/>
            </w:r>
            <w:r>
              <w:rPr>
                <w:webHidden/>
              </w:rPr>
              <w:t>44</w:t>
            </w:r>
            <w:r>
              <w:rPr>
                <w:webHidden/>
              </w:rPr>
              <w:fldChar w:fldCharType="end"/>
            </w:r>
          </w:hyperlink>
        </w:p>
        <w:p w14:paraId="50E09496" w14:textId="37EE2596" w:rsidR="00EC64EC" w:rsidRDefault="00EC64EC">
          <w:pPr>
            <w:pStyle w:val="Obsah1"/>
            <w:rPr>
              <w:rFonts w:asciiTheme="minorHAnsi" w:eastAsiaTheme="minorEastAsia" w:hAnsiTheme="minorHAnsi" w:cstheme="minorBidi"/>
              <w:b w:val="0"/>
              <w:bCs w:val="0"/>
              <w:kern w:val="2"/>
              <w:szCs w:val="24"/>
              <w:lang w:val="en-US"/>
              <w14:ligatures w14:val="standardContextual"/>
            </w:rPr>
          </w:pPr>
          <w:hyperlink w:anchor="_Toc162903239" w:history="1">
            <w:r w:rsidRPr="003656D8">
              <w:rPr>
                <w:rStyle w:val="Hypertextovprepojenie"/>
              </w:rPr>
              <w:t>Zoznam bibliografických odkazov</w:t>
            </w:r>
            <w:r>
              <w:rPr>
                <w:webHidden/>
              </w:rPr>
              <w:tab/>
            </w:r>
            <w:r>
              <w:rPr>
                <w:webHidden/>
              </w:rPr>
              <w:fldChar w:fldCharType="begin"/>
            </w:r>
            <w:r>
              <w:rPr>
                <w:webHidden/>
              </w:rPr>
              <w:instrText xml:space="preserve"> PAGEREF _Toc162903239 \h </w:instrText>
            </w:r>
            <w:r>
              <w:rPr>
                <w:webHidden/>
              </w:rPr>
            </w:r>
            <w:r>
              <w:rPr>
                <w:webHidden/>
              </w:rPr>
              <w:fldChar w:fldCharType="separate"/>
            </w:r>
            <w:r>
              <w:rPr>
                <w:webHidden/>
              </w:rPr>
              <w:t>46</w:t>
            </w:r>
            <w:r>
              <w:rPr>
                <w:webHidden/>
              </w:rPr>
              <w:fldChar w:fldCharType="end"/>
            </w:r>
          </w:hyperlink>
        </w:p>
        <w:p w14:paraId="52B112F0" w14:textId="60B03909" w:rsidR="00EC64EC" w:rsidRDefault="00EC64EC">
          <w:pPr>
            <w:pStyle w:val="Obsah1"/>
            <w:rPr>
              <w:rFonts w:asciiTheme="minorHAnsi" w:eastAsiaTheme="minorEastAsia" w:hAnsiTheme="minorHAnsi" w:cstheme="minorBidi"/>
              <w:b w:val="0"/>
              <w:bCs w:val="0"/>
              <w:kern w:val="2"/>
              <w:szCs w:val="24"/>
              <w:lang w:val="en-US"/>
              <w14:ligatures w14:val="standardContextual"/>
            </w:rPr>
          </w:pPr>
          <w:hyperlink w:anchor="_Toc162903240" w:history="1">
            <w:r w:rsidRPr="003656D8">
              <w:rPr>
                <w:rStyle w:val="Hypertextovprepojenie"/>
              </w:rPr>
              <w:t>Zoznam príloh</w:t>
            </w:r>
            <w:r>
              <w:rPr>
                <w:webHidden/>
              </w:rPr>
              <w:tab/>
            </w:r>
            <w:r>
              <w:rPr>
                <w:webHidden/>
              </w:rPr>
              <w:fldChar w:fldCharType="begin"/>
            </w:r>
            <w:r>
              <w:rPr>
                <w:webHidden/>
              </w:rPr>
              <w:instrText xml:space="preserve"> PAGEREF _Toc162903240 \h </w:instrText>
            </w:r>
            <w:r>
              <w:rPr>
                <w:webHidden/>
              </w:rPr>
            </w:r>
            <w:r>
              <w:rPr>
                <w:webHidden/>
              </w:rPr>
              <w:fldChar w:fldCharType="separate"/>
            </w:r>
            <w:r>
              <w:rPr>
                <w:webHidden/>
              </w:rPr>
              <w:t>50</w:t>
            </w:r>
            <w:r>
              <w:rPr>
                <w:webHidden/>
              </w:rPr>
              <w:fldChar w:fldCharType="end"/>
            </w:r>
          </w:hyperlink>
        </w:p>
        <w:p w14:paraId="7E273DB8" w14:textId="6E304FDC" w:rsidR="0064459B" w:rsidRPr="00236FAF" w:rsidRDefault="0064459B">
          <w:r w:rsidRPr="00236FAF">
            <w:rPr>
              <w:b/>
              <w:bCs/>
            </w:rPr>
            <w:fldChar w:fldCharType="end"/>
          </w:r>
        </w:p>
      </w:sdtContent>
    </w:sdt>
    <w:p w14:paraId="3E0F7424" w14:textId="0713D327" w:rsidR="00ED0860" w:rsidRPr="00236FAF" w:rsidRDefault="00ED0860" w:rsidP="00ED0860">
      <w:pPr>
        <w:ind w:firstLine="0"/>
      </w:pPr>
    </w:p>
    <w:p w14:paraId="71E75B6C" w14:textId="77777777" w:rsidR="00ED0860" w:rsidRPr="00236FAF" w:rsidRDefault="00ED0860" w:rsidP="00ED0860"/>
    <w:p w14:paraId="695C5978" w14:textId="77777777" w:rsidR="00ED0860" w:rsidRPr="00236FAF" w:rsidRDefault="00ED0860" w:rsidP="00ED0860">
      <w:pPr>
        <w:ind w:firstLine="0"/>
        <w:rPr>
          <w:rStyle w:val="NecislovanynazovCharChar"/>
          <w:b w:val="0"/>
          <w:bCs/>
          <w:i/>
          <w:iCs/>
          <w:sz w:val="24"/>
          <w:szCs w:val="24"/>
        </w:rPr>
      </w:pPr>
    </w:p>
    <w:p w14:paraId="16E12DA8" w14:textId="77777777" w:rsidR="00ED0860" w:rsidRPr="00236FAF" w:rsidRDefault="00ED0860" w:rsidP="00ED0860">
      <w:pPr>
        <w:pStyle w:val="Nadpis1"/>
        <w:sectPr w:rsidR="00ED0860" w:rsidRPr="00236FAF" w:rsidSect="00520AE3">
          <w:pgSz w:w="11907" w:h="16840" w:code="9"/>
          <w:pgMar w:top="1418" w:right="1418" w:bottom="1418" w:left="1985" w:header="709" w:footer="709" w:gutter="0"/>
          <w:cols w:space="708"/>
          <w:titlePg/>
        </w:sectPr>
      </w:pPr>
      <w:bookmarkStart w:id="123" w:name="_Toc309047433"/>
      <w:bookmarkStart w:id="124" w:name="_Toc309047479"/>
      <w:bookmarkStart w:id="125" w:name="_Toc309047596"/>
      <w:bookmarkStart w:id="126" w:name="_Toc339279009"/>
      <w:bookmarkStart w:id="127" w:name="_Toc476657456"/>
      <w:bookmarkStart w:id="128" w:name="_Toc99180814"/>
      <w:bookmarkStart w:id="129" w:name="_Toc114690685"/>
      <w:bookmarkStart w:id="130" w:name="_Toc115115632"/>
    </w:p>
    <w:p w14:paraId="7A9FA7D8" w14:textId="77777777" w:rsidR="00ED0860" w:rsidRPr="00236FAF" w:rsidRDefault="00ED0860" w:rsidP="0064459B">
      <w:pPr>
        <w:pStyle w:val="Nadpis1"/>
      </w:pPr>
      <w:bookmarkStart w:id="131" w:name="_Toc195670723"/>
      <w:bookmarkStart w:id="132" w:name="_Toc195684471"/>
      <w:bookmarkStart w:id="133" w:name="_Toc309047436"/>
      <w:bookmarkStart w:id="134" w:name="_Toc309047482"/>
      <w:bookmarkStart w:id="135" w:name="_Toc309047599"/>
      <w:bookmarkStart w:id="136" w:name="_Toc339279012"/>
      <w:bookmarkStart w:id="137" w:name="_Toc152869538"/>
      <w:bookmarkStart w:id="138" w:name="_Toc152869955"/>
      <w:bookmarkStart w:id="139" w:name="_Toc162903187"/>
      <w:bookmarkEnd w:id="123"/>
      <w:bookmarkEnd w:id="124"/>
      <w:bookmarkEnd w:id="125"/>
      <w:bookmarkEnd w:id="126"/>
      <w:bookmarkEnd w:id="127"/>
      <w:bookmarkEnd w:id="128"/>
      <w:bookmarkEnd w:id="129"/>
      <w:bookmarkEnd w:id="130"/>
      <w:r w:rsidRPr="00236FAF">
        <w:lastRenderedPageBreak/>
        <w:t>Úvod</w:t>
      </w:r>
      <w:bookmarkEnd w:id="131"/>
      <w:bookmarkEnd w:id="132"/>
      <w:bookmarkEnd w:id="133"/>
      <w:bookmarkEnd w:id="134"/>
      <w:bookmarkEnd w:id="135"/>
      <w:bookmarkEnd w:id="136"/>
      <w:bookmarkEnd w:id="137"/>
      <w:bookmarkEnd w:id="138"/>
      <w:bookmarkEnd w:id="139"/>
    </w:p>
    <w:p w14:paraId="59F70240" w14:textId="77777777" w:rsidR="00ED0860" w:rsidRPr="00236FAF" w:rsidRDefault="00ED0860" w:rsidP="00ED0860">
      <w:bookmarkStart w:id="140" w:name="_Toc195670724"/>
      <w:bookmarkStart w:id="141" w:name="_Toc195684472"/>
      <w:r w:rsidRPr="00236FAF">
        <w:t>V úvode autor záverečnej práce (ďalej ZP) stručne a výstižne charakterizuje stav poznania alebo praxe v oblasti, ktorá je predmetom ZP a oboznamuje čitateľa s významom ZP. Autor v úvode zdôrazňuje, prečo je práca dôležitá a prečo sa rozhodol spracovať danú tému. Autor v krátkosti uvedie ciele a zámery práce. V úvode autor stručne a jasne:</w:t>
      </w:r>
    </w:p>
    <w:p w14:paraId="741E49F5" w14:textId="77777777" w:rsidR="00ED0860" w:rsidRPr="00236FAF" w:rsidRDefault="00ED0860" w:rsidP="00ED0860">
      <w:pPr>
        <w:pStyle w:val="Odrazky"/>
      </w:pPr>
      <w:r w:rsidRPr="00236FAF">
        <w:t>charakterizuje súčasný stav poznania problematiky, ktorá je predmetom ZP,</w:t>
      </w:r>
    </w:p>
    <w:p w14:paraId="49082DBF" w14:textId="77777777" w:rsidR="00ED0860" w:rsidRPr="00236FAF" w:rsidRDefault="00ED0860" w:rsidP="00ED0860">
      <w:pPr>
        <w:pStyle w:val="Odrazky"/>
      </w:pPr>
      <w:r w:rsidRPr="00236FAF">
        <w:t>zdôvodní aktuálnosť témy,</w:t>
      </w:r>
    </w:p>
    <w:p w14:paraId="59CFC809" w14:textId="77777777" w:rsidR="00ED0860" w:rsidRPr="00236FAF" w:rsidRDefault="00ED0860" w:rsidP="00ED0860">
      <w:pPr>
        <w:pStyle w:val="Odrazky"/>
      </w:pPr>
      <w:r w:rsidRPr="00236FAF">
        <w:t>nastolí problémy, ktoré chce riešiť,</w:t>
      </w:r>
    </w:p>
    <w:p w14:paraId="1339DE55" w14:textId="77777777" w:rsidR="00ED0860" w:rsidRPr="00236FAF" w:rsidRDefault="00ED0860" w:rsidP="00ED0860">
      <w:pPr>
        <w:pStyle w:val="Odrazky"/>
      </w:pPr>
      <w:r w:rsidRPr="00236FAF">
        <w:t>uvedie v krátkosti ciele, ktoré sa majú v práci dosiahnuť,</w:t>
      </w:r>
    </w:p>
    <w:p w14:paraId="2E132D49" w14:textId="77777777" w:rsidR="00ED0860" w:rsidRPr="00236FAF" w:rsidRDefault="00ED0860" w:rsidP="00ED0860">
      <w:pPr>
        <w:pStyle w:val="Odrazky"/>
      </w:pPr>
      <w:r w:rsidRPr="00236FAF">
        <w:t>opíše použité metódy a postup riešenia,</w:t>
      </w:r>
    </w:p>
    <w:p w14:paraId="30BD0B28" w14:textId="77777777" w:rsidR="00ED0860" w:rsidRPr="00236FAF" w:rsidRDefault="00ED0860" w:rsidP="00ED0860">
      <w:pPr>
        <w:pStyle w:val="Odrazky"/>
      </w:pPr>
      <w:r w:rsidRPr="00236FAF">
        <w:t>spresní, ktoré hlavné informačné zdroje použil,</w:t>
      </w:r>
    </w:p>
    <w:p w14:paraId="5F61DBDD" w14:textId="77777777" w:rsidR="00ED0860" w:rsidRPr="00236FAF" w:rsidRDefault="00ED0860" w:rsidP="00ED0860">
      <w:pPr>
        <w:pStyle w:val="Odrazky"/>
      </w:pPr>
      <w:r w:rsidRPr="00236FAF">
        <w:t>zdôvodní význam riešenia problematiky,</w:t>
      </w:r>
    </w:p>
    <w:p w14:paraId="483CA16D" w14:textId="77777777" w:rsidR="00ED0860" w:rsidRPr="00236FAF" w:rsidRDefault="00ED0860" w:rsidP="00ED0860">
      <w:pPr>
        <w:pStyle w:val="Odrazky"/>
      </w:pPr>
      <w:r w:rsidRPr="00236FAF">
        <w:t>načrtne stručný obsah jednotlivých kapitol.</w:t>
      </w:r>
    </w:p>
    <w:p w14:paraId="59099AE7" w14:textId="77777777" w:rsidR="00ED0860" w:rsidRPr="00236FAF" w:rsidRDefault="00ED0860" w:rsidP="00ED0860">
      <w:pPr>
        <w:pStyle w:val="ZPNormalnyText"/>
        <w:rPr>
          <w:highlight w:val="green"/>
        </w:rPr>
      </w:pPr>
    </w:p>
    <w:p w14:paraId="6088749F" w14:textId="146ABB40" w:rsidR="00ED0860" w:rsidRPr="00236FAF" w:rsidRDefault="00ED0860" w:rsidP="00ED0860">
      <w:r w:rsidRPr="00236FAF">
        <w:t xml:space="preserve">V prípade </w:t>
      </w:r>
      <w:r w:rsidR="0082293F" w:rsidRPr="00236FAF">
        <w:t>výskumnej práce</w:t>
      </w:r>
      <w:r w:rsidRPr="00236FAF">
        <w:t xml:space="preserve"> autor uvedie ako </w:t>
      </w:r>
      <w:r w:rsidR="0082293F" w:rsidRPr="00236FAF">
        <w:t>jeho výskum</w:t>
      </w:r>
      <w:r w:rsidRPr="00236FAF">
        <w:t xml:space="preserve"> </w:t>
      </w:r>
      <w:r w:rsidR="0082293F" w:rsidRPr="00236FAF">
        <w:t>môže</w:t>
      </w:r>
      <w:r w:rsidRPr="00236FAF">
        <w:t xml:space="preserve"> prispieť k riešeniu v úvode nastoleného problému.</w:t>
      </w:r>
    </w:p>
    <w:p w14:paraId="6DEED665" w14:textId="77777777" w:rsidR="00ED0860" w:rsidRPr="00236FAF" w:rsidRDefault="00ED0860" w:rsidP="00ED0860">
      <w:pPr>
        <w:pStyle w:val="ZPNormalnyText"/>
        <w:rPr>
          <w:highlight w:val="green"/>
        </w:rPr>
      </w:pPr>
    </w:p>
    <w:p w14:paraId="7EA3CA56" w14:textId="77777777" w:rsidR="00ED0860" w:rsidRPr="00236FAF" w:rsidRDefault="00ED0860" w:rsidP="00ED0860">
      <w:pPr>
        <w:pStyle w:val="ZPNormalnyText"/>
        <w:rPr>
          <w:highlight w:val="green"/>
        </w:rPr>
      </w:pPr>
    </w:p>
    <w:p w14:paraId="6C9649F0" w14:textId="77777777" w:rsidR="00ED0860" w:rsidRPr="00236FAF" w:rsidRDefault="00ED0860" w:rsidP="00ED0860">
      <w:pPr>
        <w:pStyle w:val="ZPNormalnyText"/>
        <w:rPr>
          <w:highlight w:val="green"/>
        </w:rPr>
      </w:pPr>
    </w:p>
    <w:p w14:paraId="5C9F7066" w14:textId="77777777" w:rsidR="00ED0860" w:rsidRPr="00236FAF" w:rsidRDefault="00ED0860" w:rsidP="00ED0860">
      <w:pPr>
        <w:pStyle w:val="ZPNormalnyText"/>
        <w:rPr>
          <w:highlight w:val="green"/>
        </w:rPr>
      </w:pPr>
    </w:p>
    <w:p w14:paraId="6BA7EEC4" w14:textId="77777777" w:rsidR="00ED0860" w:rsidRPr="00236FAF" w:rsidRDefault="00ED0860" w:rsidP="00ED0860">
      <w:pPr>
        <w:pStyle w:val="ZPNormalnyText"/>
        <w:rPr>
          <w:highlight w:val="green"/>
        </w:rPr>
      </w:pPr>
    </w:p>
    <w:p w14:paraId="247FBCC2" w14:textId="77777777" w:rsidR="00ED0860" w:rsidRPr="00236FAF" w:rsidRDefault="00ED0860" w:rsidP="00ED0860">
      <w:pPr>
        <w:pStyle w:val="ZPNormalnyText"/>
        <w:rPr>
          <w:highlight w:val="green"/>
        </w:rPr>
      </w:pPr>
    </w:p>
    <w:p w14:paraId="53791326" w14:textId="77777777" w:rsidR="00ED0860" w:rsidRPr="00236FAF" w:rsidRDefault="00ED0860" w:rsidP="00ED0860">
      <w:pPr>
        <w:pStyle w:val="ZPNormalnyText"/>
        <w:rPr>
          <w:highlight w:val="green"/>
        </w:rPr>
      </w:pPr>
    </w:p>
    <w:p w14:paraId="66E08D3E" w14:textId="77777777" w:rsidR="00ED0860" w:rsidRPr="00236FAF" w:rsidRDefault="00ED0860" w:rsidP="00ED0860">
      <w:pPr>
        <w:pStyle w:val="ZPNormalnyText"/>
        <w:rPr>
          <w:highlight w:val="green"/>
        </w:rPr>
      </w:pPr>
    </w:p>
    <w:p w14:paraId="4F9767B4" w14:textId="77777777" w:rsidR="00ED0860" w:rsidRPr="00236FAF" w:rsidRDefault="00ED0860" w:rsidP="00ED0860">
      <w:pPr>
        <w:pStyle w:val="ZPNormalnyText"/>
        <w:rPr>
          <w:highlight w:val="green"/>
        </w:rPr>
      </w:pPr>
    </w:p>
    <w:p w14:paraId="7E72389B" w14:textId="77777777" w:rsidR="00ED0860" w:rsidRPr="00236FAF" w:rsidRDefault="00ED0860" w:rsidP="00ED0860">
      <w:pPr>
        <w:pStyle w:val="ZPNormalnyText"/>
        <w:rPr>
          <w:highlight w:val="green"/>
        </w:rPr>
      </w:pPr>
    </w:p>
    <w:p w14:paraId="7EF298CD" w14:textId="77777777" w:rsidR="00ED0860" w:rsidRPr="00236FAF" w:rsidRDefault="00ED0860" w:rsidP="00ED0860">
      <w:pPr>
        <w:pStyle w:val="ZPNormalnyText"/>
        <w:rPr>
          <w:highlight w:val="green"/>
        </w:rPr>
      </w:pPr>
    </w:p>
    <w:p w14:paraId="3BDCF279" w14:textId="77777777" w:rsidR="00ED0860" w:rsidRPr="00236FAF" w:rsidRDefault="00ED0860" w:rsidP="00ED0860">
      <w:pPr>
        <w:ind w:firstLine="0"/>
        <w:rPr>
          <w:i/>
          <w:iCs/>
        </w:rPr>
      </w:pPr>
      <w:r w:rsidRPr="00236FAF">
        <w:rPr>
          <w:i/>
          <w:iCs/>
        </w:rPr>
        <w:t>ÚVOD PREDSTAVUJE CCA 1 STRANU. ČÍSLOVANIE STRÁN ZAČÍNA OD ÚVODU.</w:t>
      </w:r>
    </w:p>
    <w:p w14:paraId="264EEB7E" w14:textId="77777777" w:rsidR="00ED0860" w:rsidRPr="00236FAF" w:rsidRDefault="00ED0860" w:rsidP="00ED0860">
      <w:pPr>
        <w:ind w:firstLine="0"/>
        <w:rPr>
          <w:i/>
          <w:iCs/>
        </w:rPr>
      </w:pPr>
    </w:p>
    <w:p w14:paraId="3CAD0AF4" w14:textId="77777777" w:rsidR="00ED0860" w:rsidRPr="00236FAF" w:rsidRDefault="00ED0860" w:rsidP="00ED0860">
      <w:pPr>
        <w:sectPr w:rsidR="00ED0860" w:rsidRPr="00236FAF" w:rsidSect="00520AE3">
          <w:footerReference w:type="default" r:id="rId9"/>
          <w:footerReference w:type="first" r:id="rId10"/>
          <w:pgSz w:w="11907" w:h="16840" w:code="9"/>
          <w:pgMar w:top="1418" w:right="1418" w:bottom="1418" w:left="1985" w:header="709" w:footer="709" w:gutter="0"/>
          <w:pgNumType w:start="1"/>
          <w:cols w:space="708"/>
          <w:titlePg/>
        </w:sectPr>
      </w:pPr>
    </w:p>
    <w:p w14:paraId="558A05BC" w14:textId="36978305" w:rsidR="00ED0860" w:rsidRPr="00236FAF" w:rsidRDefault="00ED0860" w:rsidP="00ED0860">
      <w:pPr>
        <w:pStyle w:val="Nadpis1"/>
      </w:pPr>
      <w:bookmarkStart w:id="142" w:name="_Toc309047437"/>
      <w:bookmarkStart w:id="143" w:name="_Toc309047483"/>
      <w:bookmarkStart w:id="144" w:name="_Toc309047600"/>
      <w:bookmarkStart w:id="145" w:name="_Toc339279013"/>
      <w:bookmarkStart w:id="146" w:name="_Toc152869539"/>
      <w:bookmarkStart w:id="147" w:name="_Toc152869956"/>
      <w:bookmarkStart w:id="148" w:name="_Toc162903188"/>
      <w:r w:rsidRPr="00236FAF">
        <w:lastRenderedPageBreak/>
        <w:t>1</w:t>
      </w:r>
      <w:r w:rsidRPr="00236FAF">
        <w:tab/>
        <w:t>Analýza súčasného stavu</w:t>
      </w:r>
      <w:bookmarkEnd w:id="140"/>
      <w:bookmarkEnd w:id="141"/>
      <w:bookmarkEnd w:id="142"/>
      <w:bookmarkEnd w:id="143"/>
      <w:bookmarkEnd w:id="144"/>
      <w:bookmarkEnd w:id="145"/>
      <w:bookmarkEnd w:id="146"/>
      <w:bookmarkEnd w:id="147"/>
      <w:bookmarkEnd w:id="148"/>
    </w:p>
    <w:p w14:paraId="667A3A30" w14:textId="0CACDF06" w:rsidR="00A95740" w:rsidRDefault="00F60C94" w:rsidP="00F60C94">
      <w:r w:rsidRPr="00236FAF">
        <w:t xml:space="preserve">Súčasná doba digitálneho pokroku prináša interakcie medzi človekom a strojom na vyššej úrovni. Jedným z najviac viditeľných aspektov tejto postupnej revolúcie je oblasť umelého videnia, taktiež známa ako </w:t>
      </w:r>
      <w:proofErr w:type="spellStart"/>
      <w:r w:rsidRPr="00236FAF">
        <w:t>computer</w:t>
      </w:r>
      <w:proofErr w:type="spellEnd"/>
      <w:r w:rsidRPr="00236FAF">
        <w:t xml:space="preserve"> </w:t>
      </w:r>
      <w:proofErr w:type="spellStart"/>
      <w:r w:rsidRPr="00236FAF">
        <w:t>vision</w:t>
      </w:r>
      <w:proofErr w:type="spellEnd"/>
      <w:r w:rsidRPr="00236FAF">
        <w:t xml:space="preserve">. Táto disciplína umelej inteligencie sa stala súčasťou nášho každodenného života a to najmä v oblasti spracovania obrazov a analýzy videí. Spomenieme napríklad autonómne autá, kde sa </w:t>
      </w:r>
      <w:r w:rsidR="00786559" w:rsidRPr="00236FAF">
        <w:t>detegujú</w:t>
      </w:r>
      <w:r w:rsidRPr="00236FAF">
        <w:t xml:space="preserve"> objekty a ich trajektórie </w:t>
      </w:r>
      <w:r w:rsidR="00212FD2">
        <w:fldChar w:fldCharType="begin"/>
      </w:r>
      <w:r w:rsidR="00212FD2">
        <w:instrText xml:space="preserve"> ADDIN ZOTERO_ITEM CSL_CITATION {"citationID":"TczyQQbh","properties":{"formattedCitation":"(Kortylewski et al., 2020)","plainCitation":"(Kortylewski et al., 2020)","noteIndex":0},"citationItems":[{"id":139,"uris":["http://zotero.org/users/local/5fB8fH8J/items/FVEGKHVM"],"itemData":{"id":139,"type":"article","abstract":"Computer vision systems in real-world applications need to be robust to partial occlusion while also being explainable. In this work, we show that black-box deep convolutional neural networks (DCNNs) have only limited robustness to partial occlusion. We overcome these limitations by unifying DCNNs with part-based models into Compositional Convolutional Neural Networks (CompositionalNets) - an interpretable deep architecture with innate robustness to partial occlusion. Specifically, we propose to replace the fully connected classification head of DCNNs with a differentiable compositional model that can be trained end-to-end. The structure of the compositional model enables CompositionalNets to decompose images into objects and context, as well as to further decompose object representations in terms of individual parts and the objects' pose. The generative nature of our compositional model enables it to localize occluders and to recognize objects based on their non-occluded parts. We conduct extensive experiments in terms of image classification and object detection on images of artificially occluded objects from the PASCAL3D+ and ImageNet dataset, and real images of partially occluded vehicles from the MS-COCO dataset. Our experiments show that CompositionalNets made from several popular DCNN backbones (VGG-16, ResNet50, ResNext) improve by a large margin over their non-compositional counterparts at classifying and detecting partially occluded objects. Furthermore, they can localize occluders accurately despite being trained with class-level supervision only. Finally, we demonstrate that CompositionalNets provide human interpretable predictions as their individual components can be understood as detecting parts and estimating an objects' viewpoint.","DOI":"10.48550/arXiv.2006.15538","note":"arXiv:2006.15538 [cs]","number":"arXiv:2006.15538","publisher":"arXiv","source":"arXiv.org","title":"Compositional Convolutional Neural Networks: A Robust and Interpretable Model for Object Recognition under Occlusion","title-short":"Compositional Convolutional Neural Networks","URL":"http://arxiv.org/abs/2006.15538","author":[{"family":"Kortylewski","given":"Adam"},{"family":"Liu","given":"Qing"},{"family":"Wang","given":"Angtian"},{"family":"Sun","given":"Yihong"},{"family":"Yuille","given":"Alan"}],"accessed":{"date-parts":[["2023",12,2]]},"issued":{"date-parts":[["2020",6,28]]}}}],"schema":"https://github.com/citation-style-language/schema/raw/master/csl-citation.json"} </w:instrText>
      </w:r>
      <w:r w:rsidR="00212FD2">
        <w:fldChar w:fldCharType="separate"/>
      </w:r>
      <w:r w:rsidR="00212FD2" w:rsidRPr="00212FD2">
        <w:t>(Kortylewski et al., 2020)</w:t>
      </w:r>
      <w:r w:rsidR="00212FD2">
        <w:fldChar w:fldCharType="end"/>
      </w:r>
      <w:r w:rsidRPr="00236FAF">
        <w:t xml:space="preserve"> alebo využitie v chirurgii pri  rozpoznávaní jednotlivých úkonov chirurga</w:t>
      </w:r>
      <w:r w:rsidR="00A95740">
        <w:t>.</w:t>
      </w:r>
      <w:r w:rsidRPr="00236FAF">
        <w:t xml:space="preserve"> </w:t>
      </w:r>
      <w:r w:rsidR="00212FD2">
        <w:fldChar w:fldCharType="begin"/>
      </w:r>
      <w:r w:rsidR="00A95740">
        <w:instrText xml:space="preserve"> ADDIN ZOTERO_ITEM CSL_CITATION {"citationID":"f6OKdxf4","properties":{"formattedCitation":"(B. Zhang et al., 2021)","plainCitation":"(B. Zhang et al., 2021)","noteIndex":0},"citationItems":[{"id":223,"uris":["http://zotero.org/users/local/5fB8fH8J/items/GTYM92C9"],"itemData":{"id":223,"type":"article-journal","abstract":"Surgical workflow recognition is a crucial and challenging problem when building a computer-assisted surgery system. Current techniques focus on utilizing a convolutional neural network and a recurrent neural network (CNN–RNN) to solve the surgical workflow recognition problem. In this paper, we attempt to use a deep 3DCNN to solve this problem.","container-title":"International Journal of Computer Assisted Radiology and Surgery","DOI":"10.1007/s11548-021-02473-3","ISSN":"1861-6429","issue":"11","journalAbbreviation":"Int J CARS","language":"en","page":"2029-2036","source":"Springer Link","title":"Surgical workflow recognition with 3DCNN for Sleeve Gastrectomy","volume":"16","author":[{"family":"Zhang","given":"Bokai"},{"family":"Ghanem","given":"Amer"},{"family":"Simes","given":"Alexander"},{"family":"Choi","given":"Henry"},{"family":"Yoo","given":"Andrew"}],"issued":{"date-parts":[["2021",11,1]]}}}],"schema":"https://github.com/citation-style-language/schema/raw/master/csl-citation.json"} </w:instrText>
      </w:r>
      <w:r w:rsidR="00212FD2">
        <w:fldChar w:fldCharType="separate"/>
      </w:r>
      <w:r w:rsidR="00A95740" w:rsidRPr="00A95740">
        <w:t>(B. Zhang et al., 2021)</w:t>
      </w:r>
      <w:r w:rsidR="00212FD2">
        <w:fldChar w:fldCharType="end"/>
      </w:r>
    </w:p>
    <w:p w14:paraId="2D19F2D3" w14:textId="7A172CEF" w:rsidR="00F60C94" w:rsidRPr="00236FAF" w:rsidRDefault="00F60C94" w:rsidP="00F60C94">
      <w:r w:rsidRPr="00236FAF">
        <w:t xml:space="preserve">V rámci tejto širokej oblasti sa sústredíme na schopnosť počítačov a technológií „vidieť“  a teda porozumieť digitálnym dátam. Zameriame sa na modely, ktoré sa rozvinuli vďaka tomuto pokroku a prinášajú automatické spracovanie s neuveriteľnou presnosťou a efektivitou. </w:t>
      </w:r>
    </w:p>
    <w:p w14:paraId="5785420C" w14:textId="77777777" w:rsidR="00F60C94" w:rsidRPr="00236FAF" w:rsidRDefault="00F60C94" w:rsidP="0064459B">
      <w:pPr>
        <w:pStyle w:val="Nadpis2"/>
      </w:pPr>
      <w:bookmarkStart w:id="149" w:name="_Toc152866666"/>
      <w:bookmarkStart w:id="150" w:name="_Toc152869540"/>
      <w:bookmarkStart w:id="151" w:name="_Toc152869957"/>
      <w:bookmarkStart w:id="152" w:name="_Toc309047440"/>
      <w:bookmarkStart w:id="153" w:name="_Toc309047486"/>
      <w:bookmarkStart w:id="154" w:name="_Toc309047603"/>
      <w:bookmarkStart w:id="155" w:name="_Toc162903189"/>
      <w:r w:rsidRPr="00236FAF">
        <w:t>1.1 Computer Vision</w:t>
      </w:r>
      <w:bookmarkEnd w:id="149"/>
      <w:bookmarkEnd w:id="150"/>
      <w:bookmarkEnd w:id="151"/>
      <w:bookmarkEnd w:id="155"/>
    </w:p>
    <w:p w14:paraId="2E43A572" w14:textId="2C150C85" w:rsidR="00F60C94" w:rsidRPr="00236FAF" w:rsidRDefault="00F60C94" w:rsidP="00F60C94">
      <w:r w:rsidRPr="00236FAF">
        <w:t>K postupne rozširujúcemu sa využívaniu a dostupnosti kamier a telefónov vznikajú aj veľké množstvá zdieľaných videí. To prinieslo nový dopyt pre modely, aby sa učili a</w:t>
      </w:r>
      <w:r w:rsidR="002262D3">
        <w:t> </w:t>
      </w:r>
      <w:r w:rsidRPr="00236FAF">
        <w:t>vylepšovali</w:t>
      </w:r>
      <w:r w:rsidR="002262D3">
        <w:t xml:space="preserve"> automaticky a boli by znovu použiteľné</w:t>
      </w:r>
      <w:r w:rsidRPr="00236FAF">
        <w:t>. Taktiež aby sa nemuseli vytvárať modely nové od základu. Počítačové videnie pridáva k základom neurónových sietí</w:t>
      </w:r>
      <w:r w:rsidR="00943BF4">
        <w:t xml:space="preserve"> toto</w:t>
      </w:r>
      <w:r w:rsidRPr="00236FAF">
        <w:t xml:space="preserve"> učenie sa postupne v čase a tým idú do popredia</w:t>
      </w:r>
      <w:r w:rsidR="002262D3">
        <w:t xml:space="preserve"> v mnohých odvetviach</w:t>
      </w:r>
      <w:r w:rsidR="00A95740">
        <w:t>.</w:t>
      </w:r>
      <w:r w:rsidR="00067D87">
        <w:t xml:space="preserve"> </w:t>
      </w:r>
      <w:r w:rsidR="00067D87">
        <w:fldChar w:fldCharType="begin"/>
      </w:r>
      <w:r w:rsidR="00067D87">
        <w:instrText xml:space="preserve"> ADDIN ZOTERO_ITEM CSL_CITATION {"citationID":"F1eLrC99","properties":{"formattedCitation":"(Qu et al., 2023)","plainCitation":"(Qu et al., 2023)","noteIndex":0},"citationItems":[{"id":148,"uris":["http://zotero.org/users/local/5fB8fH8J/items/VS25YJSS"],"itemData":{"id":148,"type":"article","abstract":"In contrast to batch learning where all training data is available at once, continual learning represents a family of methods that accumulate knowledge and learn continuously with data available in sequential order. Similar to the human learning process with the ability of learning, fusing, and accumulating new knowledge coming at different time steps, continual learning is considered to have high practical significance. Hence, continual learning has been studied in various artificial intelligence tasks. In this paper, we present a comprehensive review of the recent progress of continual learning in computer vision. In particular, the works are grouped by their representative techniques, including regularization, knowledge distillation, memory, generative replay, parameter isolation, and a combination of the above techniques. For each category of these techniques, both its characteristics and applications in computer vision are presented. At the end of this overview, several subareas, where continuous knowledge accumulation is potentially helpful while continual learning has not been well studied, are discussed.","note":"arXiv:2109.11369 [cs]","number":"arXiv:2109.11369","publisher":"arXiv","source":"arXiv.org","title":"Recent Advances of Continual Learning in Computer Vision: An Overview","title-short":"Recent Advances of Continual Learning in Computer Vision","URL":"http://arxiv.org/abs/2109.11369","author":[{"family":"Qu","given":"Haoxuan"},{"family":"Rahmani","given":"Hossein"},{"family":"Xu","given":"Li"},{"family":"Williams","given":"Bryan"},{"family":"Liu","given":"Jun"}],"accessed":{"date-parts":[["2023",12,2]]},"issued":{"date-parts":[["2023",11,30]]}}}],"schema":"https://github.com/citation-style-language/schema/raw/master/csl-citation.json"} </w:instrText>
      </w:r>
      <w:r w:rsidR="00067D87">
        <w:fldChar w:fldCharType="separate"/>
      </w:r>
      <w:r w:rsidR="00067D87" w:rsidRPr="00067D87">
        <w:t>(Qu et al., 2023)</w:t>
      </w:r>
      <w:r w:rsidR="00067D87">
        <w:fldChar w:fldCharType="end"/>
      </w:r>
    </w:p>
    <w:p w14:paraId="742ECD25" w14:textId="39C3B4B7" w:rsidR="00F60C94" w:rsidRPr="00236FAF" w:rsidRDefault="00F60C94" w:rsidP="00F60C94">
      <w:r w:rsidRPr="00236FAF">
        <w:t>Počítačové videnie spracováva jednoduché popisy a teda čo vidí na scéne.</w:t>
      </w:r>
      <w:r w:rsidR="002262D3">
        <w:t xml:space="preserve"> Hľadá vzory, aby zistilo kontext jednotlivých snímok.</w:t>
      </w:r>
      <w:r w:rsidRPr="00236FAF">
        <w:t xml:space="preserve"> Vzory obsahujú pochopenie scény a tie sa využívajú v modeloch. Algoritmy modelov vieme rozdeliť do kategórií </w:t>
      </w:r>
      <w:r w:rsidR="00067D87">
        <w:fldChar w:fldCharType="begin"/>
      </w:r>
      <w:r w:rsidR="004879EE">
        <w:instrText xml:space="preserve"> ADDIN ZOTERO_ITEM CSL_CITATION {"citationID":"n6m3OAYd","properties":{"formattedCitation":"(L. Zhou, Zhang, a Konz, 2022)","plainCitation":"(L. Zhou, Zhang, a Konz, 2022)","noteIndex":0},"citationItems":[{"id":151,"uris":["http://zotero.org/users/local/5fB8fH8J/items/AEN49UBV"],"itemData":{"id":151,"type":"article","abstract":"Computer vision techniques have played an important role in promoting the informatization, digitization and intelligence of industrial manufacturing systems. Considering the rapid development of computer vision techniques, we present a comprehensive review of the state-of-the-art of these techniques and their applications in manufacturing industries. We survey the most common methods, including feature detection, recognition, segmentation and 3D modeling. A system framework of computer vision in the manufacturing environment is proposed, consisting of a lighting module, a manufacturing system, a sensing module, computer vision algorithms, a decision-making module, and an actuator. Applications of computer vision to different stages of the entire product life cycle are then explored, including product design, modeling and simulation, planning and scheduling, the production process, inspection and quality control, assembly, transportation, and disassembly. Challenges include algorithm implementation, data pre-processing, data labeling, and benchmarks. Future directions include building benchmarks, developing methods for non-annotated data processing, developing effective data pre-processing mechanisms, customizing computer vision models, and opportunities aroused by 5G.","DOI":"10.36227/techrxiv.17125652.v2","language":"en","publisher":"TechRxiv","source":"www.techrxiv.org","title":"Computer Vision Techniques in Manufacturing","URL":"https://www.techrxiv.org/articles/preprint/Computer_Vision_Techniques_in_Manufacturing/17125652/2","author":[{"family":"Zhou","given":"Longfei"},{"family":"Zhang","given":"Lin"},{"family":"Konz","given":"Nicholas"}],"accessed":{"date-parts":[["2023",12,2]]},"issued":{"date-parts":[["2022",5,10]]}}}],"schema":"https://github.com/citation-style-language/schema/raw/master/csl-citation.json"} </w:instrText>
      </w:r>
      <w:r w:rsidR="00067D87">
        <w:fldChar w:fldCharType="separate"/>
      </w:r>
      <w:r w:rsidR="004879EE" w:rsidRPr="004879EE">
        <w:t>(L. Zhou, Zhang, a Konz, 2022)</w:t>
      </w:r>
      <w:r w:rsidR="00067D87">
        <w:fldChar w:fldCharType="end"/>
      </w:r>
      <w:r w:rsidRPr="00236FAF">
        <w:t>:</w:t>
      </w:r>
    </w:p>
    <w:p w14:paraId="4280F043" w14:textId="77777777" w:rsidR="00F60C94" w:rsidRPr="00236FAF" w:rsidRDefault="00F60C94" w:rsidP="00F60C94">
      <w:pPr>
        <w:numPr>
          <w:ilvl w:val="0"/>
          <w:numId w:val="28"/>
        </w:numPr>
        <w:contextualSpacing/>
        <w:jc w:val="left"/>
      </w:pPr>
      <w:r w:rsidRPr="00236FAF">
        <w:t>detekcia,</w:t>
      </w:r>
    </w:p>
    <w:p w14:paraId="678E22DD" w14:textId="77777777" w:rsidR="00F60C94" w:rsidRPr="00236FAF" w:rsidRDefault="00F60C94" w:rsidP="00F60C94">
      <w:pPr>
        <w:numPr>
          <w:ilvl w:val="0"/>
          <w:numId w:val="28"/>
        </w:numPr>
        <w:contextualSpacing/>
        <w:jc w:val="left"/>
      </w:pPr>
      <w:r w:rsidRPr="00236FAF">
        <w:t xml:space="preserve">rozpoznanie, </w:t>
      </w:r>
    </w:p>
    <w:p w14:paraId="52DC6109" w14:textId="77777777" w:rsidR="00F60C94" w:rsidRPr="00236FAF" w:rsidRDefault="00F60C94" w:rsidP="00F60C94">
      <w:pPr>
        <w:numPr>
          <w:ilvl w:val="0"/>
          <w:numId w:val="28"/>
        </w:numPr>
        <w:contextualSpacing/>
        <w:jc w:val="left"/>
      </w:pPr>
      <w:r w:rsidRPr="00236FAF">
        <w:t xml:space="preserve">segmentácia, </w:t>
      </w:r>
    </w:p>
    <w:p w14:paraId="6B836D8F" w14:textId="12EAF7BD" w:rsidR="00F60C94" w:rsidRPr="00236FAF" w:rsidRDefault="002D6A47" w:rsidP="00F60C94">
      <w:pPr>
        <w:numPr>
          <w:ilvl w:val="0"/>
          <w:numId w:val="28"/>
        </w:numPr>
        <w:contextualSpacing/>
        <w:jc w:val="left"/>
      </w:pPr>
      <w:r w:rsidRPr="00236FAF">
        <w:t xml:space="preserve">a </w:t>
      </w:r>
      <w:r w:rsidR="00F60C94" w:rsidRPr="00236FAF">
        <w:t xml:space="preserve">3D rekonštrukcia. </w:t>
      </w:r>
    </w:p>
    <w:p w14:paraId="2C0EF83E" w14:textId="4ADB9DBF" w:rsidR="00F60C94" w:rsidRPr="00236FAF" w:rsidRDefault="00F60C94" w:rsidP="00F60C94">
      <w:r w:rsidRPr="00236FAF">
        <w:t>Počítačové videnie, ako obor umelej inteligencie, vieme d</w:t>
      </w:r>
      <w:r w:rsidR="002D6A47" w:rsidRPr="00236FAF">
        <w:t>a</w:t>
      </w:r>
      <w:r w:rsidRPr="00236FAF">
        <w:t xml:space="preserve">tovať podľa prvých teoretických konceptov medzi roky 1943 a 1956, kedy cieľom výskumu bolo hlavne porozumieť strojovému učeniu. Prvá konkrétna práca vznikla na MIT s názvom: </w:t>
      </w:r>
      <w:proofErr w:type="spellStart"/>
      <w:r w:rsidRPr="00236FAF">
        <w:t>The</w:t>
      </w:r>
      <w:proofErr w:type="spellEnd"/>
      <w:r w:rsidRPr="00236FAF">
        <w:t xml:space="preserve"> </w:t>
      </w:r>
      <w:proofErr w:type="spellStart"/>
      <w:r w:rsidRPr="00236FAF">
        <w:t>Summer</w:t>
      </w:r>
      <w:proofErr w:type="spellEnd"/>
      <w:r w:rsidRPr="00236FAF">
        <w:t xml:space="preserve"> </w:t>
      </w:r>
      <w:proofErr w:type="spellStart"/>
      <w:r w:rsidRPr="00236FAF">
        <w:t>vision</w:t>
      </w:r>
      <w:proofErr w:type="spellEnd"/>
      <w:r w:rsidRPr="00236FAF">
        <w:t xml:space="preserve"> Project </w:t>
      </w:r>
      <w:r w:rsidR="00067D87">
        <w:fldChar w:fldCharType="begin"/>
      </w:r>
      <w:r w:rsidR="00067D87">
        <w:instrText xml:space="preserve"> ADDIN ZOTERO_ITEM CSL_CITATION {"citationID":"AkjsiaXP","properties":{"formattedCitation":"(Papert, 1966)","plainCitation":"(Papert, 1966)","noteIndex":0},"citationItems":[{"id":263,"uris":["http://zotero.org/users/local/5fB8fH8J/items/EY9D8D2I"],"itemData":{"id":263,"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12,2]]},"issued":{"date-parts":[["1966",7,1]]}}}],"schema":"https://github.com/citation-style-language/schema/raw/master/csl-citation.json"} </w:instrText>
      </w:r>
      <w:r w:rsidR="00067D87">
        <w:fldChar w:fldCharType="separate"/>
      </w:r>
      <w:r w:rsidR="00067D87" w:rsidRPr="00067D87">
        <w:t>(Papert, 1966)</w:t>
      </w:r>
      <w:r w:rsidR="00067D87">
        <w:fldChar w:fldCharType="end"/>
      </w:r>
      <w:r w:rsidRPr="00236FAF">
        <w:t xml:space="preserve">. V posledných </w:t>
      </w:r>
      <w:r w:rsidR="002D6A47" w:rsidRPr="00236FAF">
        <w:t>desaťročiach</w:t>
      </w:r>
      <w:r w:rsidRPr="00236FAF">
        <w:t xml:space="preserve"> počítačové videnie </w:t>
      </w:r>
      <w:r w:rsidRPr="00236FAF">
        <w:lastRenderedPageBreak/>
        <w:t>napreduje hlavne vďaka posunu v technológiách, ktoré umožňujú vyššiu výpočtovú náročnosť</w:t>
      </w:r>
      <w:r w:rsidR="00A95740">
        <w:t>.</w:t>
      </w:r>
      <w:r w:rsidR="00067D87">
        <w:t xml:space="preserve"> </w:t>
      </w:r>
      <w:r w:rsidR="00067D87">
        <w:fldChar w:fldCharType="begin"/>
      </w:r>
      <w:r w:rsidR="00067D87">
        <w:instrText xml:space="preserve"> ADDIN ZOTERO_ITEM CSL_CITATION {"citationID":"S5dkF0lA","properties":{"formattedCitation":"(Sharma et al., 2021)","plainCitation":"(Sharma et al., 2021)","noteIndex":0},"citationItems":[{"id":43,"uris":["http://zotero.org/users/local/5fB8fH8J/items/LYS4V9ZN"],"itemData":{"id":43,"type":"article-journal","abstract":"Studies show lots of advanced research on various data types such as image, speech, and text using deep learning techniques, but nowadays, research on video processing is also an emerging field of computer vision. Several surveys are present on video processing using computer vision deep learning techniques, targeting specific functionality such as anomaly detection, crowd analysis, activity monitoring, etc. However, a combined study is still unexplored. This paper aims to present a Systematic Literature Review (SLR) on video processing using deep learning to investigate the applications, functionalities, techniques, datasets, issues, and challenges by formulating the relevant research questions (RQs). This systematic mapping includes 93 research articles from reputed databases published between 2011 and 2020. We categorize the deep learning technique for video processing as CNN, DNN, and RNN based. We observe significant advancements in video processing between 2017 and 2020, primarily due to the advent of AlexNet, ResNet, and LSTM based deep learning techniques. The prominent fields of video processing research are observed as human action recognition, crowd anomaly detection, and behavior analysis. This SLR is a helpful guide for the researchers to explore the recent literature, available datasets, and existing deep learning techniques for video processing.","container-title":"IEEE Access","DOI":"10.1109/ACCESS.2021.3118541","ISSN":"2169-3536","note":"event-title: IEEE Access","page":"139489-139507","source":"IEEE Xplore","title":"Video Processing Using Deep Learning Techniques: A Systematic Literature Review","title-short":"Video Processing Using Deep Learning Techniques","volume":"9","author":[{"family":"Sharma","given":"Vijeta"},{"family":"Gupta","given":"Manjari"},{"family":"Kumar","given":"Ajai"},{"family":"Mishra","given":"Deepti"}],"issued":{"date-parts":[["2021"]]}}}],"schema":"https://github.com/citation-style-language/schema/raw/master/csl-citation.json"} </w:instrText>
      </w:r>
      <w:r w:rsidR="00067D87">
        <w:fldChar w:fldCharType="separate"/>
      </w:r>
      <w:r w:rsidR="00067D87" w:rsidRPr="00067D87">
        <w:t>(Sharma et al., 2021)</w:t>
      </w:r>
      <w:r w:rsidR="00067D87">
        <w:fldChar w:fldCharType="end"/>
      </w:r>
    </w:p>
    <w:p w14:paraId="55562E93" w14:textId="343F51E1" w:rsidR="00F60C94" w:rsidRPr="00236FAF" w:rsidRDefault="00F60C94" w:rsidP="00F60C94">
      <w:r w:rsidRPr="00236FAF">
        <w:t>Rozvoj počítačového videnia už od 50tych</w:t>
      </w:r>
      <w:r w:rsidR="002D6A47" w:rsidRPr="00236FAF">
        <w:t xml:space="preserve"> </w:t>
      </w:r>
      <w:r w:rsidRPr="00236FAF">
        <w:t>rokov</w:t>
      </w:r>
      <w:r w:rsidR="002D6A47" w:rsidRPr="00236FAF">
        <w:t xml:space="preserve"> minulého storočia</w:t>
      </w:r>
      <w:r w:rsidRPr="00236FAF">
        <w:t xml:space="preserve"> výrazne ovplyvnil rôzne oblasti. Jednou významnou oblasťou je priemyselný sektor, kde sa počítačové videnie čoraz viac využíva pre inteligentnú výrobu v kontexte bezdrôtového pripojenia 5G a priemyslu 4.0</w:t>
      </w:r>
      <w:r w:rsidR="00A95740">
        <w:t>.</w:t>
      </w:r>
      <w:r w:rsidR="00067D87">
        <w:t xml:space="preserve"> </w:t>
      </w:r>
      <w:r w:rsidR="00067D87">
        <w:fldChar w:fldCharType="begin"/>
      </w:r>
      <w:r w:rsidR="004879EE">
        <w:instrText xml:space="preserve"> ADDIN ZOTERO_ITEM CSL_CITATION {"citationID":"vM9472PZ","properties":{"formattedCitation":"(Yan Li, 2022)","plainCitation":"(Yan Li, 2022)","noteIndex":0},"citationItems":[{"id":156,"uris":["http://zotero.org/users/local/5fB8fH8J/items/EIS9E3FN"],"itemData":{"id":156,"type":"article-journal","abstract":"With the development of 5G wireless communications and the arrival of Industry 4.0, computer vision has further penetrated the manufacturing sector. This paper makes a comprehensive study on the field of intelligent manufacturing. By constructing a model analysis method, the current situation of computer vision intelligent manufacturing under the background of 5G wireless communication and industry 4.0 is comprehensively analyzed. It is found that today 's computer vision technology is developing rapidly, while the Industry 4.0 stage and 5G communication technology have helped the field of intelligent manufacturing. At the same time, the author deeply analyzes the characteristics of intelligent manufacturing enterprises supported by computer vision and finds that it has the problem of unbalanced distribution of enterprises. After that, the author demonstrates the application of computer vision re-intelligent manufacturing from multiple dimensions. The application of computational optimization methods provides more diverse and comprehensive algorithms for labor saving and resource utilization improvement. Computer vision technology drives and promotes the development of intelligent applications and promotes a more comprehensive development of intelligent manufacturing.","container-title":"Mathematical Problems in Engineering","DOI":"10.1155/2022/9422584","ISSN":"1024-123X","language":"en","note":"publisher: Hindawi","page":"e9422584","source":"www.hindawi.com","title":"Application of Computer Vision in Intelligent Manufacturing under the Background of 5G Wireless Communication and Industry 4.0","volume":"2022","author":[{"family":"Li","given":"Yan"}],"issued":{"date-parts":[["2022",10,6]]}}}],"schema":"https://github.com/citation-style-language/schema/raw/master/csl-citation.json"} </w:instrText>
      </w:r>
      <w:r w:rsidR="00067D87">
        <w:fldChar w:fldCharType="separate"/>
      </w:r>
      <w:r w:rsidR="004879EE" w:rsidRPr="004879EE">
        <w:t>(Yan Li, 2022)</w:t>
      </w:r>
      <w:r w:rsidR="00067D87">
        <w:fldChar w:fldCharType="end"/>
      </w:r>
    </w:p>
    <w:p w14:paraId="6645A540" w14:textId="64FDE013" w:rsidR="00F60C94" w:rsidRPr="00236FAF" w:rsidRDefault="00F60C94" w:rsidP="00F60C94">
      <w:r w:rsidRPr="00236FAF">
        <w:t>Táto technológia tiež zohrala kľúčovú úlohu v automobilovom priemysle, najmä v oblasti bezpečnosti a identifikácie vozidiel, ako aj pri identifikácii a klasifikácii plodín v</w:t>
      </w:r>
      <w:r w:rsidR="00A95740">
        <w:t> </w:t>
      </w:r>
      <w:r w:rsidRPr="00236FAF">
        <w:t>poľnohospodárstve</w:t>
      </w:r>
      <w:r w:rsidR="00A95740">
        <w:t>.</w:t>
      </w:r>
      <w:r w:rsidR="00083480">
        <w:t xml:space="preserve"> </w:t>
      </w:r>
      <w:r w:rsidR="00083480">
        <w:fldChar w:fldCharType="begin"/>
      </w:r>
      <w:r w:rsidR="00083480">
        <w:instrText xml:space="preserve"> ADDIN ZOTERO_ITEM CSL_CITATION {"citationID":"7QBHDe13","properties":{"formattedCitation":"(D\\uc0\\u237{}az a Kurka, 2020)","plainCitation":"(Díaz a Kurka, 2020)","noteIndex":0},"citationItems":[{"id":158,"uris":["http://zotero.org/users/local/5fB8fH8J/items/WXZ37BY5"],"itemData":{"id":158,"type":"article-journal","abstract":"Recent advances in computer vision have favored technological developments in the automotive industry. In this work, we present methods relevant to the use of cameras as measurement devices in computer vision and their applications in the automotive industry. The methods are edge and ellipse detection, camera calibration, 3-D reconstruction and stereo vision. The applications include methods for detecting rims in automotive wheels, estimation of the calibration angles of vehicles and the reconstruction of a vehicle's trajectory using stereo vision. The results showed the potential of computer vision methods to solve complex problems in the automotive industry. In conclusion, a set of techniques and applications of computer vision in the automotive industry are presented in order to motivate future developments in this and other related areas.","container-title":"TECNIA","DOI":"10.21754/tecnia.v30i2.801","ISSN":"2309-0413","issue":"2","language":"en","license":"Derechos de autor","note":"number: 2","page":"74-81","source":"revistas.uni.edu.pe","title":"Computer Vision Methods for Automotive Applications","volume":"30","author":[{"family":"Díaz","given":"Aldo André"},{"family":"Kurka","given":"Paulo R. G."}],"issued":{"date-parts":[["2020",11,28]]}}}],"schema":"https://github.com/citation-style-language/schema/raw/master/csl-citation.json"} </w:instrText>
      </w:r>
      <w:r w:rsidR="00083480">
        <w:fldChar w:fldCharType="separate"/>
      </w:r>
      <w:r w:rsidR="00083480" w:rsidRPr="00083480">
        <w:t>(Díaz a Kurka, 2020)</w:t>
      </w:r>
      <w:r w:rsidR="00083480">
        <w:fldChar w:fldCharType="end"/>
      </w:r>
    </w:p>
    <w:p w14:paraId="18E17F04" w14:textId="1EBABDE7" w:rsidR="00F60C94" w:rsidRPr="00236FAF" w:rsidRDefault="00F60C94" w:rsidP="00F60C94">
      <w:r w:rsidRPr="00236FAF">
        <w:t xml:space="preserve">Z portálu Web of </w:t>
      </w:r>
      <w:proofErr w:type="spellStart"/>
      <w:r w:rsidRPr="00236FAF">
        <w:t>Science</w:t>
      </w:r>
      <w:proofErr w:type="spellEnd"/>
      <w:r w:rsidRPr="00236FAF">
        <w:rPr>
          <w:vertAlign w:val="superscript"/>
        </w:rPr>
        <w:footnoteReference w:id="1"/>
      </w:r>
      <w:r w:rsidRPr="00236FAF">
        <w:t xml:space="preserve"> vidíme, že pojem „</w:t>
      </w:r>
      <w:proofErr w:type="spellStart"/>
      <w:r w:rsidRPr="00236FAF">
        <w:t>computer</w:t>
      </w:r>
      <w:proofErr w:type="spellEnd"/>
      <w:r w:rsidRPr="00236FAF">
        <w:t xml:space="preserve"> </w:t>
      </w:r>
      <w:proofErr w:type="spellStart"/>
      <w:r w:rsidRPr="00236FAF">
        <w:t>vision</w:t>
      </w:r>
      <w:proofErr w:type="spellEnd"/>
      <w:r w:rsidRPr="00236FAF">
        <w:t>“ je veľmi aktuálnou témou s veľkým množstvom výskumných prác v rôznych odvetviach</w:t>
      </w:r>
      <w:r w:rsidR="00270779">
        <w:t xml:space="preserve"> (Obrázok 1)</w:t>
      </w:r>
      <w:r w:rsidRPr="00236FAF">
        <w:t xml:space="preserve">. </w:t>
      </w:r>
    </w:p>
    <w:p w14:paraId="6E0F1AEF" w14:textId="77777777" w:rsidR="00270779" w:rsidRDefault="00F60C94" w:rsidP="00270779">
      <w:pPr>
        <w:keepNext/>
        <w:jc w:val="center"/>
      </w:pPr>
      <w:r w:rsidRPr="00236FAF">
        <w:rPr>
          <w:noProof/>
        </w:rPr>
        <w:drawing>
          <wp:inline distT="0" distB="0" distL="0" distR="0" wp14:anchorId="7B8FA97F" wp14:editId="4E5E2897">
            <wp:extent cx="4835252" cy="2369820"/>
            <wp:effectExtent l="0" t="0" r="3810" b="0"/>
            <wp:docPr id="1154164477" name="Obrázok 2" descr="Obrázok, na ktorom je text, snímka obrazovky, pestrofarebnosť, grafický dizajn&#10;&#10;Automaticky generovaný pop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164477" name="Obrázok 2" descr="Obrázok, na ktorom je text, snímka obrazovky, pestrofarebnosť, grafický dizajn&#10;&#10;Automaticky generovaný popi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41628" cy="2372945"/>
                    </a:xfrm>
                    <a:prstGeom prst="rect">
                      <a:avLst/>
                    </a:prstGeom>
                    <a:noFill/>
                    <a:ln>
                      <a:noFill/>
                    </a:ln>
                  </pic:spPr>
                </pic:pic>
              </a:graphicData>
            </a:graphic>
          </wp:inline>
        </w:drawing>
      </w:r>
    </w:p>
    <w:p w14:paraId="1DD26C1C" w14:textId="766D009E" w:rsidR="00F60C94" w:rsidRPr="00236FAF" w:rsidRDefault="00270779" w:rsidP="004F25C1">
      <w:pPr>
        <w:pStyle w:val="Popis"/>
      </w:pPr>
      <w:r>
        <w:t xml:space="preserve">Obrázok </w:t>
      </w:r>
      <w:r>
        <w:fldChar w:fldCharType="begin"/>
      </w:r>
      <w:r>
        <w:instrText xml:space="preserve"> SEQ Obrázok \* ARABIC </w:instrText>
      </w:r>
      <w:r>
        <w:fldChar w:fldCharType="separate"/>
      </w:r>
      <w:r w:rsidR="00BE6B39">
        <w:rPr>
          <w:noProof/>
        </w:rPr>
        <w:t>1</w:t>
      </w:r>
      <w:r>
        <w:fldChar w:fldCharType="end"/>
      </w:r>
      <w:r>
        <w:t xml:space="preserve"> Web of </w:t>
      </w:r>
      <w:proofErr w:type="spellStart"/>
      <w:r>
        <w:t>Science</w:t>
      </w:r>
      <w:proofErr w:type="spellEnd"/>
      <w:r>
        <w:t xml:space="preserve"> diagram vyhľadávania pojmu "</w:t>
      </w:r>
      <w:proofErr w:type="spellStart"/>
      <w:r>
        <w:t>computer</w:t>
      </w:r>
      <w:proofErr w:type="spellEnd"/>
      <w:r>
        <w:t xml:space="preserve"> </w:t>
      </w:r>
      <w:proofErr w:type="spellStart"/>
      <w:r>
        <w:t>vision</w:t>
      </w:r>
      <w:proofErr w:type="spellEnd"/>
      <w:r>
        <w:t>"</w:t>
      </w:r>
    </w:p>
    <w:p w14:paraId="2C8A35BB" w14:textId="77777777" w:rsidR="00F60C94" w:rsidRPr="00236FAF" w:rsidRDefault="00F60C94" w:rsidP="0064459B">
      <w:pPr>
        <w:pStyle w:val="Nadpis2"/>
      </w:pPr>
      <w:bookmarkStart w:id="156" w:name="_Toc152866667"/>
      <w:bookmarkStart w:id="157" w:name="_Toc152869541"/>
      <w:bookmarkStart w:id="158" w:name="_Toc152869958"/>
      <w:bookmarkStart w:id="159" w:name="_Toc162903190"/>
      <w:r w:rsidRPr="00236FAF">
        <w:t>1.2 Základné metódy computer vision</w:t>
      </w:r>
      <w:bookmarkEnd w:id="156"/>
      <w:bookmarkEnd w:id="157"/>
      <w:bookmarkEnd w:id="158"/>
      <w:bookmarkEnd w:id="159"/>
    </w:p>
    <w:p w14:paraId="4D3C0C51" w14:textId="714101AD" w:rsidR="00F60C94" w:rsidRPr="00236FAF" w:rsidRDefault="00F60C94" w:rsidP="00F60C94">
      <w:r w:rsidRPr="00236FAF">
        <w:t>Pri vyhodnocovaní sa nemôžu modely upriamovať iba na cieľovú udalosť alebo objekt. Je dôležité rozoznávať kontext a prepájať obsah medzi vizuálnymi ako aj nevizuálnymi objektami a udalosťami počas celého videa</w:t>
      </w:r>
      <w:r w:rsidR="00A95740">
        <w:t>.</w:t>
      </w:r>
      <w:r w:rsidR="00083480">
        <w:t xml:space="preserve"> </w:t>
      </w:r>
      <w:r w:rsidR="00083480">
        <w:fldChar w:fldCharType="begin"/>
      </w:r>
      <w:r w:rsidR="00AA3A66">
        <w:instrText xml:space="preserve"> ADDIN ZOTERO_ITEM CSL_CITATION {"citationID":"aiVQJp0h","properties":{"formattedCitation":"(X. Wang a Zhu, 2023)","plainCitation":"(X. Wang a Zhu, 2023)","noteIndex":0},"citationItems":[{"id":160,"uris":["http://zotero.org/users/local/5fB8fH8J/items/33MTZ9FG"],"itemData":{"id":160,"type":"article-journal","abstract":"Contextual information plays an important role in many computer vision tasks, such as object detection, video action detection, image classification, etc. Recognizing a single object or action out of context could be sometimes very challenging, and context information may help improve the understanding of a scene or an event greatly. Appearance context information, e.g., colors or shapes of the background of an object can improve the recognition accuracy of the object in the scene. Semantic context (e.g. a keyboard on an empty desk vs. a keyboard next to a desktop computer ) will improve accuracy and exclude unrelated events. Context information that are not in the image itself, such as the time or location of an images captured, can also help to decide whether certain event or action should occur. Other types of context (e.g. 3D structure of a building) will also provide additional information to improve the accuracy. In this survey, different context information that has been used in computer vision tasks is reviewed. We categorize context into different types and different levels. We also review available machine learning models and image/video datasets that can employ context information. Furthermore, we compare context-based integration and context-free integration in mainly two classes of tasks: image-based and video-based. Finally, this survey is concluded by a set of promising future directions in context learning and utilization.","container-title":"Computer Vision and Image Understanding","DOI":"10.1016/j.cviu.2023.103646","ISSN":"1077-3142","journalAbbreviation":"Computer Vision and Image Understanding","page":"103646","source":"ScienceDirect","title":"Context understanding in computer vision: A survey","title-short":"Context understanding in computer vision","volume":"229","author":[{"family":"Wang","given":"Xuan"},{"family":"Zhu","given":"Zhigang"}],"issued":{"date-parts":[["2023",3,1]]}}}],"schema":"https://github.com/citation-style-language/schema/raw/master/csl-citation.json"} </w:instrText>
      </w:r>
      <w:r w:rsidR="00083480">
        <w:fldChar w:fldCharType="separate"/>
      </w:r>
      <w:r w:rsidR="00AA3A66" w:rsidRPr="00AA3A66">
        <w:t>(X. Wang a Zhu, 2023)</w:t>
      </w:r>
      <w:r w:rsidR="00083480">
        <w:fldChar w:fldCharType="end"/>
      </w:r>
    </w:p>
    <w:p w14:paraId="13B160E9" w14:textId="77777777" w:rsidR="00F60C94" w:rsidRPr="00236FAF" w:rsidRDefault="00F60C94" w:rsidP="00F60C94">
      <w:proofErr w:type="spellStart"/>
      <w:r w:rsidRPr="00236FAF">
        <w:t>Wang</w:t>
      </w:r>
      <w:proofErr w:type="spellEnd"/>
      <w:r w:rsidRPr="00236FAF">
        <w:t xml:space="preserve"> a </w:t>
      </w:r>
      <w:proofErr w:type="spellStart"/>
      <w:r w:rsidRPr="00236FAF">
        <w:t>Zhua</w:t>
      </w:r>
      <w:proofErr w:type="spellEnd"/>
      <w:r w:rsidRPr="00236FAF">
        <w:t xml:space="preserve"> (2023) rozlišujú tri druhy kontextu v počítačovom videní a to:</w:t>
      </w:r>
    </w:p>
    <w:p w14:paraId="16DF8A30" w14:textId="77777777" w:rsidR="00F60C94" w:rsidRPr="00236FAF" w:rsidRDefault="00F60C94" w:rsidP="00F60C94">
      <w:pPr>
        <w:numPr>
          <w:ilvl w:val="0"/>
          <w:numId w:val="26"/>
        </w:numPr>
        <w:contextualSpacing/>
        <w:jc w:val="left"/>
      </w:pPr>
      <w:r w:rsidRPr="00236FAF">
        <w:t>priestorový kontext,</w:t>
      </w:r>
    </w:p>
    <w:p w14:paraId="18C5081D" w14:textId="77777777" w:rsidR="00F60C94" w:rsidRPr="00236FAF" w:rsidRDefault="00F60C94" w:rsidP="00F60C94">
      <w:pPr>
        <w:numPr>
          <w:ilvl w:val="0"/>
          <w:numId w:val="26"/>
        </w:numPr>
        <w:contextualSpacing/>
        <w:jc w:val="left"/>
      </w:pPr>
      <w:r w:rsidRPr="00236FAF">
        <w:t>časový kontext,</w:t>
      </w:r>
    </w:p>
    <w:p w14:paraId="59D50E9C" w14:textId="4674389A" w:rsidR="00F60C94" w:rsidRPr="00236FAF" w:rsidRDefault="002D6A47" w:rsidP="00F60C94">
      <w:pPr>
        <w:numPr>
          <w:ilvl w:val="0"/>
          <w:numId w:val="26"/>
        </w:numPr>
        <w:contextualSpacing/>
        <w:jc w:val="left"/>
      </w:pPr>
      <w:r w:rsidRPr="00236FAF">
        <w:t xml:space="preserve">alebo </w:t>
      </w:r>
      <w:r w:rsidR="00F60C94" w:rsidRPr="00236FAF">
        <w:t xml:space="preserve">iný kontext. </w:t>
      </w:r>
    </w:p>
    <w:p w14:paraId="5D9E5AD9" w14:textId="77777777" w:rsidR="00F60C94" w:rsidRPr="00236FAF" w:rsidRDefault="00F60C94" w:rsidP="00F60C94">
      <w:pPr>
        <w:ind w:left="680" w:firstLine="0"/>
      </w:pPr>
      <w:r w:rsidRPr="00236FAF">
        <w:lastRenderedPageBreak/>
        <w:t>Na kontext sa potom dá podľa ich názoru dá pozerať na rôznych úrovniach a to menovito na:</w:t>
      </w:r>
    </w:p>
    <w:p w14:paraId="1F10316B" w14:textId="77777777" w:rsidR="00F60C94" w:rsidRPr="00236FAF" w:rsidRDefault="00F60C94" w:rsidP="00F60C94">
      <w:pPr>
        <w:numPr>
          <w:ilvl w:val="0"/>
          <w:numId w:val="27"/>
        </w:numPr>
        <w:contextualSpacing/>
        <w:jc w:val="left"/>
      </w:pPr>
      <w:r w:rsidRPr="00236FAF">
        <w:t>úroveň predchádzajúcich znalostí</w:t>
      </w:r>
    </w:p>
    <w:p w14:paraId="4B448FA4" w14:textId="77777777" w:rsidR="00F60C94" w:rsidRPr="00236FAF" w:rsidRDefault="00F60C94" w:rsidP="00F60C94">
      <w:pPr>
        <w:numPr>
          <w:ilvl w:val="0"/>
          <w:numId w:val="27"/>
        </w:numPr>
        <w:contextualSpacing/>
        <w:jc w:val="left"/>
      </w:pPr>
      <w:r w:rsidRPr="00236FAF">
        <w:t>úroveň globálnych znalostí</w:t>
      </w:r>
    </w:p>
    <w:p w14:paraId="20476225" w14:textId="77777777" w:rsidR="00F60C94" w:rsidRPr="00236FAF" w:rsidRDefault="00F60C94" w:rsidP="00F60C94">
      <w:pPr>
        <w:numPr>
          <w:ilvl w:val="0"/>
          <w:numId w:val="27"/>
        </w:numPr>
        <w:contextualSpacing/>
        <w:jc w:val="left"/>
      </w:pPr>
      <w:r w:rsidRPr="00236FAF">
        <w:t xml:space="preserve">alebo taktiež úroveň lokálnych znalostí </w:t>
      </w:r>
    </w:p>
    <w:p w14:paraId="02F1EA5C" w14:textId="4B0840EE" w:rsidR="00F60C94" w:rsidRPr="00236FAF" w:rsidRDefault="00F60C94" w:rsidP="00E442D3">
      <w:r w:rsidRPr="00236FAF">
        <w:t>Následne vieme deliť jednotlivé modely podľa týchto kategórií</w:t>
      </w:r>
      <w:r w:rsidR="00A95740">
        <w:t>.</w:t>
      </w:r>
      <w:r w:rsidR="00083480">
        <w:t xml:space="preserve"> </w:t>
      </w:r>
      <w:r w:rsidR="00083480">
        <w:fldChar w:fldCharType="begin"/>
      </w:r>
      <w:r w:rsidR="00AA3A66">
        <w:instrText xml:space="preserve"> ADDIN ZOTERO_ITEM CSL_CITATION {"citationID":"60wu375Q","properties":{"formattedCitation":"(X. Wang a Zhu, 2023)","plainCitation":"(X. Wang a Zhu, 2023)","noteIndex":0},"citationItems":[{"id":160,"uris":["http://zotero.org/users/local/5fB8fH8J/items/33MTZ9FG"],"itemData":{"id":160,"type":"article-journal","abstract":"Contextual information plays an important role in many computer vision tasks, such as object detection, video action detection, image classification, etc. Recognizing a single object or action out of context could be sometimes very challenging, and context information may help improve the understanding of a scene or an event greatly. Appearance context information, e.g., colors or shapes of the background of an object can improve the recognition accuracy of the object in the scene. Semantic context (e.g. a keyboard on an empty desk vs. a keyboard next to a desktop computer ) will improve accuracy and exclude unrelated events. Context information that are not in the image itself, such as the time or location of an images captured, can also help to decide whether certain event or action should occur. Other types of context (e.g. 3D structure of a building) will also provide additional information to improve the accuracy. In this survey, different context information that has been used in computer vision tasks is reviewed. We categorize context into different types and different levels. We also review available machine learning models and image/video datasets that can employ context information. Furthermore, we compare context-based integration and context-free integration in mainly two classes of tasks: image-based and video-based. Finally, this survey is concluded by a set of promising future directions in context learning and utilization.","container-title":"Computer Vision and Image Understanding","DOI":"10.1016/j.cviu.2023.103646","ISSN":"1077-3142","journalAbbreviation":"Computer Vision and Image Understanding","page":"103646","source":"ScienceDirect","title":"Context understanding in computer vision: A survey","title-short":"Context understanding in computer vision","volume":"229","author":[{"family":"Wang","given":"Xuan"},{"family":"Zhu","given":"Zhigang"}],"issued":{"date-parts":[["2023",3,1]]}}}],"schema":"https://github.com/citation-style-language/schema/raw/master/csl-citation.json"} </w:instrText>
      </w:r>
      <w:r w:rsidR="00083480">
        <w:fldChar w:fldCharType="separate"/>
      </w:r>
      <w:r w:rsidR="00AA3A66" w:rsidRPr="00AA3A66">
        <w:t>(X. Wang a Zhu, 2023)</w:t>
      </w:r>
      <w:r w:rsidR="00083480">
        <w:fldChar w:fldCharType="end"/>
      </w:r>
    </w:p>
    <w:p w14:paraId="15B86C8B" w14:textId="77777777" w:rsidR="00F60C94" w:rsidRPr="00236FAF" w:rsidRDefault="00F60C94" w:rsidP="0064459B">
      <w:pPr>
        <w:pStyle w:val="Nadpis2"/>
      </w:pPr>
      <w:bookmarkStart w:id="160" w:name="_Toc152866668"/>
      <w:bookmarkStart w:id="161" w:name="_Toc152869542"/>
      <w:bookmarkStart w:id="162" w:name="_Toc152869959"/>
      <w:bookmarkStart w:id="163" w:name="_Toc162903191"/>
      <w:r w:rsidRPr="00236FAF">
        <w:t>1.3. Modely klasifikujúce vo videách</w:t>
      </w:r>
      <w:bookmarkEnd w:id="160"/>
      <w:bookmarkEnd w:id="161"/>
      <w:bookmarkEnd w:id="162"/>
      <w:bookmarkEnd w:id="163"/>
    </w:p>
    <w:p w14:paraId="5F28CEEA" w14:textId="491F5716" w:rsidR="00F60C94" w:rsidRPr="00236FAF" w:rsidRDefault="00F60C94" w:rsidP="00F60C94">
      <w:r w:rsidRPr="00236FAF">
        <w:t>Modely na klasifikáciu videí predstavujú algoritmy alebo architektúry navrhnuté tak, aby kategorizovali a pochopili kontext videí. Tieto modely využívajú rôzne techniky ako napríklad hĺbkové učenie pre klasifikáciu. A to na základe vizuálnych vlastností, čiastočnej informácie alebo textového podkladu</w:t>
      </w:r>
      <w:r w:rsidR="00A95740">
        <w:t>.</w:t>
      </w:r>
      <w:r w:rsidR="00083480">
        <w:t xml:space="preserve"> </w:t>
      </w:r>
      <w:r w:rsidR="00083480">
        <w:fldChar w:fldCharType="begin"/>
      </w:r>
      <w:r w:rsidR="00083480">
        <w:instrText xml:space="preserve"> ADDIN ZOTERO_ITEM CSL_CITATION {"citationID":"XqTSmwtC","properties":{"formattedCitation":"(Ng et al., 2015)","plainCitation":"(Ng et al., 2015)","noteIndex":0},"citationItems":[{"id":265,"uris":["http://zotero.org/users/local/5fB8fH8J/items/YQBH426F"],"itemData":{"id":265,"type":"paper-conference","abstract":"Convolutional neural networks (CNNs) have been extensively applied for image recognition problems giving state-of-the-art results on recognition, detection, segmentation and retrieval. In this work we propose and evaluate several deep neural network architectures to combine image information across a video over longer time periods than previously attempted. We propose two methods capable of handling full length videos. The first method explores various convolutional temporal feature pooling architectures, examining the various design choices which need to be made when adapting a CNN for this task. The second proposed method explicitly models the video as an ordered sequence of frames. For this purpose we employ a recurrent neural network that uses Long Short-Term Memory (LSTM) cells which are connected to the output of the underlying CNN. Our best networks exhibit significant performance improvements over previously published results on the Sports 1 million dataset (73.1% vs. 60.9%) and the UCF-101 datasets with (88.6% vs. 88.0%) and without additional optical flow information (82.6% vs. 73.0%).","container-title":"2015 IEEE Conference on Computer Vision and Pattern Recognition (CVPR)","DOI":"10.1109/CVPR.2015.7299101","event-title":"2015 IEEE Conference on Computer Vision and Pattern Recognition (CVPR)","note":"ISSN: 1063-6919","page":"4694-4702","source":"IEEE Xplore","title":"Beyond short snippets: Deep networks for video classification","title-short":"Beyond short snippets","URL":"https://ieeexplore.ieee.org/document/7299101","author":[{"family":"Ng","given":"Joe Yue-Hei"},{"family":"Hausknecht","given":"Matthew"},{"family":"Vijayanarasimhan","given":"Sudheendra"},{"family":"Vinyals","given":"Oriol"},{"family":"Monga","given":"Rajat"},{"family":"Toderici","given":"George"}],"accessed":{"date-parts":[["2023",12,3]]},"issued":{"date-parts":[["2015",6]]}}}],"schema":"https://github.com/citation-style-language/schema/raw/master/csl-citation.json"} </w:instrText>
      </w:r>
      <w:r w:rsidR="00083480">
        <w:fldChar w:fldCharType="separate"/>
      </w:r>
      <w:r w:rsidR="00083480" w:rsidRPr="00083480">
        <w:t>(Ng et al., 2015)</w:t>
      </w:r>
      <w:r w:rsidR="00083480">
        <w:fldChar w:fldCharType="end"/>
      </w:r>
    </w:p>
    <w:p w14:paraId="3B96BD40" w14:textId="77777777" w:rsidR="00F60C94" w:rsidRPr="00236FAF" w:rsidRDefault="00F60C94" w:rsidP="0064459B">
      <w:pPr>
        <w:pStyle w:val="Nadpis3"/>
      </w:pPr>
      <w:bookmarkStart w:id="164" w:name="_Toc152866669"/>
      <w:bookmarkStart w:id="165" w:name="_Toc152869543"/>
      <w:bookmarkStart w:id="166" w:name="_Toc152869960"/>
      <w:bookmarkStart w:id="167" w:name="_Toc162903192"/>
      <w:r w:rsidRPr="00236FAF">
        <w:t>1.3.1 CNN</w:t>
      </w:r>
      <w:bookmarkEnd w:id="164"/>
      <w:bookmarkEnd w:id="165"/>
      <w:bookmarkEnd w:id="166"/>
      <w:bookmarkEnd w:id="167"/>
    </w:p>
    <w:p w14:paraId="20E71CB7" w14:textId="5CDB6E41" w:rsidR="00F60C94" w:rsidRPr="00236FAF" w:rsidRDefault="00F60C94" w:rsidP="00F60C94">
      <w:r w:rsidRPr="00236FAF">
        <w:t>Hĺbkové učenie sa stalo silným nástrojom pre klasifikáciu vo videách. Využíva sa tu najmä CNN (</w:t>
      </w:r>
      <w:proofErr w:type="spellStart"/>
      <w:r w:rsidRPr="00236FAF">
        <w:t>Convolutional</w:t>
      </w:r>
      <w:proofErr w:type="spellEnd"/>
      <w:r w:rsidRPr="00236FAF">
        <w:t xml:space="preserve"> </w:t>
      </w:r>
      <w:proofErr w:type="spellStart"/>
      <w:r w:rsidRPr="00236FAF">
        <w:t>Neural</w:t>
      </w:r>
      <w:proofErr w:type="spellEnd"/>
      <w:r w:rsidRPr="00236FAF">
        <w:t xml:space="preserve"> </w:t>
      </w:r>
      <w:proofErr w:type="spellStart"/>
      <w:r w:rsidRPr="00236FAF">
        <w:t>Network</w:t>
      </w:r>
      <w:proofErr w:type="spellEnd"/>
      <w:r w:rsidRPr="00236FAF">
        <w:t>) na extrakciu vysoko úrovňových vlastností zo snímok videí a vykonávanie predikcie. Momentálne najviac rozšíreným využitím CNN je rozpoznávane akcií vo videách</w:t>
      </w:r>
      <w:r w:rsidR="00A95740">
        <w:t>.</w:t>
      </w:r>
      <w:r w:rsidR="00083480">
        <w:t xml:space="preserve"> </w:t>
      </w:r>
      <w:r w:rsidR="00083480">
        <w:fldChar w:fldCharType="begin"/>
      </w:r>
      <w:r w:rsidR="00083480">
        <w:instrText xml:space="preserve"> ADDIN ZOTERO_ITEM CSL_CITATION {"citationID":"RGmM32Z7","properties":{"formattedCitation":"(Wu, Sharma, a Blumenstein, 2017)","plainCitation":"(Wu, Sharma, a Blumenstein, 2017)","noteIndex":0},"citationItems":[{"id":166,"uris":["http://zotero.org/users/local/5fB8fH8J/items/LZSHY46P"],"itemData":{"id":166,"type":"paper-conference","abstract":"Video-based human action recognition has become one of the most popular research areas in the field of computer vision and pattern recognition in recent years. It has a wide variety of applications such as surveillance, robotics, health care, video searching and human-computer interaction. There are many challenges involved in human action recognition in videos, such as cluttered backgrounds, occlusions, viewpoint variation, execution rate, and camera motion. A large number of techniques have been proposed to address the challenges over the decades. Three different types of datasets namely, single viewpoint, multiple viewpoint and RGB-depth videos, are used for research. This paper presents a review of various state-of-the-art deep learning-based techniques proposed for human action recognition on the three types of datasets. In light of the growing popularity and the recent developments in video-based human action recognition, this review imparts details of current trends and potential directions for future work to assist researchers.","container-title":"2017 International Joint Conference on Neural Networks (IJCNN)","DOI":"10.1109/IJCNN.2017.7966210","event-title":"2017 International Joint Conference on Neural Networks (IJCNN)","note":"ISSN: 2161-4407","page":"2865-2872","source":"IEEE Xplore","title":"Recent advances in video-based human action recognition using deep learning: A review","title-short":"Recent advances in video-based human action recognition using deep learning","URL":"https://ieeexplore.ieee.org/document/7966210","author":[{"family":"Wu","given":"Di"},{"family":"Sharma","given":"Nabin"},{"family":"Blumenstein","given":"Michael"}],"accessed":{"date-parts":[["2023",12,2]]},"issued":{"date-parts":[["2017",5]]}}}],"schema":"https://github.com/citation-style-language/schema/raw/master/csl-citation.json"} </w:instrText>
      </w:r>
      <w:r w:rsidR="00083480">
        <w:fldChar w:fldCharType="separate"/>
      </w:r>
      <w:r w:rsidR="00083480" w:rsidRPr="00083480">
        <w:t>(Wu, Sharma, a Blumenstein, 2017)</w:t>
      </w:r>
      <w:r w:rsidR="00083480">
        <w:fldChar w:fldCharType="end"/>
      </w:r>
    </w:p>
    <w:p w14:paraId="5D455180" w14:textId="3A7B6F07" w:rsidR="00F60C94" w:rsidRPr="00236FAF" w:rsidRDefault="00F60C94" w:rsidP="00F60C94">
      <w:r w:rsidRPr="00236FAF">
        <w:t>V športoch sa napríklad využívajú na rozoznanie typu športu a aktivity v reálnom čase(obrázok). Na základe monitorovania ľudí, konkrétne v tomto prípade ich stredu tela a štvorcového mapovania, sa vykonávajú pozorovania ich správania. Takéto modelovanie sa nevyužíva iba v analýze športovcov a ich výkonov, ale aj vo virtuálnej realite a monitorovaní správania ľudí</w:t>
      </w:r>
      <w:r w:rsidR="00A95740">
        <w:t>.</w:t>
      </w:r>
      <w:r w:rsidR="00083480">
        <w:t xml:space="preserve"> </w:t>
      </w:r>
      <w:r w:rsidR="00083480">
        <w:fldChar w:fldCharType="begin"/>
      </w:r>
      <w:r w:rsidR="00083480">
        <w:instrText xml:space="preserve"> ADDIN ZOTERO_ITEM CSL_CITATION {"citationID":"BbqAj7GD","properties":{"formattedCitation":"(Zhengfeng, 2022)","plainCitation":"(Zhengfeng, 2022)","noteIndex":0},"citationItems":[{"id":169,"uris":["http://zotero.org/users/local/5fB8fH8J/items/BQ3DVJE5"],"itemData":{"id":169,"type":"article-journal","abstract":"In order to improve the recognition effect of continuous sports action, an accurate recognition method of continuous sports action based on deep learning is proposed. The convolution neural network is used to predict the key points and center vector of human body in grid mode, and the key points of human body are grouped according to the distance from the key points of the human body to the center of human body, so as to obtain the sequence diagram of sports posture, input the posture sequence diagram of sports action in the deep learning network, and apply the best strategy of continuous action recognition obtained in the deep learning training stage to the accurate recognition of continuous sports action. The position of the rectangular frame of the attitude instead of the target attitude is predicted online by the convolution neural network, and the recognition is completed when the attitude stops. The experimental results show that this method can effectively recognize continuous sports actions in real time. The expected average overlap rate of different video attributes is high, which has better recognition effect. At different position error thresholds, it has high recognition accuracy.","container-title":"Wireless Communications and Mobile Computing","DOI":"10.1155/2022/3407935","ISSN":"1530-8669","language":"en","note":"publisher: Hindawi","page":"e3407935","source":"www.hindawi.com","title":"Accurate Recognition Method of Continuous Sports Action Based on Deep Learning Algorithm","volume":"2022","author":[{"family":"Zhengfeng","given":"Huang"}],"issued":{"date-parts":[["2022",3,29]]}}}],"schema":"https://github.com/citation-style-language/schema/raw/master/csl-citation.json"} </w:instrText>
      </w:r>
      <w:r w:rsidR="00083480">
        <w:fldChar w:fldCharType="separate"/>
      </w:r>
      <w:r w:rsidR="00083480" w:rsidRPr="00083480">
        <w:t>(Zhengfeng, 2022)</w:t>
      </w:r>
      <w:r w:rsidR="00083480">
        <w:fldChar w:fldCharType="end"/>
      </w:r>
    </w:p>
    <w:p w14:paraId="47547E1B" w14:textId="77777777" w:rsidR="00F60C94" w:rsidRPr="00236FAF" w:rsidRDefault="00F60C94" w:rsidP="00F60C94">
      <w:r w:rsidRPr="00236FAF">
        <w:rPr>
          <w:noProof/>
        </w:rPr>
        <w:lastRenderedPageBreak/>
        <w:drawing>
          <wp:inline distT="0" distB="0" distL="0" distR="0" wp14:anchorId="077F4177" wp14:editId="37FF18E5">
            <wp:extent cx="3863340" cy="2732141"/>
            <wp:effectExtent l="0" t="0" r="3810" b="0"/>
            <wp:docPr id="1191626872" name="Obrázok 1" descr="Obrázok, na ktorom je text, snímka obrazovky, fyzická kondícia, tanec&#10;&#10;Automaticky generovaný pop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626872" name="Obrázok 1" descr="Obrázok, na ktorom je text, snímka obrazovky, fyzická kondícia, tanec&#10;&#10;Automaticky generovaný popis"/>
                    <pic:cNvPicPr/>
                  </pic:nvPicPr>
                  <pic:blipFill>
                    <a:blip r:embed="rId12"/>
                    <a:stretch>
                      <a:fillRect/>
                    </a:stretch>
                  </pic:blipFill>
                  <pic:spPr>
                    <a:xfrm>
                      <a:off x="0" y="0"/>
                      <a:ext cx="3867877" cy="2735349"/>
                    </a:xfrm>
                    <a:prstGeom prst="rect">
                      <a:avLst/>
                    </a:prstGeom>
                  </pic:spPr>
                </pic:pic>
              </a:graphicData>
            </a:graphic>
          </wp:inline>
        </w:drawing>
      </w:r>
    </w:p>
    <w:p w14:paraId="0F76AD26" w14:textId="60B5C1A8" w:rsidR="00F60C94" w:rsidRPr="00236FAF" w:rsidRDefault="00F60C94" w:rsidP="00F60C94">
      <w:r w:rsidRPr="00236FAF">
        <w:t xml:space="preserve">Výkony basketbalistov napríklad skúmali </w:t>
      </w:r>
      <w:proofErr w:type="spellStart"/>
      <w:r w:rsidRPr="00236FAF">
        <w:t>Delextrat</w:t>
      </w:r>
      <w:proofErr w:type="spellEnd"/>
      <w:r w:rsidRPr="00236FAF">
        <w:t xml:space="preserve"> a </w:t>
      </w:r>
      <w:proofErr w:type="spellStart"/>
      <w:r w:rsidRPr="00236FAF">
        <w:t>Cohen</w:t>
      </w:r>
      <w:proofErr w:type="spellEnd"/>
      <w:r w:rsidRPr="00236FAF">
        <w:t xml:space="preserve"> (2009), ktorí vo svojom výskume popisujú jednoznačné využitie do budúcnosti na personifikáciu stratégie pre jednotlivých hráčov. Vďaka tomuto poznatku vedia dosiahnuť lepšiu ofenzívu ako aj defenzívu u hráčov a dodatočné predpovedanie dynamiky medzi spoluhráčmi v tíme. Kombinuje pri tom predpovedanie hráčovho pohybu ako aj trajektóriu letu jeho hodov. Pri väčšom preskúmaní tejto problematiky by mala analýza videí veľký dopad na športový priemysel</w:t>
      </w:r>
      <w:r w:rsidR="00A95740">
        <w:t>.</w:t>
      </w:r>
      <w:r w:rsidR="00083480">
        <w:t xml:space="preserve"> </w:t>
      </w:r>
      <w:r w:rsidR="00083480">
        <w:fldChar w:fldCharType="begin"/>
      </w:r>
      <w:r w:rsidR="00083480">
        <w:instrText xml:space="preserve"> ADDIN ZOTERO_ITEM CSL_CITATION {"citationID":"fR7bdP00","properties":{"formattedCitation":"(Delextrat a Cohen, 2009)","plainCitation":"(Delextrat a Cohen, 2009)","noteIndex":0},"citationItems":[{"id":268,"uris":["http://zotero.org/users/local/5fB8fH8J/items/WCMBHD5I"],"itemData":{"id":268,"type":"article-journal","abstract":"Delextrat, A and Cohen, D. Strength, power, speed, and agility of women basketball players according to playing position. J Strength Cond Res 23(7): 1974-1981, 2009-The aim of the present study was to investigate the effect of playing position on strength, power, speed, and agility performances of women basketball players. Thirty subjects playing at national level participated in this study. They were divided into 3 groups according to playing position: guards (positions 1 and 2), forwards (positions 3 and 4), and centers (position 5). Each subject performed 8 tests presented in a random order: The 30-second Wingate Anaerobic test (WAnT), isokinetic testing of the knee extensors, 2 types of jump tests, a 20-m sprint, the agility T-test, a suicide run, and a basketball chest pass. Statistical differences between playing positions were assessed using a 1-way analysis of variance (ANOVA) and Scheffe post hoc analyses. Results showed that guards performed significantly better than centers for the relative peak and mean power achieved during the WAnT (+13% and +16.9%, respectively), relative peak torque of knee extensors (+19.5%), single-leg jump (+21.8), suicide run (+7.5%), and agility T-test (+6.4%, p &lt; 0.05). In addition, guards achieved significantly better performances than forwards in the suicide run test (+7.1%) and forwards were characterized by a greater peak torque of the knee extensors compared to centers (+22.1%). These results indicate that specific fitness training must be undertaken according to playing position. The ability to perform the suicide run, the single-leg jump, and the different movements involved in the agility T-test must be developed in guards. In contrast, speed over short distances and strength development of lower body and upper body should be performed by all playing positions.","container-title":"The Journal of Strength &amp; Conditioning Research","DOI":"10.1519/JSC.0b013e3181b86a7e","ISSN":"1064-8011","issue":"7","language":"en-US","page":"1974","source":"journals.lww.com","title":"Strength, Power, Speed, and Agility of Women Basketball Players According to Playing Position","volume":"23","author":[{"family":"Delextrat","given":"Anne"},{"family":"Cohen","given":"Daniel"}],"issued":{"date-parts":[["2009",10]]}}}],"schema":"https://github.com/citation-style-language/schema/raw/master/csl-citation.json"} </w:instrText>
      </w:r>
      <w:r w:rsidR="00083480">
        <w:fldChar w:fldCharType="separate"/>
      </w:r>
      <w:r w:rsidR="00083480" w:rsidRPr="00083480">
        <w:t>(Delextrat a Cohen, 2009)</w:t>
      </w:r>
      <w:r w:rsidR="00083480">
        <w:fldChar w:fldCharType="end"/>
      </w:r>
    </w:p>
    <w:p w14:paraId="56DD4E64" w14:textId="5FE59AC6" w:rsidR="00F60C94" w:rsidRPr="00236FAF" w:rsidRDefault="00F60C94" w:rsidP="00F60C94">
      <w:pPr>
        <w:jc w:val="left"/>
      </w:pPr>
      <w:r w:rsidRPr="00236FAF">
        <w:t>Ďalšie využitie na základe pozorovania ľudí sa využíva v bezpečnostnom monitorovaní. Vďaka modelom sa znižujú náklady na obstarávanie týchto systémov a ich monitorovanie. Najväčšou prekážkou je momentálne problém, že sa modely zameriavajú na aktivity jednej osoby, avšak v tomto odvetí je potrebné monitorovať všetky osoby na danej snímke videa</w:t>
      </w:r>
      <w:r w:rsidR="00083480">
        <w:t xml:space="preserve"> </w:t>
      </w:r>
      <w:r w:rsidRPr="00236FAF">
        <w:t>(obrázok). Jen-</w:t>
      </w:r>
      <w:proofErr w:type="spellStart"/>
      <w:r w:rsidRPr="00236FAF">
        <w:t>Kai</w:t>
      </w:r>
      <w:proofErr w:type="spellEnd"/>
      <w:r w:rsidRPr="00236FAF">
        <w:t xml:space="preserve"> </w:t>
      </w:r>
      <w:proofErr w:type="spellStart"/>
      <w:r w:rsidRPr="00236FAF">
        <w:t>Tsai</w:t>
      </w:r>
      <w:proofErr w:type="spellEnd"/>
      <w:r w:rsidRPr="00236FAF">
        <w:t xml:space="preserve"> a kol. (2020) riešia túto problematiku a výsledok ich výskumu popisujú v článku, kde vidia využitie modelu I3D</w:t>
      </w:r>
      <w:r w:rsidR="00083480">
        <w:t xml:space="preserve">  </w:t>
      </w:r>
      <w:commentRangeStart w:id="168"/>
      <w:r w:rsidR="00083480">
        <w:fldChar w:fldCharType="begin"/>
      </w:r>
      <w:r w:rsidR="00083480">
        <w:instrText xml:space="preserve"> ADDIN ZOTERO_ITEM CSL_CITATION {"citationID":"KxxurrAn","properties":{"formattedCitation":"(Sensors | Free Full-Text | Deep Learning-Based Real-Time Multiple-Person Action Recognition System, n.d.)","plainCitation":"(Sensors | Free Full-Text | Deep Learning-Based Real-Time Multiple-Person Action Recognition System, n.d.)","noteIndex":0},"citationItems":[{"id":171,"uris":["http://zotero.org/users/local/5fB8fH8J/items/GXLBIUCE"],"itemData":{"id":171,"type":"webpage","title":"Sensors | Free Full-Text | Deep Learning-Based Real-Time Multiple-Person Action Recognition System","URL":"https://www.mdpi.com/1424-8220/20/17/4758","accessed":{"date-parts":[["2023",12,2]]}}}],"schema":"https://github.com/citation-style-language/schema/raw/master/csl-citation.json"} </w:instrText>
      </w:r>
      <w:r w:rsidR="00083480">
        <w:fldChar w:fldCharType="separate"/>
      </w:r>
      <w:r w:rsidR="00083480" w:rsidRPr="00083480">
        <w:t xml:space="preserve">(Sensors | Free Full-Text | Deep Learning-Based Real-Time Multiple-Person Action Recognition System, </w:t>
      </w:r>
      <w:proofErr w:type="spellStart"/>
      <w:r w:rsidR="00083480" w:rsidRPr="00083480">
        <w:t>n.d</w:t>
      </w:r>
      <w:proofErr w:type="spellEnd"/>
      <w:r w:rsidR="00083480" w:rsidRPr="00083480">
        <w:t>.)</w:t>
      </w:r>
      <w:r w:rsidR="00083480">
        <w:fldChar w:fldCharType="end"/>
      </w:r>
      <w:commentRangeEnd w:id="168"/>
      <w:r w:rsidR="00083480">
        <w:rPr>
          <w:rStyle w:val="Odkaznakomentr"/>
        </w:rPr>
        <w:commentReference w:id="168"/>
      </w:r>
    </w:p>
    <w:p w14:paraId="03152607" w14:textId="77777777" w:rsidR="00F60C94" w:rsidRPr="00236FAF" w:rsidRDefault="00F60C94" w:rsidP="00F60C94">
      <w:pPr>
        <w:ind w:firstLine="0"/>
        <w:jc w:val="center"/>
      </w:pPr>
      <w:r w:rsidRPr="00236FAF">
        <w:rPr>
          <w:noProof/>
        </w:rPr>
        <w:lastRenderedPageBreak/>
        <w:drawing>
          <wp:inline distT="0" distB="0" distL="0" distR="0" wp14:anchorId="506AD88A" wp14:editId="2E020DAF">
            <wp:extent cx="2758002" cy="2951019"/>
            <wp:effectExtent l="0" t="0" r="4445" b="1905"/>
            <wp:docPr id="691507502" name="Obrázok 2" descr="Sensors 20 04758 g004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nsors 20 04758 g004 55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68493" cy="2962244"/>
                    </a:xfrm>
                    <a:prstGeom prst="rect">
                      <a:avLst/>
                    </a:prstGeom>
                    <a:noFill/>
                    <a:ln>
                      <a:noFill/>
                    </a:ln>
                  </pic:spPr>
                </pic:pic>
              </a:graphicData>
            </a:graphic>
          </wp:inline>
        </w:drawing>
      </w:r>
    </w:p>
    <w:p w14:paraId="5D6089E5" w14:textId="77777777" w:rsidR="00F60C94" w:rsidRPr="00236FAF" w:rsidRDefault="00F60C94" w:rsidP="0064459B">
      <w:pPr>
        <w:pStyle w:val="Nadpis3"/>
      </w:pPr>
      <w:bookmarkStart w:id="169" w:name="_Toc152866670"/>
      <w:bookmarkStart w:id="170" w:name="_Toc152869544"/>
      <w:bookmarkStart w:id="171" w:name="_Toc152869961"/>
      <w:bookmarkStart w:id="172" w:name="_Toc162903193"/>
      <w:r w:rsidRPr="00236FAF">
        <w:t>1.3.2 RNN</w:t>
      </w:r>
      <w:bookmarkEnd w:id="169"/>
      <w:bookmarkEnd w:id="170"/>
      <w:bookmarkEnd w:id="171"/>
      <w:bookmarkEnd w:id="172"/>
    </w:p>
    <w:p w14:paraId="5B970E9A" w14:textId="63920B60" w:rsidR="00F60C94" w:rsidRPr="00236FAF" w:rsidRDefault="00F60C94" w:rsidP="00F60C94">
      <w:pPr>
        <w:jc w:val="left"/>
      </w:pPr>
      <w:r w:rsidRPr="00236FAF">
        <w:t>RNN (</w:t>
      </w:r>
      <w:proofErr w:type="spellStart"/>
      <w:r w:rsidRPr="00236FAF">
        <w:t>Recurrent</w:t>
      </w:r>
      <w:proofErr w:type="spellEnd"/>
      <w:r w:rsidRPr="00236FAF">
        <w:t xml:space="preserve"> </w:t>
      </w:r>
      <w:proofErr w:type="spellStart"/>
      <w:r w:rsidRPr="00236FAF">
        <w:t>Neural</w:t>
      </w:r>
      <w:proofErr w:type="spellEnd"/>
      <w:r w:rsidRPr="00236FAF">
        <w:t xml:space="preserve"> </w:t>
      </w:r>
      <w:proofErr w:type="spellStart"/>
      <w:r w:rsidRPr="00236FAF">
        <w:t>Network</w:t>
      </w:r>
      <w:proofErr w:type="spellEnd"/>
      <w:r w:rsidRPr="00236FAF">
        <w:t>) využívajú výskumníci napríklad v dete</w:t>
      </w:r>
      <w:r w:rsidR="00E442D3" w:rsidRPr="00236FAF">
        <w:t>g</w:t>
      </w:r>
      <w:r w:rsidRPr="00236FAF">
        <w:t>ovaní podvodných videí. Keďže sa videá využívajú v mnohých oblastiach ako dôkazový materiál: právo, forenzné štúdie, novinárstvo a iné, je nesmierne dôležité overiť ich autenticitu. Autori popisujú využitie</w:t>
      </w:r>
      <w:r w:rsidR="00E442D3" w:rsidRPr="00236FAF">
        <w:t xml:space="preserve"> architektúry</w:t>
      </w:r>
      <w:r w:rsidRPr="00236FAF">
        <w:t xml:space="preserve"> </w:t>
      </w:r>
      <w:r w:rsidR="00E442D3" w:rsidRPr="00236FAF">
        <w:t xml:space="preserve">siamských </w:t>
      </w:r>
      <w:r w:rsidRPr="00236FAF">
        <w:t xml:space="preserve">RNN </w:t>
      </w:r>
      <w:r w:rsidR="00E442D3" w:rsidRPr="00236FAF">
        <w:t>v modeli</w:t>
      </w:r>
      <w:r w:rsidRPr="00236FAF">
        <w:t xml:space="preserve"> I3D a na dvoch datasetoch dosahujú až 86.6%</w:t>
      </w:r>
      <w:r w:rsidR="00083480">
        <w:t xml:space="preserve"> </w:t>
      </w:r>
      <w:r w:rsidRPr="00236FAF">
        <w:t xml:space="preserve">(dataset VIRAT - Image </w:t>
      </w:r>
      <w:proofErr w:type="spellStart"/>
      <w:r w:rsidRPr="00236FAF">
        <w:t>Retrieval</w:t>
      </w:r>
      <w:proofErr w:type="spellEnd"/>
      <w:r w:rsidRPr="00236FAF">
        <w:t xml:space="preserve"> and </w:t>
      </w:r>
      <w:proofErr w:type="spellStart"/>
      <w:r w:rsidRPr="00236FAF">
        <w:t>Analysis</w:t>
      </w:r>
      <w:proofErr w:type="spellEnd"/>
      <w:r w:rsidRPr="00236FAF">
        <w:t xml:space="preserve"> </w:t>
      </w:r>
      <w:proofErr w:type="spellStart"/>
      <w:r w:rsidRPr="00236FAF">
        <w:t>Tool</w:t>
      </w:r>
      <w:proofErr w:type="spellEnd"/>
      <w:r w:rsidRPr="00236FAF">
        <w:t>) a 93%</w:t>
      </w:r>
      <w:r w:rsidR="00083480">
        <w:t xml:space="preserve"> </w:t>
      </w:r>
      <w:r w:rsidRPr="00236FAF">
        <w:t xml:space="preserve">(dataset </w:t>
      </w:r>
      <w:r w:rsidRPr="00236FAF">
        <w:rPr>
          <w:color w:val="000000"/>
          <w:sz w:val="23"/>
          <w:szCs w:val="23"/>
        </w:rPr>
        <w:t xml:space="preserve">MFC - </w:t>
      </w:r>
      <w:proofErr w:type="spellStart"/>
      <w:r w:rsidRPr="00236FAF">
        <w:rPr>
          <w:color w:val="000000"/>
          <w:sz w:val="23"/>
          <w:szCs w:val="23"/>
        </w:rPr>
        <w:t>Media</w:t>
      </w:r>
      <w:proofErr w:type="spellEnd"/>
      <w:r w:rsidRPr="00236FAF">
        <w:rPr>
          <w:color w:val="000000"/>
          <w:sz w:val="23"/>
          <w:szCs w:val="23"/>
        </w:rPr>
        <w:t xml:space="preserve"> </w:t>
      </w:r>
      <w:proofErr w:type="spellStart"/>
      <w:r w:rsidRPr="00236FAF">
        <w:rPr>
          <w:color w:val="000000"/>
          <w:sz w:val="23"/>
          <w:szCs w:val="23"/>
        </w:rPr>
        <w:t>Forensic</w:t>
      </w:r>
      <w:proofErr w:type="spellEnd"/>
      <w:r w:rsidRPr="00236FAF">
        <w:rPr>
          <w:color w:val="000000"/>
          <w:sz w:val="23"/>
          <w:szCs w:val="23"/>
        </w:rPr>
        <w:t xml:space="preserve"> </w:t>
      </w:r>
      <w:proofErr w:type="spellStart"/>
      <w:r w:rsidRPr="00236FAF">
        <w:rPr>
          <w:color w:val="000000"/>
          <w:sz w:val="23"/>
          <w:szCs w:val="23"/>
        </w:rPr>
        <w:t>Challenge</w:t>
      </w:r>
      <w:proofErr w:type="spellEnd"/>
      <w:r w:rsidRPr="00236FAF">
        <w:rPr>
          <w:color w:val="000000"/>
          <w:sz w:val="23"/>
          <w:szCs w:val="23"/>
        </w:rPr>
        <w:t>)</w:t>
      </w:r>
      <w:r w:rsidRPr="00236FAF">
        <w:t xml:space="preserve"> presnosti. V princípe modely využívajú na hľadanie duplikovan</w:t>
      </w:r>
      <w:r w:rsidR="00E442D3" w:rsidRPr="00236FAF">
        <w:t>ie</w:t>
      </w:r>
      <w:r w:rsidRPr="00236FAF">
        <w:t xml:space="preserve"> snímok</w:t>
      </w:r>
      <w:r w:rsidR="00083480">
        <w:t xml:space="preserve"> </w:t>
      </w:r>
      <w:r w:rsidR="00083480">
        <w:fldChar w:fldCharType="begin"/>
      </w:r>
      <w:r w:rsidR="00083480">
        <w:instrText xml:space="preserve"> ADDIN ZOTERO_ITEM CSL_CITATION {"citationID":"bExjQgiH","properties":{"formattedCitation":"(Duplicate Frame Video Forgery Detection Using Siamese-based RNN, n.d.)","plainCitation":"(Duplicate Frame Video Forgery Detection Using Siamese-based RNN, n.d.)","noteIndex":0},"citationItems":[{"id":173,"uris":["http://zotero.org/users/local/5fB8fH8J/items/SRX8YUQ7"],"itemData":{"id":173,"type":"webpage","title":"Duplicate Frame Video Forgery Detection Using Siamese-based RNN","URL":"https://www.techscience.com/iasc/v29n3/43054/html","accessed":{"date-parts":[["2023",12,2]]}}}],"schema":"https://github.com/citation-style-language/schema/raw/master/csl-citation.json"} </w:instrText>
      </w:r>
      <w:r w:rsidR="00083480">
        <w:fldChar w:fldCharType="separate"/>
      </w:r>
      <w:r w:rsidR="00083480" w:rsidRPr="00083480">
        <w:t xml:space="preserve">(Duplicate Frame Video Forgery Detection Using Siamese-based RNN, </w:t>
      </w:r>
      <w:proofErr w:type="spellStart"/>
      <w:r w:rsidR="00083480" w:rsidRPr="00083480">
        <w:t>n.d</w:t>
      </w:r>
      <w:proofErr w:type="spellEnd"/>
      <w:r w:rsidR="00083480" w:rsidRPr="00083480">
        <w:t>.)</w:t>
      </w:r>
      <w:r w:rsidR="00083480">
        <w:fldChar w:fldCharType="end"/>
      </w:r>
      <w:commentRangeStart w:id="173"/>
      <w:r w:rsidR="00083480">
        <w:t>.</w:t>
      </w:r>
      <w:commentRangeEnd w:id="173"/>
      <w:r w:rsidR="00083480">
        <w:rPr>
          <w:rStyle w:val="Odkaznakomentr"/>
        </w:rPr>
        <w:commentReference w:id="173"/>
      </w:r>
    </w:p>
    <w:p w14:paraId="4D1816D1" w14:textId="47B0DDBF" w:rsidR="00F60C94" w:rsidRPr="00236FAF" w:rsidRDefault="00F60C94" w:rsidP="00F60C94">
      <w:pPr>
        <w:jc w:val="left"/>
      </w:pPr>
      <w:proofErr w:type="spellStart"/>
      <w:r w:rsidRPr="00236FAF">
        <w:t>Siamese-based</w:t>
      </w:r>
      <w:proofErr w:type="spellEnd"/>
      <w:r w:rsidRPr="00236FAF">
        <w:t xml:space="preserve"> RNN odkazuje na architektúru </w:t>
      </w:r>
      <w:proofErr w:type="spellStart"/>
      <w:r w:rsidRPr="00236FAF">
        <w:t>rekurentnej</w:t>
      </w:r>
      <w:proofErr w:type="spellEnd"/>
      <w:r w:rsidRPr="00236FAF">
        <w:t xml:space="preserve"> neurónovej siete, ktorá zahŕňa koncept siamských sietí. Neurónové siete tu spolupracujú a zdieľajú si váhy a architektúru. Toto im umožňuje spracovávať viaceré vstupy paralelne a učiť sa podobnosti alebo rozoznávať rozdiely</w:t>
      </w:r>
      <w:r w:rsidR="00A95740">
        <w:t>.</w:t>
      </w:r>
      <w:r w:rsidR="00083480">
        <w:t xml:space="preserve"> </w:t>
      </w:r>
      <w:r w:rsidR="00083480">
        <w:fldChar w:fldCharType="begin"/>
      </w:r>
      <w:r w:rsidR="00083480">
        <w:instrText xml:space="preserve"> ADDIN ZOTERO_ITEM CSL_CITATION {"citationID":"dvXmemtl","properties":{"formattedCitation":"(Mueller a Thyagarajan, 2016)","plainCitation":"(Mueller a Thyagarajan, 2016)","noteIndex":0},"citationItems":[{"id":175,"uris":["http://zotero.org/users/local/5fB8fH8J/items/6ZQBIRZN"],"itemData":{"id":175,"type":"article-journal","abstract":"We present a siamese adaptation of the Long Short-Term Memory (LSTM) network for labeled data comprised of pairs of variable-length sequences. Our model is applied to assess semantic similarity between sentences, where we exceed state of the art, outperforming carefully handcrafted features and recently proposed neural network systems of greater complexity. For these applications, we provide word-embedding vectors supplemented with synonymic information to the LSTMs, which use a fixed size vector to encode the underlying meaning expressed in a sentence (irrespective of the particular wording/syntax). By restricting subsequent operations to rely on a simple Manhattan metric, we compel the sentence representations learned by our model to form a highly structured space whose geometry reflects complex semantic relationships. Our results are the latest in a line of findings that showcase LSTMs as powerful language models capable of tasks requiring intricate understanding.","container-title":"Proceedings of the AAAI Conference on Artificial Intelligence","DOI":"10.1609/aaai.v30i1.10350","ISSN":"2374-3468","issue":"1","language":"en","license":"Copyright (c)","note":"number: 1","source":"ojs.aaai.org","title":"Siamese Recurrent Architectures for Learning Sentence Similarity","URL":"https://ojs.aaai.org/index.php/AAAI/article/view/10350","volume":"30","author":[{"family":"Mueller","given":"Jonas"},{"family":"Thyagarajan","given":"Aditya"}],"accessed":{"date-parts":[["2023",12,2]]},"issued":{"date-parts":[["2016",3,5]]}}}],"schema":"https://github.com/citation-style-language/schema/raw/master/csl-citation.json"} </w:instrText>
      </w:r>
      <w:r w:rsidR="00083480">
        <w:fldChar w:fldCharType="separate"/>
      </w:r>
      <w:r w:rsidR="00083480" w:rsidRPr="00083480">
        <w:t>(Mueller a Thyagarajan, 2016)</w:t>
      </w:r>
      <w:r w:rsidR="00083480">
        <w:fldChar w:fldCharType="end"/>
      </w:r>
    </w:p>
    <w:p w14:paraId="303026D8" w14:textId="77777777" w:rsidR="00F60C94" w:rsidRPr="00236FAF" w:rsidRDefault="00F60C94" w:rsidP="0064459B">
      <w:pPr>
        <w:pStyle w:val="Nadpis3"/>
      </w:pPr>
      <w:bookmarkStart w:id="174" w:name="_Toc152866671"/>
      <w:bookmarkStart w:id="175" w:name="_Toc152869545"/>
      <w:bookmarkStart w:id="176" w:name="_Toc152869962"/>
      <w:bookmarkStart w:id="177" w:name="_Toc162903194"/>
      <w:r w:rsidRPr="00236FAF">
        <w:t>1.3.3 SVM</w:t>
      </w:r>
      <w:bookmarkEnd w:id="174"/>
      <w:bookmarkEnd w:id="175"/>
      <w:bookmarkEnd w:id="176"/>
      <w:bookmarkEnd w:id="177"/>
    </w:p>
    <w:p w14:paraId="424EFAEB" w14:textId="58E8A11B" w:rsidR="00F60C94" w:rsidRPr="00236FAF" w:rsidRDefault="00F60C94" w:rsidP="00F60C94">
      <w:r w:rsidRPr="00236FAF">
        <w:t xml:space="preserve">SVM alebo </w:t>
      </w:r>
      <w:proofErr w:type="spellStart"/>
      <w:r w:rsidRPr="00236FAF">
        <w:t>Support</w:t>
      </w:r>
      <w:proofErr w:type="spellEnd"/>
      <w:r w:rsidRPr="00236FAF">
        <w:t xml:space="preserve"> </w:t>
      </w:r>
      <w:proofErr w:type="spellStart"/>
      <w:r w:rsidRPr="00236FAF">
        <w:t>Vector</w:t>
      </w:r>
      <w:proofErr w:type="spellEnd"/>
      <w:r w:rsidRPr="00236FAF">
        <w:t xml:space="preserve"> </w:t>
      </w:r>
      <w:proofErr w:type="spellStart"/>
      <w:r w:rsidRPr="00236FAF">
        <w:t>Machine</w:t>
      </w:r>
      <w:proofErr w:type="spellEnd"/>
      <w:r w:rsidRPr="00236FAF">
        <w:t xml:space="preserve"> je algoritmus strojového učenia, ktorý sa často využíva pre klasifikačné a regresné úlohy. Pri videách sa momentálne skúma využitie SVM na kategorizáciu druhov videí a to napríklad na reklamy, kreslené rozprávky, hudobné videá, správy a športové videá (podľa výskumu </w:t>
      </w:r>
      <w:proofErr w:type="spellStart"/>
      <w:r w:rsidRPr="00236FAF">
        <w:t>Zhang</w:t>
      </w:r>
      <w:proofErr w:type="spellEnd"/>
      <w:r w:rsidRPr="00236FAF">
        <w:t xml:space="preserve"> Min-</w:t>
      </w:r>
      <w:proofErr w:type="spellStart"/>
      <w:r w:rsidRPr="00236FAF">
        <w:t>qinga</w:t>
      </w:r>
      <w:proofErr w:type="spellEnd"/>
      <w:r w:rsidRPr="00236FAF">
        <w:t xml:space="preserve"> a </w:t>
      </w:r>
      <w:proofErr w:type="spellStart"/>
      <w:r w:rsidRPr="00236FAF">
        <w:t>Li</w:t>
      </w:r>
      <w:proofErr w:type="spellEnd"/>
      <w:r w:rsidRPr="00236FAF">
        <w:t xml:space="preserve"> </w:t>
      </w:r>
      <w:proofErr w:type="spellStart"/>
      <w:r w:rsidRPr="00236FAF">
        <w:t>Wen-pinga</w:t>
      </w:r>
      <w:proofErr w:type="spellEnd"/>
      <w:r w:rsidR="002262D3">
        <w:t xml:space="preserve">, </w:t>
      </w:r>
      <w:r w:rsidRPr="00236FAF">
        <w:t>2021). Pri detekcii využívajú aj zvukovú zložku priloženú k videu. Autori sa dodatočne snažia odhaliť aj teroristický alebo násilný obsah</w:t>
      </w:r>
      <w:r w:rsidR="00A95740">
        <w:t>.</w:t>
      </w:r>
      <w:r w:rsidR="00083480">
        <w:t xml:space="preserve"> </w:t>
      </w:r>
      <w:r w:rsidR="00083480">
        <w:fldChar w:fldCharType="begin"/>
      </w:r>
      <w:r w:rsidR="00083480">
        <w:instrText xml:space="preserve"> ADDIN ZOTERO_ITEM CSL_CITATION {"citationID":"MGxiHWh4","properties":{"formattedCitation":"(Min-qing a Wen-ping, 2021)","plainCitation":"(Min-qing a Wen-ping, 2021)","noteIndex":0},"citationItems":[{"id":177,"uris":["http://zotero.org/users/local/5fB8fH8J/items/3KPHUFBQ"],"itemData":{"id":177,"type":"article-journal","abstract":"There are many different types of sports training films, and categorizing them can be difficult. As a result, this research introduces an autonomous video content classification system that makes managing large amounts of video data easier. This research provides a video feature extraction approach using a support vector machine (SVM) video classification algorithm and a mix of video and audio dual-mode characteristics. It automates the classification of cartoons, ads, music, news, and sports videos, as well as the detection of terrorist and violent moments in films. To begin, a new feature expression scheme, the MPEG-7 visual descriptor subcombination, is proposed based on an analysis of the existing video classification algorithms, with the goal of addressing the problems in these algorithms. This is accomplished by analyzing the visual differences of the five video classification algorithms. The model was able to extract 9 descriptors from the four characteristics of color, texture, shape, and motion, resulting in a new overall visual feature with good results. The results suggest that the algorithm optimizes video segmentation by highlighting disparities in feature selection between different categories of films. Second, the support vector machine’s multivideo classification performance is improved by the enhanced secondary prediction method. Finally, a comparison experiment with current related similar algorithms was conducted. The suggested method outperformed the competition in the accuracy of video classification in five different types of videos, as well as in the recognition of terrorist and violent incidents.","container-title":"Scientific Programming","DOI":"10.1155/2021/4728584","ISSN":"1058-9244","language":"en","note":"publisher: Hindawi","page":"e4728584","source":"www.hindawi.com","title":"An Automatic Classification Method of Sports Teaching Video Using Support Vector Machine","volume":"2021","author":[{"family":"Min-qing","given":"Zhang"},{"family":"Wen-ping","given":"Li"}],"issued":{"date-parts":[["2021",10,19]]}}}],"schema":"https://github.com/citation-style-language/schema/raw/master/csl-citation.json"} </w:instrText>
      </w:r>
      <w:r w:rsidR="00083480">
        <w:fldChar w:fldCharType="separate"/>
      </w:r>
      <w:r w:rsidR="00083480" w:rsidRPr="00083480">
        <w:t>(Min-qing a Wen-ping, 2021)</w:t>
      </w:r>
      <w:r w:rsidR="00083480">
        <w:fldChar w:fldCharType="end"/>
      </w:r>
    </w:p>
    <w:p w14:paraId="6AFCEA07" w14:textId="64CB9F12" w:rsidR="00F60C94" w:rsidRPr="00236FAF" w:rsidRDefault="00F60C94" w:rsidP="00F60C94">
      <w:r w:rsidRPr="00236FAF">
        <w:lastRenderedPageBreak/>
        <w:t>Princípom fungovania SVM je najmä štatistický prístup k nájdeniu najlepšej plochy. Plocha sa hľadá v pôvodnom priestore alebo vo vyššej dimenzii po projekcii. Cieľom je maximalizovať medzeru medzi dvoma kategóriami, čím sa znižuje interval neistoty pri generalizácii a tak sa minimalizujú skutočné riziká (obrázok)</w:t>
      </w:r>
      <w:r w:rsidR="00A95740">
        <w:t>.</w:t>
      </w:r>
      <w:r w:rsidR="00083480">
        <w:t xml:space="preserve"> </w:t>
      </w:r>
      <w:r w:rsidR="00083480">
        <w:fldChar w:fldCharType="begin"/>
      </w:r>
      <w:r w:rsidR="00083480">
        <w:instrText xml:space="preserve"> ADDIN ZOTERO_ITEM CSL_CITATION {"citationID":"JLkH1T64","properties":{"formattedCitation":"(Min-qing a Wen-ping, 2021)","plainCitation":"(Min-qing a Wen-ping, 2021)","noteIndex":0},"citationItems":[{"id":177,"uris":["http://zotero.org/users/local/5fB8fH8J/items/3KPHUFBQ"],"itemData":{"id":177,"type":"article-journal","abstract":"There are many different types of sports training films, and categorizing them can be difficult. As a result, this research introduces an autonomous video content classification system that makes managing large amounts of video data easier. This research provides a video feature extraction approach using a support vector machine (SVM) video classification algorithm and a mix of video and audio dual-mode characteristics. It automates the classification of cartoons, ads, music, news, and sports videos, as well as the detection of terrorist and violent moments in films. To begin, a new feature expression scheme, the MPEG-7 visual descriptor subcombination, is proposed based on an analysis of the existing video classification algorithms, with the goal of addressing the problems in these algorithms. This is accomplished by analyzing the visual differences of the five video classification algorithms. The model was able to extract 9 descriptors from the four characteristics of color, texture, shape, and motion, resulting in a new overall visual feature with good results. The results suggest that the algorithm optimizes video segmentation by highlighting disparities in feature selection between different categories of films. Second, the support vector machine’s multivideo classification performance is improved by the enhanced secondary prediction method. Finally, a comparison experiment with current related similar algorithms was conducted. The suggested method outperformed the competition in the accuracy of video classification in five different types of videos, as well as in the recognition of terrorist and violent incidents.","container-title":"Scientific Programming","DOI":"10.1155/2021/4728584","ISSN":"1058-9244","language":"en","note":"publisher: Hindawi","page":"e4728584","source":"www.hindawi.com","title":"An Automatic Classification Method of Sports Teaching Video Using Support Vector Machine","volume":"2021","author":[{"family":"Min-qing","given":"Zhang"},{"family":"Wen-ping","given":"Li"}],"issued":{"date-parts":[["2021",10,19]]}}}],"schema":"https://github.com/citation-style-language/schema/raw/master/csl-citation.json"} </w:instrText>
      </w:r>
      <w:r w:rsidR="00083480">
        <w:fldChar w:fldCharType="separate"/>
      </w:r>
      <w:r w:rsidR="00083480" w:rsidRPr="00083480">
        <w:t>(Min-qing a Wen-ping, 2021)</w:t>
      </w:r>
      <w:r w:rsidR="00083480">
        <w:fldChar w:fldCharType="end"/>
      </w:r>
    </w:p>
    <w:p w14:paraId="03AAF486" w14:textId="77777777" w:rsidR="00F60C94" w:rsidRPr="00236FAF" w:rsidRDefault="00F60C94" w:rsidP="00F60C94">
      <w:pPr>
        <w:jc w:val="center"/>
      </w:pPr>
      <w:r w:rsidRPr="00236FAF">
        <w:rPr>
          <w:noProof/>
        </w:rPr>
        <w:drawing>
          <wp:inline distT="0" distB="0" distL="0" distR="0" wp14:anchorId="1FD3CD77" wp14:editId="780FBC9C">
            <wp:extent cx="4407229" cy="2362200"/>
            <wp:effectExtent l="0" t="0" r="0" b="0"/>
            <wp:docPr id="476009843" name="Obrázok 3" descr="Obrázok, na ktorom je diagram, rad, náčrt, kresba&#10;&#10;Automaticky generovaný pop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009843" name="Obrázok 3" descr="Obrázok, na ktorom je diagram, rad, náčrt, kresba&#10;&#10;Automaticky generovaný popi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08582" cy="2362925"/>
                    </a:xfrm>
                    <a:prstGeom prst="rect">
                      <a:avLst/>
                    </a:prstGeom>
                    <a:noFill/>
                    <a:ln>
                      <a:noFill/>
                    </a:ln>
                  </pic:spPr>
                </pic:pic>
              </a:graphicData>
            </a:graphic>
          </wp:inline>
        </w:drawing>
      </w:r>
    </w:p>
    <w:p w14:paraId="50737466" w14:textId="7B142B13" w:rsidR="00F60C94" w:rsidRPr="00236FAF" w:rsidRDefault="00F60C94" w:rsidP="00F60C94">
      <w:pPr>
        <w:jc w:val="left"/>
      </w:pPr>
      <w:r w:rsidRPr="00236FAF">
        <w:t xml:space="preserve">Podobne využili SVM aj </w:t>
      </w:r>
      <w:proofErr w:type="spellStart"/>
      <w:r w:rsidRPr="00236FAF">
        <w:t>Chattopadhyay</w:t>
      </w:r>
      <w:proofErr w:type="spellEnd"/>
      <w:r w:rsidRPr="00236FAF">
        <w:t xml:space="preserve"> a </w:t>
      </w:r>
      <w:proofErr w:type="spellStart"/>
      <w:r w:rsidRPr="00236FAF">
        <w:t>Maurya</w:t>
      </w:r>
      <w:proofErr w:type="spellEnd"/>
      <w:r w:rsidRPr="00236FAF">
        <w:t xml:space="preserve"> (2013) aby preskúmali možnosť rýchleho označovania videí do kategórií pomocou kľúčových slov (tagov). (obrázok)</w:t>
      </w:r>
      <w:r w:rsidR="00A95740">
        <w:t>.</w:t>
      </w:r>
      <w:r w:rsidR="00083480">
        <w:t xml:space="preserve"> </w:t>
      </w:r>
      <w:r w:rsidR="00083480">
        <w:fldChar w:fldCharType="begin"/>
      </w:r>
      <w:r w:rsidR="00083480">
        <w:instrText xml:space="preserve"> ADDIN ZOTERO_ITEM CSL_CITATION {"citationID":"54OC9czr","properties":{"formattedCitation":"(Chattopadhyay a Maurya, 2013)","plainCitation":"(Chattopadhyay a Maurya, 2013)","noteIndex":0},"citationItems":[{"id":179,"uris":["http://zotero.org/users/local/5fB8fH8J/items/QP8XQW2U"],"itemData":{"id":179,"type":"article-journal","abstract":"This paper presents a genre-specific modeling strategy capable of improving the task of content based video classification and the speed of data retrieval operations. With the ever increasing growth of video data it is important to classify video shots into groups based on its content. For that reason, it is of primary concern to design systems that could automatically classify videos into different genres based on its content. We consider the genre recognition task as a classification problem. We use support vector machines to perform the classification task and propose an improved video classification method. The experimental results show that genre-specific modeling of features can significantly improve the performance. Results have been compared with two contemporary works on video classification, to demonstrate the superiority of our proposed framework.","container-title":"International Journal of Multimedia Information Retrieval","DOI":"10.1007/s13735-013-0034-8","ISSN":"2192-662X","issue":"4","journalAbbreviation":"Int J Multimed Info Retr","language":"en","page":"289-297","source":"Springer Link","title":"Genre-specific modeling of visual features for efficient content based video shot classification and retrieval","volume":"2","author":[{"family":"Chattopadhyay","given":"Chiranjoy"},{"family":"Maurya","given":"Amit Kumar"}],"issued":{"date-parts":[["2013",11,1]]}}}],"schema":"https://github.com/citation-style-language/schema/raw/master/csl-citation.json"} </w:instrText>
      </w:r>
      <w:r w:rsidR="00083480">
        <w:fldChar w:fldCharType="separate"/>
      </w:r>
      <w:r w:rsidR="00083480" w:rsidRPr="00083480">
        <w:t>(Chattopadhyay a Maurya, 2013)</w:t>
      </w:r>
      <w:r w:rsidR="00083480">
        <w:fldChar w:fldCharType="end"/>
      </w:r>
    </w:p>
    <w:p w14:paraId="78453DF9" w14:textId="77777777" w:rsidR="00F60C94" w:rsidRPr="00236FAF" w:rsidRDefault="00F60C94" w:rsidP="00F60C94">
      <w:pPr>
        <w:jc w:val="center"/>
      </w:pPr>
      <w:r w:rsidRPr="00236FAF">
        <w:rPr>
          <w:noProof/>
        </w:rPr>
        <w:drawing>
          <wp:inline distT="0" distB="0" distL="0" distR="0" wp14:anchorId="4DFA1892" wp14:editId="0E8D6C83">
            <wp:extent cx="3945364" cy="2575560"/>
            <wp:effectExtent l="0" t="0" r="0" b="0"/>
            <wp:docPr id="105357746" name="Obrázok 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46751" cy="2576465"/>
                    </a:xfrm>
                    <a:prstGeom prst="rect">
                      <a:avLst/>
                    </a:prstGeom>
                    <a:noFill/>
                    <a:ln>
                      <a:noFill/>
                    </a:ln>
                  </pic:spPr>
                </pic:pic>
              </a:graphicData>
            </a:graphic>
          </wp:inline>
        </w:drawing>
      </w:r>
    </w:p>
    <w:p w14:paraId="13678042" w14:textId="6AEB1584" w:rsidR="00F60C94" w:rsidRPr="00236FAF" w:rsidRDefault="00F60C94" w:rsidP="00F60C94">
      <w:pPr>
        <w:jc w:val="left"/>
      </w:pPr>
      <w:r w:rsidRPr="00236FAF">
        <w:t>Pri týchto výskumoch sa videá spracovávajú tak, že sa najskôr dajú do unitárneho farebného spektra a následne sa snímky konvertujú do šedých farieb kvôli výpočtovej náročnosti. Následne sa pracuje s tvarmi. Pri tomto kroku sa rozlišuje pozadie a objekty záujmu, tie sa segmentujú pričom vzniká akýsi útvar.(</w:t>
      </w:r>
      <w:r w:rsidR="00E442D3" w:rsidRPr="00236FAF">
        <w:t>obrázok</w:t>
      </w:r>
      <w:r w:rsidRPr="00236FAF">
        <w:t xml:space="preserve">) Tento útvar sa oddeľuje od pozadia a neskôr sa, na základe ich relatívneho centra, útvary </w:t>
      </w:r>
      <w:r w:rsidRPr="00236FAF">
        <w:lastRenderedPageBreak/>
        <w:t>prekrývajú a pozorujú zmeny. Veľkou pomocou sa ukázalo porovnávať a zaznamenávať aj textúry objektov</w:t>
      </w:r>
      <w:r w:rsidR="00A95740">
        <w:t>.</w:t>
      </w:r>
      <w:r w:rsidR="00083480">
        <w:t xml:space="preserve"> </w:t>
      </w:r>
      <w:r w:rsidR="00083480">
        <w:fldChar w:fldCharType="begin"/>
      </w:r>
      <w:r w:rsidR="00083480">
        <w:instrText xml:space="preserve"> ADDIN ZOTERO_ITEM CSL_CITATION {"citationID":"xgrVDiUF","properties":{"formattedCitation":"(Chattopadhyay a Maurya, 2013)","plainCitation":"(Chattopadhyay a Maurya, 2013)","noteIndex":0},"citationItems":[{"id":179,"uris":["http://zotero.org/users/local/5fB8fH8J/items/QP8XQW2U"],"itemData":{"id":179,"type":"article-journal","abstract":"This paper presents a genre-specific modeling strategy capable of improving the task of content based video classification and the speed of data retrieval operations. With the ever increasing growth of video data it is important to classify video shots into groups based on its content. For that reason, it is of primary concern to design systems that could automatically classify videos into different genres based on its content. We consider the genre recognition task as a classification problem. We use support vector machines to perform the classification task and propose an improved video classification method. The experimental results show that genre-specific modeling of features can significantly improve the performance. Results have been compared with two contemporary works on video classification, to demonstrate the superiority of our proposed framework.","container-title":"International Journal of Multimedia Information Retrieval","DOI":"10.1007/s13735-013-0034-8","ISSN":"2192-662X","issue":"4","journalAbbreviation":"Int J Multimed Info Retr","language":"en","page":"289-297","source":"Springer Link","title":"Genre-specific modeling of visual features for efficient content based video shot classification and retrieval","volume":"2","author":[{"family":"Chattopadhyay","given":"Chiranjoy"},{"family":"Maurya","given":"Amit Kumar"}],"issued":{"date-parts":[["2013",11,1]]}}}],"schema":"https://github.com/citation-style-language/schema/raw/master/csl-citation.json"} </w:instrText>
      </w:r>
      <w:r w:rsidR="00083480">
        <w:fldChar w:fldCharType="separate"/>
      </w:r>
      <w:r w:rsidR="00083480" w:rsidRPr="00083480">
        <w:t>(Chattopadhyay a Maurya, 2013)</w:t>
      </w:r>
      <w:r w:rsidR="00083480">
        <w:fldChar w:fldCharType="end"/>
      </w:r>
    </w:p>
    <w:p w14:paraId="04B00EC4" w14:textId="77777777" w:rsidR="00F60C94" w:rsidRPr="00236FAF" w:rsidRDefault="00F60C94" w:rsidP="00F60C94">
      <w:pPr>
        <w:jc w:val="center"/>
      </w:pPr>
      <w:r w:rsidRPr="00236FAF">
        <w:rPr>
          <w:noProof/>
        </w:rPr>
        <w:drawing>
          <wp:inline distT="0" distB="0" distL="0" distR="0" wp14:anchorId="62889E67" wp14:editId="2E31B3D4">
            <wp:extent cx="4079864" cy="2865120"/>
            <wp:effectExtent l="0" t="0" r="0" b="0"/>
            <wp:docPr id="1474427150" name="Obrázok 5"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82464" cy="2866946"/>
                    </a:xfrm>
                    <a:prstGeom prst="rect">
                      <a:avLst/>
                    </a:prstGeom>
                    <a:noFill/>
                    <a:ln>
                      <a:noFill/>
                    </a:ln>
                  </pic:spPr>
                </pic:pic>
              </a:graphicData>
            </a:graphic>
          </wp:inline>
        </w:drawing>
      </w:r>
    </w:p>
    <w:p w14:paraId="71331DD0" w14:textId="03E17872" w:rsidR="00F60C94" w:rsidRPr="00236FAF" w:rsidRDefault="00F60C94" w:rsidP="00F60C94">
      <w:pPr>
        <w:jc w:val="left"/>
      </w:pPr>
      <w:r w:rsidRPr="00236FAF">
        <w:t xml:space="preserve">Po tomto spracovaní sa hľadajú rozdiely medzi kategóriami pričom vo výsledku autori poukazujú na </w:t>
      </w:r>
      <w:r w:rsidR="00943BF4">
        <w:t xml:space="preserve">rozsiahle </w:t>
      </w:r>
      <w:r w:rsidRPr="00236FAF">
        <w:t>využitie v rozpoznávaní kontextu videa avšak do budúcna odporúčajú pridať ďalšie média ako</w:t>
      </w:r>
      <w:r w:rsidR="00943BF4">
        <w:t xml:space="preserve"> napríklad</w:t>
      </w:r>
      <w:r w:rsidRPr="00236FAF">
        <w:t xml:space="preserve"> zvuk a</w:t>
      </w:r>
      <w:r w:rsidR="00A95740">
        <w:t> </w:t>
      </w:r>
      <w:r w:rsidRPr="00236FAF">
        <w:t>text</w:t>
      </w:r>
      <w:r w:rsidR="00A95740">
        <w:t>.</w:t>
      </w:r>
      <w:r w:rsidR="00083480">
        <w:t xml:space="preserve"> </w:t>
      </w:r>
      <w:r w:rsidR="00083480">
        <w:fldChar w:fldCharType="begin"/>
      </w:r>
      <w:r w:rsidR="00083480">
        <w:instrText xml:space="preserve"> ADDIN ZOTERO_ITEM CSL_CITATION {"citationID":"PwThcroE","properties":{"formattedCitation":"(Chattopadhyay a Maurya, 2013)","plainCitation":"(Chattopadhyay a Maurya, 2013)","noteIndex":0},"citationItems":[{"id":179,"uris":["http://zotero.org/users/local/5fB8fH8J/items/QP8XQW2U"],"itemData":{"id":179,"type":"article-journal","abstract":"This paper presents a genre-specific modeling strategy capable of improving the task of content based video classification and the speed of data retrieval operations. With the ever increasing growth of video data it is important to classify video shots into groups based on its content. For that reason, it is of primary concern to design systems that could automatically classify videos into different genres based on its content. We consider the genre recognition task as a classification problem. We use support vector machines to perform the classification task and propose an improved video classification method. The experimental results show that genre-specific modeling of features can significantly improve the performance. Results have been compared with two contemporary works on video classification, to demonstrate the superiority of our proposed framework.","container-title":"International Journal of Multimedia Information Retrieval","DOI":"10.1007/s13735-013-0034-8","ISSN":"2192-662X","issue":"4","journalAbbreviation":"Int J Multimed Info Retr","language":"en","page":"289-297","source":"Springer Link","title":"Genre-specific modeling of visual features for efficient content based video shot classification and retrieval","volume":"2","author":[{"family":"Chattopadhyay","given":"Chiranjoy"},{"family":"Maurya","given":"Amit Kumar"}],"issued":{"date-parts":[["2013",11,1]]}}}],"schema":"https://github.com/citation-style-language/schema/raw/master/csl-citation.json"} </w:instrText>
      </w:r>
      <w:r w:rsidR="00083480">
        <w:fldChar w:fldCharType="separate"/>
      </w:r>
      <w:r w:rsidR="00083480" w:rsidRPr="00083480">
        <w:t>(Chattopadhyay a Maurya, 2013)</w:t>
      </w:r>
      <w:r w:rsidR="00083480">
        <w:fldChar w:fldCharType="end"/>
      </w:r>
    </w:p>
    <w:p w14:paraId="510B9FA2" w14:textId="70A0B37D" w:rsidR="00F60C94" w:rsidRPr="00236FAF" w:rsidRDefault="00F60C94" w:rsidP="0064459B">
      <w:pPr>
        <w:pStyle w:val="Nadpis3"/>
      </w:pPr>
      <w:bookmarkStart w:id="178" w:name="_Toc152866672"/>
      <w:bookmarkStart w:id="179" w:name="_Toc152869546"/>
      <w:bookmarkStart w:id="180" w:name="_Toc152869963"/>
      <w:bookmarkStart w:id="181" w:name="_Toc162903195"/>
      <w:r w:rsidRPr="00236FAF">
        <w:t xml:space="preserve">1.3.4 3D </w:t>
      </w:r>
      <w:proofErr w:type="spellStart"/>
      <w:r w:rsidRPr="00236FAF">
        <w:t>Konvolučné</w:t>
      </w:r>
      <w:proofErr w:type="spellEnd"/>
      <w:r w:rsidRPr="00236FAF">
        <w:t xml:space="preserve"> modely</w:t>
      </w:r>
      <w:bookmarkEnd w:id="178"/>
      <w:bookmarkEnd w:id="179"/>
      <w:bookmarkEnd w:id="180"/>
      <w:bookmarkEnd w:id="181"/>
    </w:p>
    <w:p w14:paraId="5519A8E3" w14:textId="6925DDB6" w:rsidR="00BE6B39" w:rsidRDefault="00F60C94" w:rsidP="00F60C94">
      <w:r w:rsidRPr="00236FAF">
        <w:t>CNN</w:t>
      </w:r>
      <w:r w:rsidR="009923C6" w:rsidRPr="00236FAF">
        <w:t xml:space="preserve"> (</w:t>
      </w:r>
      <w:proofErr w:type="spellStart"/>
      <w:r w:rsidR="009923C6" w:rsidRPr="00236FAF">
        <w:t>convolutional</w:t>
      </w:r>
      <w:proofErr w:type="spellEnd"/>
      <w:r w:rsidR="009923C6" w:rsidRPr="00236FAF">
        <w:t xml:space="preserve"> </w:t>
      </w:r>
      <w:proofErr w:type="spellStart"/>
      <w:r w:rsidR="009923C6" w:rsidRPr="00236FAF">
        <w:t>neural</w:t>
      </w:r>
      <w:proofErr w:type="spellEnd"/>
      <w:r w:rsidR="009923C6" w:rsidRPr="00236FAF">
        <w:t xml:space="preserve"> </w:t>
      </w:r>
      <w:proofErr w:type="spellStart"/>
      <w:r w:rsidR="009923C6" w:rsidRPr="00236FAF">
        <w:t>network</w:t>
      </w:r>
      <w:proofErr w:type="spellEnd"/>
      <w:r w:rsidR="009923C6" w:rsidRPr="00236FAF">
        <w:t>)</w:t>
      </w:r>
      <w:r w:rsidRPr="00236FAF">
        <w:t xml:space="preserve"> je </w:t>
      </w:r>
      <w:proofErr w:type="spellStart"/>
      <w:r w:rsidRPr="00236FAF">
        <w:t>dopredná</w:t>
      </w:r>
      <w:proofErr w:type="spellEnd"/>
      <w:r w:rsidRPr="00236FAF">
        <w:t xml:space="preserve"> neurónová sieť, ktorá berie vstupné dáta a spracúva ich cez niekoľko vrstiev neurónovej siete, pričom</w:t>
      </w:r>
      <w:r w:rsidR="00BE6B39">
        <w:t xml:space="preserve"> sa skladá z vrstiev: </w:t>
      </w:r>
    </w:p>
    <w:p w14:paraId="31D8413E" w14:textId="63CF3988" w:rsidR="00BE6B39" w:rsidRDefault="00BE6B39" w:rsidP="00BE6B39">
      <w:pPr>
        <w:pStyle w:val="Odsekzoznamu"/>
        <w:numPr>
          <w:ilvl w:val="0"/>
          <w:numId w:val="30"/>
        </w:numPr>
      </w:pPr>
      <w:r>
        <w:t>vstupná vrstva,</w:t>
      </w:r>
    </w:p>
    <w:p w14:paraId="6A47D131" w14:textId="4732EA43" w:rsidR="00BE6B39" w:rsidRDefault="00BE6B39" w:rsidP="00BE6B39">
      <w:pPr>
        <w:pStyle w:val="Odsekzoznamu"/>
        <w:numPr>
          <w:ilvl w:val="0"/>
          <w:numId w:val="30"/>
        </w:numPr>
      </w:pPr>
      <w:proofErr w:type="spellStart"/>
      <w:r>
        <w:t>konvolučná</w:t>
      </w:r>
      <w:proofErr w:type="spellEnd"/>
      <w:r>
        <w:t xml:space="preserve"> vrstva, </w:t>
      </w:r>
    </w:p>
    <w:p w14:paraId="581DC37D" w14:textId="69184C58" w:rsidR="00BE6B39" w:rsidRDefault="00BE6B39" w:rsidP="00BE6B39">
      <w:pPr>
        <w:pStyle w:val="Odsekzoznamu"/>
        <w:numPr>
          <w:ilvl w:val="0"/>
          <w:numId w:val="30"/>
        </w:numPr>
      </w:pPr>
      <w:proofErr w:type="spellStart"/>
      <w:r>
        <w:t>pooling</w:t>
      </w:r>
      <w:proofErr w:type="spellEnd"/>
      <w:r>
        <w:t xml:space="preserve"> vrstva,</w:t>
      </w:r>
    </w:p>
    <w:p w14:paraId="4E21C0F8" w14:textId="39F60E32" w:rsidR="00BE6B39" w:rsidRDefault="00BE6B39" w:rsidP="00BE6B39">
      <w:pPr>
        <w:pStyle w:val="Odsekzoznamu"/>
        <w:numPr>
          <w:ilvl w:val="0"/>
          <w:numId w:val="30"/>
        </w:numPr>
      </w:pPr>
      <w:r>
        <w:t>plne prepojená vrstva</w:t>
      </w:r>
    </w:p>
    <w:p w14:paraId="37A479E8" w14:textId="050FCDE9" w:rsidR="00BE6B39" w:rsidRDefault="00BE6B39" w:rsidP="00BE6B39">
      <w:pPr>
        <w:pStyle w:val="Odsekzoznamu"/>
        <w:numPr>
          <w:ilvl w:val="0"/>
          <w:numId w:val="30"/>
        </w:numPr>
      </w:pPr>
      <w:r>
        <w:t>a výstupná vrstva.</w:t>
      </w:r>
    </w:p>
    <w:p w14:paraId="45F7F96B" w14:textId="3F6D27C4" w:rsidR="00F60C94" w:rsidRDefault="00F60C94" w:rsidP="00BE6B39">
      <w:r w:rsidRPr="00236FAF">
        <w:t>Na základe tejto architektúry dokáže model extrahovať užitočné informácie</w:t>
      </w:r>
      <w:r w:rsidR="004C0346">
        <w:t xml:space="preserve"> (Obrázok )</w:t>
      </w:r>
      <w:r w:rsidR="00A95740">
        <w:t>.</w:t>
      </w:r>
      <w:r w:rsidR="00083480">
        <w:t xml:space="preserve"> </w:t>
      </w:r>
      <w:r w:rsidR="00083480">
        <w:fldChar w:fldCharType="begin"/>
      </w:r>
      <w:r w:rsidR="00083480">
        <w:instrText xml:space="preserve"> ADDIN ZOTERO_ITEM CSL_CITATION {"citationID":"9cJsoXIt","properties":{"formattedCitation":"(Gama et al., 2018)","plainCitation":"(Gama et al., 2018)","noteIndex":0},"citationItems":[{"id":183,"uris":["http://zotero.org/users/local/5fB8fH8J/items/66G2PW76"],"itemData":{"id":183,"type":"article","abstract":"Superior performance and ease of implementation have fostered the adoption of Convolutional Neural Networks (CNNs) for a wide array of inference and reconstruction tasks. CNNs implement three basic blocks: convolution, pooling and pointwise nonlinearity. Since the two first operations are well-defined only on regular-structured data such as audio or images, application of CNNs to contemporary datasets where the information is defined in irregular domains is challenging. This paper investigates CNNs architectures to operate on signals whose support can be modeled using a graph. Architectures that replace the regular convolution with a so-called linear shift-invariant graph filter have been recently proposed. This paper goes one step further and, under the framework of multiple-input multiple-output (MIMO) graph filters, imposes additional structure on the adopted graph filters, to obtain three new (more parsimonious) architectures. The proposed architectures result in a lower number of model parameters, reducing the computational complexity, facilitating the training, and mitigating the risk of overfitting. Simulations show that the proposed simpler architectures achieve similar performance as more complex models.","note":"arXiv:1803.02247 [cs, eess, stat]","number":"arXiv:1803.02247","publisher":"arXiv","source":"arXiv.org","title":"MIMO Graph Filters for Convolutional Neural Networks","URL":"http://arxiv.org/abs/1803.02247","author":[{"family":"Gama","given":"Fernando"},{"family":"Marques","given":"Antonio G."},{"family":"Ribeiro","given":"Alejandro"},{"family":"Leus","given":"Geert"}],"accessed":{"date-parts":[["2023",12,2]]},"issued":{"date-parts":[["2018",3,6]]}}}],"schema":"https://github.com/citation-style-language/schema/raw/master/csl-citation.json"} </w:instrText>
      </w:r>
      <w:r w:rsidR="00083480">
        <w:fldChar w:fldCharType="separate"/>
      </w:r>
      <w:r w:rsidR="00083480" w:rsidRPr="00083480">
        <w:t>(Gama et al., 2018)</w:t>
      </w:r>
      <w:r w:rsidR="00083480">
        <w:fldChar w:fldCharType="end"/>
      </w:r>
    </w:p>
    <w:p w14:paraId="57921F03" w14:textId="35536B78" w:rsidR="00BE6B39" w:rsidRDefault="00BE6B39" w:rsidP="00BE6B39">
      <w:r>
        <w:t xml:space="preserve">Vstupná vrstva predstavuje hodnoty pixelov jednotlivých snímok. </w:t>
      </w:r>
      <w:commentRangeStart w:id="182"/>
      <w:r>
        <w:t>(</w:t>
      </w:r>
      <w:r w:rsidRPr="00BE6B39">
        <w:t>https://arxiv.org/pdf/1511.08458.pdf</w:t>
      </w:r>
      <w:r>
        <w:t>)</w:t>
      </w:r>
      <w:commentRangeEnd w:id="182"/>
      <w:r w:rsidR="00083480">
        <w:rPr>
          <w:rStyle w:val="Odkaznakomentr"/>
        </w:rPr>
        <w:commentReference w:id="182"/>
      </w:r>
    </w:p>
    <w:p w14:paraId="5D542575" w14:textId="31F76BAD" w:rsidR="00794894" w:rsidRDefault="00794894" w:rsidP="00F60C94">
      <w:proofErr w:type="spellStart"/>
      <w:r>
        <w:t>Konvolučná</w:t>
      </w:r>
      <w:proofErr w:type="spellEnd"/>
      <w:r>
        <w:t xml:space="preserve"> </w:t>
      </w:r>
      <w:r w:rsidR="00BE6B39">
        <w:t>vrstva</w:t>
      </w:r>
      <w:r>
        <w:t xml:space="preserve"> vytvára výstup neurónov, ktoré sú prepojené s lokálnymi regiónmi vstupu. Výstup je kalkulovaný pomocou </w:t>
      </w:r>
      <w:proofErr w:type="spellStart"/>
      <w:r>
        <w:t>skaláru</w:t>
      </w:r>
      <w:proofErr w:type="spellEnd"/>
      <w:r>
        <w:t xml:space="preserve"> medzi váhami a</w:t>
      </w:r>
      <w:r w:rsidR="00BE6B39">
        <w:t> </w:t>
      </w:r>
      <w:r>
        <w:t>regiónmi</w:t>
      </w:r>
      <w:r w:rsidR="00BE6B39">
        <w:t>. Na tejto vrstve sa taktiež vykonáva lineárna operácia (</w:t>
      </w:r>
      <w:proofErr w:type="spellStart"/>
      <w:r w:rsidR="00BE6B39">
        <w:t>ReLu</w:t>
      </w:r>
      <w:proofErr w:type="spellEnd"/>
      <w:r w:rsidR="00BE6B39">
        <w:t xml:space="preserve">), ktorá </w:t>
      </w:r>
      <w:r w:rsidR="00CF18DC">
        <w:t>predstavuje</w:t>
      </w:r>
      <w:r w:rsidR="00BE6B39">
        <w:t xml:space="preserve"> aktivačnú </w:t>
      </w:r>
      <w:r w:rsidR="00BE6B39">
        <w:lastRenderedPageBreak/>
        <w:t xml:space="preserve">funkciu ako napríklad </w:t>
      </w:r>
      <w:proofErr w:type="spellStart"/>
      <w:r w:rsidR="00BE6B39">
        <w:t>sigmoid</w:t>
      </w:r>
      <w:proofErr w:type="spellEnd"/>
      <w:r w:rsidR="00BE6B39">
        <w:t xml:space="preserve">. Lineárna operácia sa vykonáva na výstupe </w:t>
      </w:r>
      <w:proofErr w:type="spellStart"/>
      <w:r w:rsidR="00BE6B39">
        <w:t>konvolučnej</w:t>
      </w:r>
      <w:proofErr w:type="spellEnd"/>
      <w:r w:rsidR="00BE6B39">
        <w:t xml:space="preserve"> vrstvy. </w:t>
      </w:r>
      <w:commentRangeStart w:id="183"/>
      <w:r w:rsidR="00BE6B39">
        <w:t>(</w:t>
      </w:r>
      <w:r w:rsidR="00BE6B39" w:rsidRPr="00BE6B39">
        <w:t>https://arxiv.org/pdf/1511.08458.pdf</w:t>
      </w:r>
      <w:r w:rsidR="00BE6B39">
        <w:t>)</w:t>
      </w:r>
      <w:commentRangeEnd w:id="183"/>
      <w:r w:rsidR="00083480">
        <w:rPr>
          <w:rStyle w:val="Odkaznakomentr"/>
        </w:rPr>
        <w:commentReference w:id="183"/>
      </w:r>
    </w:p>
    <w:p w14:paraId="6458F9F5" w14:textId="6CADE172" w:rsidR="00BE6B39" w:rsidRDefault="00BE6B39" w:rsidP="00F60C94">
      <w:proofErr w:type="spellStart"/>
      <w:r>
        <w:t>Pooling</w:t>
      </w:r>
      <w:proofErr w:type="spellEnd"/>
      <w:r>
        <w:t xml:space="preserve"> alebo vrstva zlučovania následne vykonáva zmenšenie vzorkovania podľa priestorovej </w:t>
      </w:r>
      <w:proofErr w:type="spellStart"/>
      <w:r>
        <w:t>dimenzionality</w:t>
      </w:r>
      <w:proofErr w:type="spellEnd"/>
      <w:r>
        <w:t xml:space="preserve"> zo vstupu. Týmto znižuje počet parametrov.</w:t>
      </w:r>
      <w:r w:rsidR="00CF18DC">
        <w:t xml:space="preserve"> </w:t>
      </w:r>
      <w:commentRangeStart w:id="184"/>
      <w:r w:rsidR="00CF18DC">
        <w:t>(</w:t>
      </w:r>
      <w:r w:rsidR="00CF18DC" w:rsidRPr="00BE6B39">
        <w:t>https://arxiv.org/pdf/1511.08458.pdf</w:t>
      </w:r>
      <w:r w:rsidR="00CF18DC">
        <w:t>)</w:t>
      </w:r>
      <w:commentRangeEnd w:id="184"/>
      <w:r w:rsidR="00083480">
        <w:rPr>
          <w:rStyle w:val="Odkaznakomentr"/>
        </w:rPr>
        <w:commentReference w:id="184"/>
      </w:r>
    </w:p>
    <w:p w14:paraId="3A9D710C" w14:textId="78A634F8" w:rsidR="00BE6B39" w:rsidRDefault="00BE6B39" w:rsidP="00F60C94">
      <w:r>
        <w:t xml:space="preserve">Plne prepojená vrstva vytvára </w:t>
      </w:r>
      <w:r w:rsidR="004C0346">
        <w:t>klasifikácie do jednotlivých tried.</w:t>
      </w:r>
      <w:r w:rsidR="00CF18DC">
        <w:t xml:space="preserve"> (</w:t>
      </w:r>
      <w:r w:rsidR="00CF18DC" w:rsidRPr="00BE6B39">
        <w:t>https://arxiv.org/pdf/1511.08458.pdf</w:t>
      </w:r>
      <w:r w:rsidR="00CF18DC">
        <w:t>)</w:t>
      </w:r>
    </w:p>
    <w:p w14:paraId="1F159B49" w14:textId="6E8967FB" w:rsidR="00CF18DC" w:rsidRDefault="00CF18DC" w:rsidP="00F60C94">
      <w:r>
        <w:t>Výstupná vrstva spája výsledky do dimenzie podľa počtu kategórií. (</w:t>
      </w:r>
      <w:r w:rsidRPr="00BE6B39">
        <w:t>https://arxiv.org/pdf/1511.08458.pdf</w:t>
      </w:r>
      <w:r>
        <w:t>)</w:t>
      </w:r>
    </w:p>
    <w:p w14:paraId="224526A7" w14:textId="77777777" w:rsidR="00CF18DC" w:rsidRPr="00236FAF" w:rsidRDefault="00CF18DC" w:rsidP="00F60C94"/>
    <w:p w14:paraId="1B1A9572" w14:textId="77777777" w:rsidR="00BE6B39" w:rsidRDefault="00BE6B39" w:rsidP="00BE6B39">
      <w:pPr>
        <w:keepNext/>
      </w:pPr>
      <w:r w:rsidRPr="00BE6B39">
        <w:rPr>
          <w:noProof/>
        </w:rPr>
        <w:drawing>
          <wp:inline distT="0" distB="0" distL="0" distR="0" wp14:anchorId="5A899098" wp14:editId="6A7D0A28">
            <wp:extent cx="4115157" cy="1798476"/>
            <wp:effectExtent l="0" t="0" r="0" b="0"/>
            <wp:docPr id="2013372792" name="Picture 1" descr="A diagram of different types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372792" name="Picture 1" descr="A diagram of different types of squares&#10;&#10;Description automatically generated"/>
                    <pic:cNvPicPr/>
                  </pic:nvPicPr>
                  <pic:blipFill>
                    <a:blip r:embed="rId21"/>
                    <a:stretch>
                      <a:fillRect/>
                    </a:stretch>
                  </pic:blipFill>
                  <pic:spPr>
                    <a:xfrm>
                      <a:off x="0" y="0"/>
                      <a:ext cx="4115157" cy="1798476"/>
                    </a:xfrm>
                    <a:prstGeom prst="rect">
                      <a:avLst/>
                    </a:prstGeom>
                  </pic:spPr>
                </pic:pic>
              </a:graphicData>
            </a:graphic>
          </wp:inline>
        </w:drawing>
      </w:r>
    </w:p>
    <w:p w14:paraId="0A62F424" w14:textId="30136810" w:rsidR="00F60C94" w:rsidRPr="00236FAF" w:rsidRDefault="00BE6B39" w:rsidP="004F25C1">
      <w:pPr>
        <w:pStyle w:val="Popis"/>
      </w:pPr>
      <w:r>
        <w:t xml:space="preserve">Obrázok </w:t>
      </w:r>
      <w:r>
        <w:fldChar w:fldCharType="begin"/>
      </w:r>
      <w:r>
        <w:instrText xml:space="preserve"> SEQ Obrázok \* ARABIC </w:instrText>
      </w:r>
      <w:r>
        <w:fldChar w:fldCharType="separate"/>
      </w:r>
      <w:r>
        <w:rPr>
          <w:noProof/>
        </w:rPr>
        <w:t>2</w:t>
      </w:r>
      <w:r>
        <w:fldChar w:fldCharType="end"/>
      </w:r>
      <w:r>
        <w:t xml:space="preserve"> Architektúra CNN</w:t>
      </w:r>
    </w:p>
    <w:p w14:paraId="113CD0DD" w14:textId="77777777" w:rsidR="00F60C94" w:rsidRPr="00236FAF" w:rsidRDefault="00F60C94" w:rsidP="0064459B">
      <w:pPr>
        <w:pStyle w:val="Nadpis2"/>
      </w:pPr>
      <w:bookmarkStart w:id="185" w:name="_Toc152866673"/>
      <w:bookmarkStart w:id="186" w:name="_Toc152869547"/>
      <w:bookmarkStart w:id="187" w:name="_Toc152869964"/>
      <w:bookmarkStart w:id="188" w:name="_Toc162903196"/>
      <w:r w:rsidRPr="00236FAF">
        <w:t>1.4 Modely využité pri analýze ERA datasetu</w:t>
      </w:r>
      <w:bookmarkEnd w:id="185"/>
      <w:bookmarkEnd w:id="186"/>
      <w:bookmarkEnd w:id="187"/>
      <w:bookmarkEnd w:id="188"/>
    </w:p>
    <w:p w14:paraId="4AF9A94E" w14:textId="233D5C3A" w:rsidR="00251461" w:rsidRDefault="00F60C94" w:rsidP="00F60C94">
      <w:r w:rsidRPr="00236FAF">
        <w:t xml:space="preserve">Autori </w:t>
      </w:r>
      <w:proofErr w:type="spellStart"/>
      <w:r w:rsidRPr="00236FAF">
        <w:t>Mou</w:t>
      </w:r>
      <w:proofErr w:type="spellEnd"/>
      <w:r w:rsidRPr="00236FAF">
        <w:t xml:space="preserve">, L., </w:t>
      </w:r>
      <w:proofErr w:type="spellStart"/>
      <w:r w:rsidRPr="00236FAF">
        <w:t>Hua</w:t>
      </w:r>
      <w:proofErr w:type="spellEnd"/>
      <w:r w:rsidRPr="00236FAF">
        <w:t xml:space="preserve">, Y., </w:t>
      </w:r>
      <w:proofErr w:type="spellStart"/>
      <w:r w:rsidRPr="00236FAF">
        <w:t>Jin</w:t>
      </w:r>
      <w:proofErr w:type="spellEnd"/>
      <w:r w:rsidRPr="00236FAF">
        <w:t xml:space="preserve">, P. a </w:t>
      </w:r>
      <w:proofErr w:type="spellStart"/>
      <w:r w:rsidRPr="00236FAF">
        <w:t>Zhu</w:t>
      </w:r>
      <w:proofErr w:type="spellEnd"/>
      <w:r w:rsidRPr="00236FAF">
        <w:t>, X. X.</w:t>
      </w:r>
      <w:r w:rsidR="00A95740">
        <w:t xml:space="preserve"> </w:t>
      </w:r>
      <w:r w:rsidR="00AA3A66">
        <w:t>(2020),</w:t>
      </w:r>
      <w:r w:rsidRPr="00236FAF">
        <w:t xml:space="preserve"> ktorí spracovali videá do datasetu ERA Event </w:t>
      </w:r>
      <w:proofErr w:type="spellStart"/>
      <w:r w:rsidRPr="00236FAF">
        <w:t>Recognition</w:t>
      </w:r>
      <w:proofErr w:type="spellEnd"/>
      <w:r w:rsidRPr="00236FAF">
        <w:t xml:space="preserve"> in </w:t>
      </w:r>
      <w:proofErr w:type="spellStart"/>
      <w:r w:rsidRPr="00236FAF">
        <w:t>Aerial</w:t>
      </w:r>
      <w:proofErr w:type="spellEnd"/>
      <w:r w:rsidRPr="00236FAF">
        <w:t xml:space="preserve"> </w:t>
      </w:r>
      <w:proofErr w:type="spellStart"/>
      <w:r w:rsidRPr="00236FAF">
        <w:t>Videos</w:t>
      </w:r>
      <w:proofErr w:type="spellEnd"/>
      <w:r w:rsidRPr="00236FAF">
        <w:t xml:space="preserve"> - Rozpoznávanie udalostí v leteckých videách)</w:t>
      </w:r>
      <w:r w:rsidRPr="00236FAF">
        <w:rPr>
          <w:vertAlign w:val="superscript"/>
        </w:rPr>
        <w:footnoteReference w:id="2"/>
      </w:r>
      <w:r w:rsidR="009923C6" w:rsidRPr="00236FAF">
        <w:t xml:space="preserve"> otestovali dataset na štyroch modeloch</w:t>
      </w:r>
      <w:r w:rsidR="00943BF4">
        <w:t xml:space="preserve">: </w:t>
      </w:r>
    </w:p>
    <w:p w14:paraId="79938842" w14:textId="77777777" w:rsidR="00251461" w:rsidRDefault="00943BF4" w:rsidP="00251461">
      <w:pPr>
        <w:pStyle w:val="Odsekzoznamu"/>
        <w:numPr>
          <w:ilvl w:val="0"/>
          <w:numId w:val="29"/>
        </w:numPr>
      </w:pPr>
      <w:r>
        <w:t xml:space="preserve">C3D, </w:t>
      </w:r>
    </w:p>
    <w:p w14:paraId="7D609772" w14:textId="77777777" w:rsidR="00251461" w:rsidRDefault="00943BF4" w:rsidP="00251461">
      <w:pPr>
        <w:pStyle w:val="Odsekzoznamu"/>
        <w:numPr>
          <w:ilvl w:val="0"/>
          <w:numId w:val="29"/>
        </w:numPr>
      </w:pPr>
      <w:r>
        <w:t xml:space="preserve">P3D, </w:t>
      </w:r>
    </w:p>
    <w:p w14:paraId="532EA9D7" w14:textId="77777777" w:rsidR="00251461" w:rsidRDefault="00943BF4" w:rsidP="00251461">
      <w:pPr>
        <w:pStyle w:val="Odsekzoznamu"/>
        <w:numPr>
          <w:ilvl w:val="0"/>
          <w:numId w:val="29"/>
        </w:numPr>
      </w:pPr>
      <w:r>
        <w:t>I3D</w:t>
      </w:r>
    </w:p>
    <w:p w14:paraId="65256235" w14:textId="40367FA3" w:rsidR="00F60C94" w:rsidRPr="00236FAF" w:rsidRDefault="00943BF4" w:rsidP="00251461">
      <w:pPr>
        <w:pStyle w:val="Odsekzoznamu"/>
        <w:numPr>
          <w:ilvl w:val="0"/>
          <w:numId w:val="29"/>
        </w:numPr>
      </w:pPr>
      <w:r>
        <w:t>a TRN modely.</w:t>
      </w:r>
    </w:p>
    <w:p w14:paraId="663586BC" w14:textId="77777777" w:rsidR="00F60C94" w:rsidRPr="00236FAF" w:rsidRDefault="00F60C94" w:rsidP="00F60C94">
      <w:pPr>
        <w:keepNext/>
        <w:spacing w:before="120" w:after="120"/>
        <w:jc w:val="left"/>
        <w:outlineLvl w:val="2"/>
        <w:rPr>
          <w:b/>
          <w:bCs/>
          <w:szCs w:val="26"/>
        </w:rPr>
      </w:pPr>
      <w:bookmarkStart w:id="189" w:name="_Toc152866674"/>
      <w:bookmarkStart w:id="190" w:name="_Toc152869548"/>
      <w:bookmarkStart w:id="191" w:name="_Toc152869965"/>
      <w:bookmarkStart w:id="192" w:name="_Toc162903197"/>
      <w:r w:rsidRPr="00236FAF">
        <w:rPr>
          <w:b/>
          <w:bCs/>
          <w:szCs w:val="26"/>
        </w:rPr>
        <w:t>C3D Model</w:t>
      </w:r>
      <w:bookmarkEnd w:id="189"/>
      <w:bookmarkEnd w:id="190"/>
      <w:bookmarkEnd w:id="191"/>
      <w:bookmarkEnd w:id="192"/>
    </w:p>
    <w:p w14:paraId="2E7EC153" w14:textId="63A0D286" w:rsidR="00F60C94" w:rsidRPr="00236FAF" w:rsidRDefault="00F60C94" w:rsidP="00F60C94">
      <w:pPr>
        <w:ind w:firstLine="709"/>
        <w:contextualSpacing/>
        <w:jc w:val="left"/>
      </w:pPr>
      <w:r w:rsidRPr="00236FAF">
        <w:t>C3D</w:t>
      </w:r>
      <w:r w:rsidR="00AA3A66">
        <w:t xml:space="preserve"> </w:t>
      </w:r>
      <w:r w:rsidRPr="00236FAF">
        <w:t>(</w:t>
      </w:r>
      <w:proofErr w:type="spellStart"/>
      <w:r w:rsidRPr="00236FAF">
        <w:t>Convolutional</w:t>
      </w:r>
      <w:proofErr w:type="spellEnd"/>
      <w:r w:rsidRPr="00236FAF">
        <w:t xml:space="preserve"> 3D model - </w:t>
      </w:r>
      <w:proofErr w:type="spellStart"/>
      <w:r w:rsidRPr="00236FAF">
        <w:t>Konvolučný</w:t>
      </w:r>
      <w:proofErr w:type="spellEnd"/>
      <w:r w:rsidRPr="00236FAF">
        <w:t xml:space="preserve"> 3D model) pracuje s použitím 3D </w:t>
      </w:r>
      <w:proofErr w:type="spellStart"/>
      <w:r w:rsidRPr="00236FAF">
        <w:t>konvolúcií</w:t>
      </w:r>
      <w:proofErr w:type="spellEnd"/>
      <w:r w:rsidRPr="00236FAF">
        <w:t xml:space="preserve"> na extrakciu priestorovo časových prvkov z videí. Na rozdiel od </w:t>
      </w:r>
      <w:r w:rsidRPr="00236FAF">
        <w:lastRenderedPageBreak/>
        <w:t>dvojrozmerného priestoru snímok zohľadňuje dimenziu navyše a berie z nej údaje, čiže zachytáva informácie o pohybe a</w:t>
      </w:r>
      <w:r w:rsidR="00A95740">
        <w:t> </w:t>
      </w:r>
      <w:r w:rsidRPr="00236FAF">
        <w:t>čase</w:t>
      </w:r>
      <w:r w:rsidR="00A95740">
        <w:t>.</w:t>
      </w:r>
      <w:r w:rsidR="00AA3A66">
        <w:t xml:space="preserve"> </w:t>
      </w:r>
      <w:r w:rsidR="00AA3A66">
        <w:fldChar w:fldCharType="begin"/>
      </w:r>
      <w:r w:rsidR="00AA3A66">
        <w:instrText xml:space="preserve"> ADDIN ZOTERO_ITEM CSL_CITATION {"citationID":"baO5AwGJ","properties":{"formattedCitation":"(Hadidi et al., 2020)","plainCitation":"(Hadidi et al., 2020)","noteIndex":0},"citationItems":[{"id":190,"uris":["http://zotero.org/users/local/5fB8fH8J/items/H96TREL6"],"itemData":{"id":190,"type":"article-journal","abstract":"Recent advancements in deep neural networks (DNNs) have enabled us to solve traditionally challenging problems. To deploy a service based on DNNs, since DNNs are compute intensive, consumers need to rely on compute resources in the cloud. This approach, in addition to creating a dependency on the high-quality network infrastructure and data centers, raises new privacy concerns because of the sharing of private data. These concerns and challenges limit the widespread use of DNN-based applications, so many researchers and companies are trying to optimize DNNs for fast in-the-edge execution. Executing DNNs is further pushed to the edge with the widespread use of embedded processors and ubiquitous wireless networks in Internet-of-Things (IoT) devices. However, inadequate power and computing resources of edge devices, along with the small number of local requests, limit the use of prevalent optimization techniques such as batch processing. In this article, we enable the utilization of the aggregated computing power of several IoT devices by creating a local collaborative network for a subset of DNNs, visual-based applications. In this approach, IoT devices cooperate to conduct single-batch inferencing in real time while exploiting several new model-parallelism methods, which will be introduced in this article. Our approach enhances the collaborative system by creating a balanced and distributed processing pipeline while adjusting the tasks in real time. For experiments, we deploy a system with up to 10 Raspberry Pis and execute state-of-the-art visual models, such as AlexNet, VGG16, Xception, and C3D.","container-title":"IEEE Internet of Things Journal","DOI":"10.1109/JIOT.2020.2972000","ISSN":"2327-4662","issue":"6","note":"event-title: IEEE Internet of Things Journal","page":"4950-4960","source":"IEEE Xplore","title":"Toward Collaborative Inferencing of Deep Neural Networks on Internet-of-Things Devices","volume":"7","author":[{"family":"Hadidi","given":"Ramyad"},{"family":"Cao","given":"Jiashen"},{"family":"Ryoo","given":"Michael S."},{"family":"Kim","given":"Hyesoon"}],"issued":{"date-parts":[["2020",6]]}}}],"schema":"https://github.com/citation-style-language/schema/raw/master/csl-citation.json"} </w:instrText>
      </w:r>
      <w:r w:rsidR="00AA3A66">
        <w:fldChar w:fldCharType="separate"/>
      </w:r>
      <w:r w:rsidR="00AA3A66" w:rsidRPr="00AA3A66">
        <w:t>(Hadidi et al., 2020)</w:t>
      </w:r>
      <w:r w:rsidR="00AA3A66">
        <w:fldChar w:fldCharType="end"/>
      </w:r>
    </w:p>
    <w:p w14:paraId="4FCB5DA0" w14:textId="77777777" w:rsidR="00F60C94" w:rsidRPr="00236FAF" w:rsidRDefault="00F60C94" w:rsidP="00F60C94">
      <w:pPr>
        <w:ind w:firstLine="0"/>
      </w:pPr>
      <w:r w:rsidRPr="00236FAF">
        <w:rPr>
          <w:noProof/>
        </w:rPr>
        <w:drawing>
          <wp:inline distT="0" distB="0" distL="0" distR="0" wp14:anchorId="62A65442" wp14:editId="21FB4317">
            <wp:extent cx="5400040" cy="1062990"/>
            <wp:effectExtent l="0" t="0" r="0" b="3810"/>
            <wp:docPr id="509813755" name="Obrázok 1" descr="Obrázok, na ktorom je text, snímka obrazovky, písmo, rad&#10;&#10;Automaticky generovaný pop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13755" name="Obrázok 1" descr="Obrázok, na ktorom je text, snímka obrazovky, písmo, rad&#10;&#10;Automaticky generovaný popis"/>
                    <pic:cNvPicPr/>
                  </pic:nvPicPr>
                  <pic:blipFill>
                    <a:blip r:embed="rId22"/>
                    <a:stretch>
                      <a:fillRect/>
                    </a:stretch>
                  </pic:blipFill>
                  <pic:spPr>
                    <a:xfrm>
                      <a:off x="0" y="0"/>
                      <a:ext cx="5400040" cy="1062990"/>
                    </a:xfrm>
                    <a:prstGeom prst="rect">
                      <a:avLst/>
                    </a:prstGeom>
                  </pic:spPr>
                </pic:pic>
              </a:graphicData>
            </a:graphic>
          </wp:inline>
        </w:drawing>
      </w:r>
    </w:p>
    <w:p w14:paraId="47D3A01C" w14:textId="3427AF3E" w:rsidR="00F60C94" w:rsidRPr="00236FAF" w:rsidRDefault="00F60C94" w:rsidP="00F60C94">
      <w:pPr>
        <w:ind w:firstLine="709"/>
        <w:contextualSpacing/>
        <w:jc w:val="left"/>
      </w:pPr>
      <w:r w:rsidRPr="00236FAF">
        <w:t>Vďaka stratégii, kedy nespracováva</w:t>
      </w:r>
      <w:r w:rsidR="009923C6" w:rsidRPr="00236FAF">
        <w:t xml:space="preserve"> model</w:t>
      </w:r>
      <w:r w:rsidRPr="00236FAF">
        <w:t xml:space="preserve"> každý snímok, ale dané číslo snímok v intervale, sa zvyšuje jeho efektivita a znižuje výpočtová náročnosť</w:t>
      </w:r>
      <w:r w:rsidR="00A95740">
        <w:t>.</w:t>
      </w:r>
      <w:r w:rsidR="00AA3A66">
        <w:t xml:space="preserve"> </w:t>
      </w:r>
      <w:r w:rsidR="00AA3A66">
        <w:fldChar w:fldCharType="begin"/>
      </w:r>
      <w:r w:rsidR="00AA3A66">
        <w:instrText xml:space="preserve"> ADDIN ZOTERO_ITEM CSL_CITATION {"citationID":"HFggh8Eu","properties":{"formattedCitation":"(L. Wang et al., 2016)","plainCitation":"(L. Wang et al., 2016)","noteIndex":0},"citationItems":[{"id":192,"uris":["http://zotero.org/users/local/5fB8fH8J/items/77GCK8AH"],"itemData":{"id":192,"type":"paper-conference","abstract":"Deep convolutional networks have achieved great success for visual recognition in still images. However, for action recognition in videos, the advantage over traditional methods is not so evident. This paper aims to discover the principles to design effective ConvNet architectures for action recognition in videos and learn these models given limited training samples. Our first contribution is temporal segment network (TSN), a novel framework for video-based action recognition. which is based on the idea of long-range temporal structure modeling. It combines a sparse temporal sampling strategy and video-level supervision to enable efficient and effective learning using the whole action video. The other contribution is our study on a series of good practices in learning ConvNets on video data with the help of temporal segment network. Our approach obtains the state-the-of-art performance on the datasets of HMDB51 ($$ 69.4\\,\\% $$) and UCF101 ($$ 94.2\\,\\% $$). We also visualize the learned ConvNet models, which qualitatively demonstrates the effectiveness of temporal segment network and the proposed good practices (Models and code at https://github.com/yjxiong/temporal-segment-networks).","collection-title":"Lecture Notes in Computer Science","container-title":"Computer Vision – ECCV 2016","DOI":"10.1007/978-3-319-46484-8_2","event-place":"Cham","ISBN":"978-3-319-46484-8","language":"en","page":"20-36","publisher":"Springer International Publishing","publisher-place":"Cham","source":"Springer Link","title":"Temporal Segment Networks: Towards Good Practices for Deep Action Recognition","title-short":"Temporal Segment Networks","author":[{"family":"Wang","given":"Limin"},{"family":"Xiong","given":"Yuanjun"},{"family":"Wang","given":"Zhe"},{"family":"Qiao","given":"Yu"},{"family":"Lin","given":"Dahua"},{"family":"Tang","given":"Xiaoou"},{"family":"Van Gool","given":"Luc"}],"editor":[{"family":"Leibe","given":"Bastian"},{"family":"Matas","given":"Jiri"},{"family":"Sebe","given":"Nicu"},{"family":"Welling","given":"Max"}],"issued":{"date-parts":[["2016"]]}}}],"schema":"https://github.com/citation-style-language/schema/raw/master/csl-citation.json"} </w:instrText>
      </w:r>
      <w:r w:rsidR="00AA3A66">
        <w:fldChar w:fldCharType="separate"/>
      </w:r>
      <w:r w:rsidR="00AA3A66" w:rsidRPr="00AA3A66">
        <w:t>(L. Wang et al., 2016)</w:t>
      </w:r>
      <w:r w:rsidR="00AA3A66">
        <w:fldChar w:fldCharType="end"/>
      </w:r>
    </w:p>
    <w:p w14:paraId="1CB23BF9" w14:textId="052F3971" w:rsidR="00F60C94" w:rsidRPr="00236FAF" w:rsidRDefault="00F60C94" w:rsidP="00F60C94">
      <w:pPr>
        <w:ind w:firstLine="709"/>
        <w:contextualSpacing/>
        <w:jc w:val="left"/>
      </w:pPr>
      <w:r w:rsidRPr="00236FAF">
        <w:t>Podľa výskumu</w:t>
      </w:r>
      <w:r w:rsidR="00943BF4">
        <w:t xml:space="preserve"> na učeniach modelu C3D,</w:t>
      </w:r>
      <w:r w:rsidRPr="00236FAF">
        <w:t xml:space="preserve"> ktorý vykonal</w:t>
      </w:r>
      <w:r w:rsidR="00AA3A66">
        <w:t>i</w:t>
      </w:r>
      <w:r w:rsidR="00943BF4">
        <w:t xml:space="preserve"> </w:t>
      </w:r>
      <w:proofErr w:type="spellStart"/>
      <w:r w:rsidRPr="00236FAF">
        <w:t>Tran</w:t>
      </w:r>
      <w:proofErr w:type="spellEnd"/>
      <w:r w:rsidR="00943BF4">
        <w:t xml:space="preserve"> et al. (2015)</w:t>
      </w:r>
      <w:r w:rsidRPr="00236FAF">
        <w:t>, zistili, že ak zobrali dataset so zameraním (videá zo športu, rozpoznávanie aktivít vo videách, rozpoznávanie objektov a scény), tak C3D prakticky vždy bol najlepší alebo jeden z najlepších modelov. A to vo výskume použili špecializované modely na dané úlohy.</w:t>
      </w:r>
    </w:p>
    <w:p w14:paraId="7CB38536" w14:textId="7C88D5FD" w:rsidR="00F60C94" w:rsidRPr="00236FAF" w:rsidRDefault="00F60C94" w:rsidP="00F60C94">
      <w:commentRangeStart w:id="193"/>
      <w:r w:rsidRPr="00236FAF">
        <w:t xml:space="preserve">Model C3D sa využíva v oblasti počítačového videnia pre úlohy rozpoznávania akcií a klasifikácie videí. Aplikuje sa v rôznych oblastiach vrátane rozpoznávania športových gest, detekcie udalostí vo videách, detekcie depresie z tvárových výrazov a monitorovania spánku. </w:t>
      </w:r>
      <w:commentRangeEnd w:id="193"/>
      <w:r w:rsidR="00943BF4">
        <w:rPr>
          <w:rStyle w:val="Odkaznakomentr"/>
        </w:rPr>
        <w:commentReference w:id="193"/>
      </w:r>
    </w:p>
    <w:p w14:paraId="0E0A6CF2" w14:textId="77777777" w:rsidR="00F60C94" w:rsidRPr="00236FAF" w:rsidRDefault="00F60C94" w:rsidP="00F60C94">
      <w:pPr>
        <w:ind w:firstLine="0"/>
        <w:jc w:val="left"/>
      </w:pPr>
    </w:p>
    <w:p w14:paraId="41022B00" w14:textId="77777777" w:rsidR="00F60C94" w:rsidRPr="00236FAF" w:rsidRDefault="00F60C94" w:rsidP="00F60C94">
      <w:pPr>
        <w:jc w:val="center"/>
      </w:pPr>
      <w:r w:rsidRPr="00236FAF">
        <w:rPr>
          <w:noProof/>
        </w:rPr>
        <w:drawing>
          <wp:inline distT="0" distB="0" distL="0" distR="0" wp14:anchorId="3F499E66" wp14:editId="064E8F1E">
            <wp:extent cx="3672840" cy="3462074"/>
            <wp:effectExtent l="0" t="0" r="3810" b="5080"/>
            <wp:docPr id="614824151" name="Obrázok 1" descr="Obrázok, na ktorom je text, snímka obrazovky&#10;&#10;Automaticky generovaný pop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824151" name="Obrázok 1" descr="Obrázok, na ktorom je text, snímka obrazovky&#10;&#10;Automaticky generovaný popis"/>
                    <pic:cNvPicPr/>
                  </pic:nvPicPr>
                  <pic:blipFill>
                    <a:blip r:embed="rId23"/>
                    <a:stretch>
                      <a:fillRect/>
                    </a:stretch>
                  </pic:blipFill>
                  <pic:spPr>
                    <a:xfrm>
                      <a:off x="0" y="0"/>
                      <a:ext cx="3675951" cy="3465006"/>
                    </a:xfrm>
                    <a:prstGeom prst="rect">
                      <a:avLst/>
                    </a:prstGeom>
                  </pic:spPr>
                </pic:pic>
              </a:graphicData>
            </a:graphic>
          </wp:inline>
        </w:drawing>
      </w:r>
    </w:p>
    <w:p w14:paraId="51D1B536" w14:textId="5C300CCB" w:rsidR="00943BF4" w:rsidRDefault="00F60C94" w:rsidP="00F60C94">
      <w:r w:rsidRPr="00236FAF">
        <w:lastRenderedPageBreak/>
        <w:t>Najrozšírenejšie využitie má pri rozpoznávaní akcií, kde tento model ukázal svoju schopnosť prekonať iné často využívané modely ako sú HOF</w:t>
      </w:r>
      <w:r w:rsidR="00943BF4">
        <w:t xml:space="preserve"> </w:t>
      </w:r>
      <w:r w:rsidRPr="00236FAF">
        <w:t>(</w:t>
      </w:r>
      <w:proofErr w:type="spellStart"/>
      <w:r w:rsidRPr="00236FAF">
        <w:t>Histogram</w:t>
      </w:r>
      <w:proofErr w:type="spellEnd"/>
      <w:r w:rsidRPr="00236FAF">
        <w:t xml:space="preserve"> of </w:t>
      </w:r>
      <w:proofErr w:type="spellStart"/>
      <w:r w:rsidRPr="00236FAF">
        <w:t>Optical</w:t>
      </w:r>
      <w:proofErr w:type="spellEnd"/>
      <w:r w:rsidRPr="00236FAF">
        <w:t xml:space="preserve"> </w:t>
      </w:r>
      <w:proofErr w:type="spellStart"/>
      <w:r w:rsidRPr="00236FAF">
        <w:t>Flow</w:t>
      </w:r>
      <w:proofErr w:type="spellEnd"/>
      <w:r w:rsidRPr="00236FAF">
        <w:t>) a</w:t>
      </w:r>
      <w:r w:rsidR="00943BF4">
        <w:t> </w:t>
      </w:r>
      <w:r w:rsidRPr="00236FAF">
        <w:t>MBH</w:t>
      </w:r>
      <w:r w:rsidR="00943BF4">
        <w:t xml:space="preserve"> </w:t>
      </w:r>
      <w:r w:rsidRPr="00236FAF">
        <w:t>(</w:t>
      </w:r>
      <w:proofErr w:type="spellStart"/>
      <w:r w:rsidRPr="00236FAF">
        <w:t>Motion</w:t>
      </w:r>
      <w:proofErr w:type="spellEnd"/>
      <w:r w:rsidRPr="00236FAF">
        <w:t xml:space="preserve"> </w:t>
      </w:r>
      <w:proofErr w:type="spellStart"/>
      <w:r w:rsidRPr="00236FAF">
        <w:t>Boundary</w:t>
      </w:r>
      <w:proofErr w:type="spellEnd"/>
      <w:r w:rsidRPr="00236FAF">
        <w:t xml:space="preserve"> </w:t>
      </w:r>
      <w:proofErr w:type="spellStart"/>
      <w:r w:rsidRPr="00236FAF">
        <w:t>Histogram</w:t>
      </w:r>
      <w:proofErr w:type="spellEnd"/>
      <w:r w:rsidRPr="00236FAF">
        <w:t>) a to z hľadiska rozpoznávania pohybov</w:t>
      </w:r>
      <w:r w:rsidR="00A95740">
        <w:t>.</w:t>
      </w:r>
      <w:r w:rsidR="00AA3A66">
        <w:t xml:space="preserve"> </w:t>
      </w:r>
      <w:r w:rsidR="00AA3A66">
        <w:fldChar w:fldCharType="begin"/>
      </w:r>
      <w:r w:rsidR="00AA3A66">
        <w:instrText xml:space="preserve"> ADDIN ZOTERO_ITEM CSL_CITATION {"citationID":"XLFaPVSE","properties":{"formattedCitation":"(H. Wang a Schmid, 2013)","plainCitation":"(H. Wang a Schmid, 2013)","noteIndex":0},"citationItems":[{"id":198,"uris":["http://zotero.org/users/local/5fB8fH8J/items/DI9XR258"],"itemData":{"id":198,"type":"paper-conference","abstract":"Recently dense trajectories were shown to be an efficient video representation for action recognition and achieved state-of-the-art results on a variety of datasets. This paper improves their performance by taking into account camera motion to correct them. To estimate camera motion, we match feature points between frames using SURF descriptors and dense optical flow, which are shown to be complementary. These matches are, then, used to robustly estimate a homography with RANSAC. Human motion is in general different from camera motion and generates inconsistent matches. To improve the estimation, a human detector is employed to remove these matches. Given the estimated camera motion, we remove trajectories consistent with it. We also use this estimation to cancel out camera motion from the optical flow. This significantly improves motion-based descriptors, such as HOF and MBH. Experimental results on four challenging action datasets (i.e., Hollywood2, HMDB51, Olympic Sports and UCF50) significantly outperform the current state of the art.","container-title":"2013 IEEE International Conference on Computer Vision","DOI":"10.1109/ICCV.2013.441","event-title":"2013 IEEE International Conference on Computer Vision","note":"ISSN: 2380-7504","page":"3551-3558","source":"IEEE Xplore","title":"Action Recognition with Improved Trajectories","URL":"https://ieeexplore.ieee.org/document/6751553","author":[{"family":"Wang","given":"Heng"},{"family":"Schmid","given":"Cordelia"}],"accessed":{"date-parts":[["2023",12,2]]},"issued":{"date-parts":[["2013",12]]}}}],"schema":"https://github.com/citation-style-language/schema/raw/master/csl-citation.json"} </w:instrText>
      </w:r>
      <w:r w:rsidR="00AA3A66">
        <w:fldChar w:fldCharType="separate"/>
      </w:r>
      <w:r w:rsidR="00AA3A66" w:rsidRPr="00AA3A66">
        <w:t>(H. Wang a Schmid, 2013)</w:t>
      </w:r>
      <w:r w:rsidR="00AA3A66">
        <w:fldChar w:fldCharType="end"/>
      </w:r>
    </w:p>
    <w:p w14:paraId="0B38637D" w14:textId="387453A9" w:rsidR="00F60C94" w:rsidRPr="00236FAF" w:rsidRDefault="00F60C94" w:rsidP="00F60C94">
      <w:proofErr w:type="spellStart"/>
      <w:r w:rsidRPr="00236FAF">
        <w:t>Shang</w:t>
      </w:r>
      <w:proofErr w:type="spellEnd"/>
      <w:r w:rsidR="00943BF4">
        <w:t xml:space="preserve"> </w:t>
      </w:r>
      <w:commentRangeStart w:id="194"/>
      <w:r w:rsidR="00943BF4">
        <w:t xml:space="preserve">(rok </w:t>
      </w:r>
      <w:proofErr w:type="spellStart"/>
      <w:r w:rsidR="00943BF4">
        <w:t>todo</w:t>
      </w:r>
      <w:proofErr w:type="spellEnd"/>
      <w:r w:rsidR="00943BF4">
        <w:t>)</w:t>
      </w:r>
      <w:r w:rsidRPr="00236FAF">
        <w:t xml:space="preserve"> </w:t>
      </w:r>
      <w:commentRangeEnd w:id="194"/>
      <w:r w:rsidR="00943BF4">
        <w:rPr>
          <w:rStyle w:val="Odkaznakomentr"/>
        </w:rPr>
        <w:commentReference w:id="194"/>
      </w:r>
      <w:r w:rsidRPr="00236FAF">
        <w:t xml:space="preserve">taktiež popisuje zlepšenie výkonov s použitím modelu </w:t>
      </w:r>
      <w:proofErr w:type="spellStart"/>
      <w:r w:rsidRPr="00236FAF">
        <w:t>ActionVLAD</w:t>
      </w:r>
      <w:proofErr w:type="spellEnd"/>
      <w:r w:rsidRPr="00236FAF">
        <w:t xml:space="preserve"> </w:t>
      </w:r>
      <w:commentRangeStart w:id="195"/>
      <w:r w:rsidRPr="00236FAF">
        <w:t xml:space="preserve">(A </w:t>
      </w:r>
      <w:proofErr w:type="spellStart"/>
      <w:r w:rsidRPr="00236FAF">
        <w:t>Multimodal</w:t>
      </w:r>
      <w:proofErr w:type="spellEnd"/>
      <w:r w:rsidRPr="00236FAF">
        <w:t xml:space="preserve"> </w:t>
      </w:r>
      <w:proofErr w:type="spellStart"/>
      <w:r w:rsidRPr="00236FAF">
        <w:t>Pairwise</w:t>
      </w:r>
      <w:proofErr w:type="spellEnd"/>
      <w:r w:rsidRPr="00236FAF">
        <w:t xml:space="preserve"> </w:t>
      </w:r>
      <w:proofErr w:type="spellStart"/>
      <w:r w:rsidRPr="00236FAF">
        <w:t>Discrimination</w:t>
      </w:r>
      <w:proofErr w:type="spellEnd"/>
      <w:r w:rsidRPr="00236FAF">
        <w:t xml:space="preserve"> </w:t>
      </w:r>
      <w:proofErr w:type="spellStart"/>
      <w:r w:rsidRPr="00236FAF">
        <w:t>Network</w:t>
      </w:r>
      <w:proofErr w:type="spellEnd"/>
      <w:r w:rsidRPr="00236FAF">
        <w:t xml:space="preserve"> </w:t>
      </w:r>
      <w:proofErr w:type="spellStart"/>
      <w:r w:rsidRPr="00236FAF">
        <w:t>for</w:t>
      </w:r>
      <w:proofErr w:type="spellEnd"/>
      <w:r w:rsidRPr="00236FAF">
        <w:t xml:space="preserve"> </w:t>
      </w:r>
      <w:proofErr w:type="spellStart"/>
      <w:r w:rsidRPr="00236FAF">
        <w:t>Cross-Domain</w:t>
      </w:r>
      <w:proofErr w:type="spellEnd"/>
      <w:r w:rsidRPr="00236FAF">
        <w:t xml:space="preserve"> </w:t>
      </w:r>
      <w:proofErr w:type="spellStart"/>
      <w:r w:rsidRPr="00236FAF">
        <w:t>Action</w:t>
      </w:r>
      <w:proofErr w:type="spellEnd"/>
      <w:r w:rsidRPr="00236FAF">
        <w:t xml:space="preserve"> </w:t>
      </w:r>
      <w:proofErr w:type="spellStart"/>
      <w:r w:rsidRPr="00236FAF">
        <w:t>Recognition</w:t>
      </w:r>
      <w:proofErr w:type="spellEnd"/>
      <w:r w:rsidRPr="00236FAF">
        <w:t xml:space="preserve"> | IEEE </w:t>
      </w:r>
      <w:proofErr w:type="spellStart"/>
      <w:r w:rsidRPr="00236FAF">
        <w:t>Journals</w:t>
      </w:r>
      <w:proofErr w:type="spellEnd"/>
      <w:r w:rsidRPr="00236FAF">
        <w:t xml:space="preserve"> &amp; </w:t>
      </w:r>
      <w:proofErr w:type="spellStart"/>
      <w:r w:rsidRPr="00236FAF">
        <w:t>Magazine</w:t>
      </w:r>
      <w:proofErr w:type="spellEnd"/>
      <w:r w:rsidRPr="00236FAF">
        <w:t xml:space="preserve"> | IEEE </w:t>
      </w:r>
      <w:proofErr w:type="spellStart"/>
      <w:r w:rsidRPr="00236FAF">
        <w:t>Xplore</w:t>
      </w:r>
      <w:proofErr w:type="spellEnd"/>
      <w:r w:rsidRPr="00236FAF">
        <w:t xml:space="preserve"> </w:t>
      </w:r>
      <w:proofErr w:type="spellStart"/>
      <w:r w:rsidRPr="00236FAF">
        <w:t>n.d</w:t>
      </w:r>
      <w:proofErr w:type="spellEnd"/>
      <w:r w:rsidRPr="00236FAF">
        <w:t xml:space="preserve">.) </w:t>
      </w:r>
      <w:commentRangeEnd w:id="195"/>
      <w:r w:rsidR="00AA3A66">
        <w:rPr>
          <w:rStyle w:val="Odkaznakomentr"/>
        </w:rPr>
        <w:commentReference w:id="195"/>
      </w:r>
    </w:p>
    <w:p w14:paraId="0D4D66A3" w14:textId="0E0424F0" w:rsidR="00F60C94" w:rsidRPr="00236FAF" w:rsidRDefault="00F60C94" w:rsidP="00F60C94">
      <w:r w:rsidRPr="00236FAF">
        <w:t xml:space="preserve">HOF a MBH používajú </w:t>
      </w:r>
      <w:proofErr w:type="spellStart"/>
      <w:r w:rsidRPr="00236FAF">
        <w:t>histogramy</w:t>
      </w:r>
      <w:proofErr w:type="spellEnd"/>
      <w:r w:rsidRPr="00236FAF">
        <w:t xml:space="preserve"> na rozpoznávanie aktivít vo videách. HOF využíva výpočty optického toku medzi susednými snímkami. Konkrétne informácie o pohybe získavajú rozdelením obrazu snímky do priestorových buniek a kvantifikáciou optického toku do rôznych </w:t>
      </w:r>
      <w:proofErr w:type="spellStart"/>
      <w:r w:rsidRPr="00236FAF">
        <w:t>binov</w:t>
      </w:r>
      <w:proofErr w:type="spellEnd"/>
      <w:r w:rsidRPr="00236FAF">
        <w:t xml:space="preserve">. Výsledný </w:t>
      </w:r>
      <w:proofErr w:type="spellStart"/>
      <w:r w:rsidRPr="00236FAF">
        <w:t>histogram</w:t>
      </w:r>
      <w:proofErr w:type="spellEnd"/>
      <w:r w:rsidRPr="00236FAF">
        <w:t xml:space="preserve"> reprezentuje distribúciu smerov pohybu vo videu</w:t>
      </w:r>
      <w:r w:rsidR="00A95740">
        <w:t>.</w:t>
      </w:r>
      <w:r w:rsidR="00AA3A66">
        <w:t xml:space="preserve"> </w:t>
      </w:r>
      <w:r w:rsidR="00AA3A66">
        <w:fldChar w:fldCharType="begin"/>
      </w:r>
      <w:r w:rsidR="00AA3A66">
        <w:instrText xml:space="preserve"> ADDIN ZOTERO_ITEM CSL_CITATION {"citationID":"ounbRGoY","properties":{"formattedCitation":"(Q. Li et al., 2016)","plainCitation":"(Q. Li et al., 2016)","noteIndex":0},"citationItems":[{"id":203,"uris":["http://zotero.org/users/local/5fB8fH8J/items/NWHZMZ99"],"itemData":{"id":203,"type":"article-journal","abstract":"Human action recognition in videos is a topic of active research in computer vision. Dense trajectory (DT) features were shown to be efficient for representing videos in state-of-the-art approaches. In this paper, we present a more effective approach of video representation using improved salient dense trajectories: first, detecting the motion salient region and extracting the dense trajectories by tracking interest points in each spatial scale separately and then refining the dense trajectories via the analysis of the motion saliency. Then, we compute several descriptors (i.e., trajectory displacement, HOG, HOF, and MBH) in the spatiotemporal volume aligned with the trajectories. Finally, in order to represent the videos better, we optimize the framework of bag-of-words according to the motion salient intensity distribution and the idea of sparse coefficient reconstruction. Our architecture is trained and evaluated on the four standard video actions datasets of KTH, UCF sports, HMDB51, and UCF50, and the experimental results show that our approach performs competitively comparing with the state-of-the-art results.","container-title":"Computational Intelligence and Neuroscience","DOI":"10.1155/2016/6750459","ISSN":"1687-5265","language":"en","note":"publisher: Hindawi","page":"e6750459","source":"www.hindawi.com","title":"Human Action Recognition Using Improved Salient Dense Trajectories","volume":"2016","author":[{"family":"Li","given":"Qingwu"},{"family":"Cheng","given":"Haisu"},{"family":"Zhou","given":"Yan"},{"family":"Huo","given":"Guanying"}],"issued":{"date-parts":[["2016",5,17]]}}}],"schema":"https://github.com/citation-style-language/schema/raw/master/csl-citation.json"} </w:instrText>
      </w:r>
      <w:r w:rsidR="00AA3A66">
        <w:fldChar w:fldCharType="separate"/>
      </w:r>
      <w:r w:rsidR="00AA3A66" w:rsidRPr="00AA3A66">
        <w:t>(Q. Li et al., 2016)</w:t>
      </w:r>
      <w:r w:rsidR="00AA3A66">
        <w:fldChar w:fldCharType="end"/>
      </w:r>
    </w:p>
    <w:p w14:paraId="6D6745D7" w14:textId="1DB1DEF3" w:rsidR="00F60C94" w:rsidRPr="00236FAF" w:rsidRDefault="00F60C94" w:rsidP="00F60C94">
      <w:r w:rsidRPr="00236FAF">
        <w:t xml:space="preserve">MBH naopak zachytáva hranice pohybu vo videu. Počíta gradient optického toku a kvantifikuje orientácie gradientu do rôznych </w:t>
      </w:r>
      <w:proofErr w:type="spellStart"/>
      <w:r w:rsidRPr="00236FAF">
        <w:t>binov</w:t>
      </w:r>
      <w:proofErr w:type="spellEnd"/>
      <w:r w:rsidRPr="00236FAF">
        <w:t xml:space="preserve">. V tomto prípade </w:t>
      </w:r>
      <w:proofErr w:type="spellStart"/>
      <w:r w:rsidRPr="00236FAF">
        <w:t>histogram</w:t>
      </w:r>
      <w:proofErr w:type="spellEnd"/>
      <w:r w:rsidRPr="00236FAF">
        <w:t xml:space="preserve"> reprezentuje distribúciu hraníc pohybu vo videu</w:t>
      </w:r>
      <w:r w:rsidR="00A95740">
        <w:t>.</w:t>
      </w:r>
      <w:r w:rsidR="00AA3A66">
        <w:t xml:space="preserve"> </w:t>
      </w:r>
      <w:r w:rsidR="00AA3A66">
        <w:fldChar w:fldCharType="begin"/>
      </w:r>
      <w:r w:rsidR="00AA3A66">
        <w:instrText xml:space="preserve"> ADDIN ZOTERO_ITEM CSL_CITATION {"citationID":"Zf0f9InF","properties":{"formattedCitation":"(Q. Li et al., 2016)","plainCitation":"(Q. Li et al., 2016)","noteIndex":0},"citationItems":[{"id":203,"uris":["http://zotero.org/users/local/5fB8fH8J/items/NWHZMZ99"],"itemData":{"id":203,"type":"article-journal","abstract":"Human action recognition in videos is a topic of active research in computer vision. Dense trajectory (DT) features were shown to be efficient for representing videos in state-of-the-art approaches. In this paper, we present a more effective approach of video representation using improved salient dense trajectories: first, detecting the motion salient region and extracting the dense trajectories by tracking interest points in each spatial scale separately and then refining the dense trajectories via the analysis of the motion saliency. Then, we compute several descriptors (i.e., trajectory displacement, HOG, HOF, and MBH) in the spatiotemporal volume aligned with the trajectories. Finally, in order to represent the videos better, we optimize the framework of bag-of-words according to the motion salient intensity distribution and the idea of sparse coefficient reconstruction. Our architecture is trained and evaluated on the four standard video actions datasets of KTH, UCF sports, HMDB51, and UCF50, and the experimental results show that our approach performs competitively comparing with the state-of-the-art results.","container-title":"Computational Intelligence and Neuroscience","DOI":"10.1155/2016/6750459","ISSN":"1687-5265","language":"en","note":"publisher: Hindawi","page":"e6750459","source":"www.hindawi.com","title":"Human Action Recognition Using Improved Salient Dense Trajectories","volume":"2016","author":[{"family":"Li","given":"Qingwu"},{"family":"Cheng","given":"Haisu"},{"family":"Zhou","given":"Yan"},{"family":"Huo","given":"Guanying"}],"issued":{"date-parts":[["2016",5,17]]}}}],"schema":"https://github.com/citation-style-language/schema/raw/master/csl-citation.json"} </w:instrText>
      </w:r>
      <w:r w:rsidR="00AA3A66">
        <w:fldChar w:fldCharType="separate"/>
      </w:r>
      <w:r w:rsidR="00AA3A66" w:rsidRPr="00AA3A66">
        <w:t>(Q. Li et al., 2016)</w:t>
      </w:r>
      <w:r w:rsidR="00AA3A66">
        <w:fldChar w:fldCharType="end"/>
      </w:r>
    </w:p>
    <w:p w14:paraId="2DEF4603" w14:textId="430DC54C" w:rsidR="00F60C94" w:rsidRPr="00236FAF" w:rsidRDefault="00F60C94" w:rsidP="00F60C94">
      <w:r w:rsidRPr="00236FAF">
        <w:t>V praxi sa využíva aj kombinácia HOF alebo MBH s C3D modelom a tu dodávajú doplnkové vlastnosti k priestorovým informáciám zachyteným modelom C3D. Avšak sa ukazuje, že C3D model jednoducho prekonáva tieto modely aj ak pracuje osamote a to pri viacerých testoch výkonu.</w:t>
      </w:r>
      <w:r w:rsidR="00A95740">
        <w:t xml:space="preserve"> </w:t>
      </w:r>
      <w:r w:rsidR="00A95740">
        <w:fldChar w:fldCharType="begin"/>
      </w:r>
      <w:r w:rsidR="00A95740">
        <w:instrText xml:space="preserve"> ADDIN ZOTERO_ITEM CSL_CITATION {"citationID":"wyB8gNfI","properties":{"formattedCitation":"(Tran et al., 2015)","plainCitation":"(Tran et al., 2015)","noteIndex":0},"citationItems":[{"id":195,"uris":["http://zotero.org/users/local/5fB8fH8J/items/45384ZGP"],"itemData":{"id":195,"type":"paper-conference","abstract":"We propose a simple, yet effective approach for spatiotemporal feature learning using deep 3-dimensional convolutional networks (3D ConvNets) trained on a large scale supervised video dataset. Our ﬁndings are three-fold: 1) 3D ConvNets are more suitable for spatiotemporal feature learning compared to 2D ConvNets; 2) A homogeneous architecture with small 3 × 3 × 3 convolution kernels in all layers is among the best performing architectures for 3D ConvNets; and 3) Our learned features, namely C3D (Convolutional 3D), with a simple linear classiﬁer outperform state-of-the-art methods on 4 different benchmarks and are comparable with current best methods on the other 2 benchmarks. In addition, the features are compact: achieving 52.8% accuracy on UCF101 dataset with only 10 dimensions and also very efﬁcient to compute due to the fast inference of ConvNets. Finally, they are conceptually very simple and easy to train and use.","container-title":"2015 IEEE International Conference on Computer Vision (ICCV)","DOI":"10.1109/ICCV.2015.510","event-place":"Santiago, Chile","event-title":"2015 IEEE International Conference on Computer Vision (ICCV)","ISBN":"978-1-4673-8391-2","language":"en","page":"4489-4497","publisher":"IEEE","publisher-place":"Santiago, Chile","source":"DOI.org (Crossref)","title":"Learning Spatiotemporal Features with 3D Convolutional Networks","URL":"http://ieeexplore.ieee.org/document/7410867/","author":[{"family":"Tran","given":"Du"},{"family":"Bourdev","given":"Lubomir"},{"family":"Fergus","given":"Rob"},{"family":"Torresani","given":"Lorenzo"},{"family":"Paluri","given":"Manohar"}],"accessed":{"date-parts":[["2023",12,2]]},"issued":{"date-parts":[["2015",12]]}}}],"schema":"https://github.com/citation-style-language/schema/raw/master/csl-citation.json"} </w:instrText>
      </w:r>
      <w:r w:rsidR="00A95740">
        <w:fldChar w:fldCharType="separate"/>
      </w:r>
      <w:r w:rsidR="00A95740" w:rsidRPr="00A95740">
        <w:t>(Tran et al., 2015)</w:t>
      </w:r>
      <w:r w:rsidR="00A95740">
        <w:fldChar w:fldCharType="end"/>
      </w:r>
    </w:p>
    <w:p w14:paraId="4F5DB323" w14:textId="64E1A4EC" w:rsidR="00F60C94" w:rsidRPr="00236FAF" w:rsidRDefault="00F60C94" w:rsidP="00F60C94">
      <w:r w:rsidRPr="00236FAF">
        <w:t xml:space="preserve">V oblasti medicínskeho výskumu sa C3D využíva pri pacientoch, ktorým bola transplantovaná oblička. Podľa výskumu </w:t>
      </w:r>
      <w:proofErr w:type="spellStart"/>
      <w:r w:rsidRPr="00236FAF">
        <w:t>Comoli</w:t>
      </w:r>
      <w:proofErr w:type="spellEnd"/>
      <w:r w:rsidRPr="00236FAF">
        <w:t xml:space="preserve"> et al. </w:t>
      </w:r>
      <w:r w:rsidR="00A95740">
        <w:t>(</w:t>
      </w:r>
      <w:r w:rsidRPr="00236FAF">
        <w:t>2016) by mal byť tento model schopný predikovať rizik</w:t>
      </w:r>
      <w:r w:rsidR="009923C6" w:rsidRPr="00236FAF">
        <w:t>á</w:t>
      </w:r>
      <w:r w:rsidRPr="00236FAF">
        <w:t xml:space="preserve"> odmietnuti</w:t>
      </w:r>
      <w:r w:rsidR="009923C6" w:rsidRPr="00236FAF">
        <w:t>a</w:t>
      </w:r>
      <w:r w:rsidRPr="00236FAF">
        <w:t xml:space="preserve"> transplantátu. </w:t>
      </w:r>
    </w:p>
    <w:p w14:paraId="58AE1B95" w14:textId="77777777" w:rsidR="00F60C94" w:rsidRPr="00236FAF" w:rsidRDefault="00F60C94" w:rsidP="00F60C94">
      <w:r w:rsidRPr="00236FAF">
        <w:t xml:space="preserve">Pri výskumoch v oblasti počítačovej vedy sa vyvíja variácia na model C3D: MV-C3D pre 3D </w:t>
      </w:r>
      <w:proofErr w:type="spellStart"/>
      <w:r w:rsidRPr="00236FAF">
        <w:t>konvolučné</w:t>
      </w:r>
      <w:proofErr w:type="spellEnd"/>
      <w:r w:rsidRPr="00236FAF">
        <w:t xml:space="preserve"> neurónové siete. Tento nový model preukazuje svoju prispôsobivosť v reálnych situáciách, najmä pri analýze 3D rotovaných reálnych obrázkoch. Čiže sa dá tento model využiť v počítačovom videní, najmä pri rozpoznávaní objektov a pochopeniu scény. </w:t>
      </w:r>
      <w:commentRangeStart w:id="196"/>
      <w:r w:rsidRPr="00236FAF">
        <w:t xml:space="preserve">(MV-C3D: A </w:t>
      </w:r>
      <w:proofErr w:type="spellStart"/>
      <w:r w:rsidRPr="00236FAF">
        <w:t>Spatial</w:t>
      </w:r>
      <w:proofErr w:type="spellEnd"/>
      <w:r w:rsidRPr="00236FAF">
        <w:t xml:space="preserve"> </w:t>
      </w:r>
      <w:proofErr w:type="spellStart"/>
      <w:r w:rsidRPr="00236FAF">
        <w:t>Correlated</w:t>
      </w:r>
      <w:proofErr w:type="spellEnd"/>
      <w:r w:rsidRPr="00236FAF">
        <w:t xml:space="preserve"> </w:t>
      </w:r>
      <w:proofErr w:type="spellStart"/>
      <w:r w:rsidRPr="00236FAF">
        <w:t>Multi-View</w:t>
      </w:r>
      <w:proofErr w:type="spellEnd"/>
      <w:r w:rsidRPr="00236FAF">
        <w:t xml:space="preserve"> 3D </w:t>
      </w:r>
      <w:proofErr w:type="spellStart"/>
      <w:r w:rsidRPr="00236FAF">
        <w:t>Convolutional</w:t>
      </w:r>
      <w:proofErr w:type="spellEnd"/>
      <w:r w:rsidRPr="00236FAF">
        <w:t xml:space="preserve"> </w:t>
      </w:r>
      <w:proofErr w:type="spellStart"/>
      <w:r w:rsidRPr="00236FAF">
        <w:t>Neural</w:t>
      </w:r>
      <w:proofErr w:type="spellEnd"/>
      <w:r w:rsidRPr="00236FAF">
        <w:t xml:space="preserve"> </w:t>
      </w:r>
      <w:proofErr w:type="spellStart"/>
      <w:r w:rsidRPr="00236FAF">
        <w:t>Networks</w:t>
      </w:r>
      <w:proofErr w:type="spellEnd"/>
      <w:r w:rsidRPr="00236FAF">
        <w:t xml:space="preserve"> | IEEE </w:t>
      </w:r>
      <w:proofErr w:type="spellStart"/>
      <w:r w:rsidRPr="00236FAF">
        <w:t>Journals</w:t>
      </w:r>
      <w:proofErr w:type="spellEnd"/>
      <w:r w:rsidRPr="00236FAF">
        <w:t xml:space="preserve"> &amp; </w:t>
      </w:r>
      <w:proofErr w:type="spellStart"/>
      <w:r w:rsidRPr="00236FAF">
        <w:t>Magazine</w:t>
      </w:r>
      <w:proofErr w:type="spellEnd"/>
      <w:r w:rsidRPr="00236FAF">
        <w:t xml:space="preserve"> | IEEE </w:t>
      </w:r>
      <w:proofErr w:type="spellStart"/>
      <w:r w:rsidRPr="00236FAF">
        <w:t>Xplore</w:t>
      </w:r>
      <w:proofErr w:type="spellEnd"/>
      <w:r w:rsidRPr="00236FAF">
        <w:t xml:space="preserve"> </w:t>
      </w:r>
      <w:proofErr w:type="spellStart"/>
      <w:r w:rsidRPr="00236FAF">
        <w:t>n.d</w:t>
      </w:r>
      <w:proofErr w:type="spellEnd"/>
      <w:r w:rsidRPr="00236FAF">
        <w:t>.)</w:t>
      </w:r>
      <w:commentRangeEnd w:id="196"/>
      <w:r w:rsidR="00A95740">
        <w:rPr>
          <w:rStyle w:val="Odkaznakomentr"/>
        </w:rPr>
        <w:commentReference w:id="196"/>
      </w:r>
    </w:p>
    <w:p w14:paraId="2A65031D" w14:textId="03C375BD" w:rsidR="00F60C94" w:rsidRPr="00236FAF" w:rsidRDefault="009923C6" w:rsidP="00F60C94">
      <w:r w:rsidRPr="00236FAF">
        <w:t>Taktiež n</w:t>
      </w:r>
      <w:r w:rsidR="00F60C94" w:rsidRPr="00236FAF">
        <w:t xml:space="preserve">ájdeme využitie aj v imunológii, kde C3D zlepšuje vytváranie protilátok na vírusy prvého typu. Čiže sa dá potencionálne vyžiť na vytváranie stratégií pri tvorbe vakcín a </w:t>
      </w:r>
      <w:proofErr w:type="spellStart"/>
      <w:r w:rsidR="00F60C94" w:rsidRPr="00236FAF">
        <w:t>imunoterapie</w:t>
      </w:r>
      <w:proofErr w:type="spellEnd"/>
      <w:r w:rsidR="00F60C94" w:rsidRPr="00236FAF">
        <w:t xml:space="preserve"> pri vírusových infekciách. </w:t>
      </w:r>
      <w:commentRangeStart w:id="197"/>
      <w:r w:rsidR="00F60C94" w:rsidRPr="00236FAF">
        <w:t xml:space="preserve">(MV-C3D: A </w:t>
      </w:r>
      <w:proofErr w:type="spellStart"/>
      <w:r w:rsidR="00F60C94" w:rsidRPr="00236FAF">
        <w:t>Spatial</w:t>
      </w:r>
      <w:proofErr w:type="spellEnd"/>
      <w:r w:rsidR="00F60C94" w:rsidRPr="00236FAF">
        <w:t xml:space="preserve"> </w:t>
      </w:r>
      <w:proofErr w:type="spellStart"/>
      <w:r w:rsidR="00F60C94" w:rsidRPr="00236FAF">
        <w:t>Correlated</w:t>
      </w:r>
      <w:proofErr w:type="spellEnd"/>
      <w:r w:rsidR="00F60C94" w:rsidRPr="00236FAF">
        <w:t xml:space="preserve"> </w:t>
      </w:r>
      <w:proofErr w:type="spellStart"/>
      <w:r w:rsidR="00F60C94" w:rsidRPr="00236FAF">
        <w:t>Multi-View</w:t>
      </w:r>
      <w:proofErr w:type="spellEnd"/>
      <w:r w:rsidR="00F60C94" w:rsidRPr="00236FAF">
        <w:t xml:space="preserve"> 3D </w:t>
      </w:r>
      <w:proofErr w:type="spellStart"/>
      <w:r w:rsidR="00F60C94" w:rsidRPr="00236FAF">
        <w:t>Convolutional</w:t>
      </w:r>
      <w:proofErr w:type="spellEnd"/>
      <w:r w:rsidR="00F60C94" w:rsidRPr="00236FAF">
        <w:t xml:space="preserve"> </w:t>
      </w:r>
      <w:proofErr w:type="spellStart"/>
      <w:r w:rsidR="00F60C94" w:rsidRPr="00236FAF">
        <w:t>Neural</w:t>
      </w:r>
      <w:proofErr w:type="spellEnd"/>
      <w:r w:rsidR="00F60C94" w:rsidRPr="00236FAF">
        <w:t xml:space="preserve"> </w:t>
      </w:r>
      <w:proofErr w:type="spellStart"/>
      <w:r w:rsidR="00F60C94" w:rsidRPr="00236FAF">
        <w:t>Networks</w:t>
      </w:r>
      <w:proofErr w:type="spellEnd"/>
      <w:r w:rsidR="00F60C94" w:rsidRPr="00236FAF">
        <w:t xml:space="preserve"> | IEEE </w:t>
      </w:r>
      <w:proofErr w:type="spellStart"/>
      <w:r w:rsidR="00F60C94" w:rsidRPr="00236FAF">
        <w:t>Journals</w:t>
      </w:r>
      <w:proofErr w:type="spellEnd"/>
      <w:r w:rsidR="00F60C94" w:rsidRPr="00236FAF">
        <w:t xml:space="preserve"> &amp; </w:t>
      </w:r>
      <w:proofErr w:type="spellStart"/>
      <w:r w:rsidR="00F60C94" w:rsidRPr="00236FAF">
        <w:t>Magazine</w:t>
      </w:r>
      <w:proofErr w:type="spellEnd"/>
      <w:r w:rsidR="00F60C94" w:rsidRPr="00236FAF">
        <w:t xml:space="preserve"> | IEEE </w:t>
      </w:r>
      <w:proofErr w:type="spellStart"/>
      <w:r w:rsidR="00F60C94" w:rsidRPr="00236FAF">
        <w:t>Xplore</w:t>
      </w:r>
      <w:proofErr w:type="spellEnd"/>
      <w:r w:rsidR="00F60C94" w:rsidRPr="00236FAF">
        <w:t xml:space="preserve"> </w:t>
      </w:r>
      <w:proofErr w:type="spellStart"/>
      <w:r w:rsidR="00F60C94" w:rsidRPr="00236FAF">
        <w:t>n.d</w:t>
      </w:r>
      <w:proofErr w:type="spellEnd"/>
      <w:r w:rsidR="00F60C94" w:rsidRPr="00236FAF">
        <w:t>.)</w:t>
      </w:r>
      <w:commentRangeEnd w:id="197"/>
      <w:r w:rsidR="00A95740">
        <w:rPr>
          <w:rStyle w:val="Odkaznakomentr"/>
        </w:rPr>
        <w:commentReference w:id="197"/>
      </w:r>
    </w:p>
    <w:p w14:paraId="00353D2A" w14:textId="77777777" w:rsidR="00F60C94" w:rsidRPr="00236FAF" w:rsidRDefault="00F60C94" w:rsidP="00F60C94">
      <w:pPr>
        <w:keepNext/>
        <w:spacing w:before="120" w:after="120"/>
        <w:jc w:val="left"/>
        <w:outlineLvl w:val="2"/>
        <w:rPr>
          <w:b/>
          <w:bCs/>
          <w:szCs w:val="26"/>
        </w:rPr>
      </w:pPr>
      <w:bookmarkStart w:id="198" w:name="_Toc152866675"/>
      <w:bookmarkStart w:id="199" w:name="_Toc152869549"/>
      <w:bookmarkStart w:id="200" w:name="_Toc152869966"/>
      <w:bookmarkStart w:id="201" w:name="_Toc162903198"/>
      <w:r w:rsidRPr="00236FAF">
        <w:rPr>
          <w:b/>
          <w:bCs/>
          <w:szCs w:val="26"/>
        </w:rPr>
        <w:lastRenderedPageBreak/>
        <w:t>P3D Model</w:t>
      </w:r>
      <w:bookmarkEnd w:id="198"/>
      <w:bookmarkEnd w:id="199"/>
      <w:bookmarkEnd w:id="200"/>
      <w:bookmarkEnd w:id="201"/>
    </w:p>
    <w:p w14:paraId="15782EA1" w14:textId="2FD1C641" w:rsidR="00F60C94" w:rsidRPr="00236FAF" w:rsidRDefault="00F60C94" w:rsidP="00F60C94">
      <w:pPr>
        <w:ind w:firstLine="709"/>
        <w:contextualSpacing/>
        <w:jc w:val="left"/>
      </w:pPr>
      <w:r w:rsidRPr="00236FAF">
        <w:t xml:space="preserve">PSD ( </w:t>
      </w:r>
      <w:proofErr w:type="spellStart"/>
      <w:r w:rsidRPr="00236FAF">
        <w:t>Pseudo</w:t>
      </w:r>
      <w:proofErr w:type="spellEnd"/>
      <w:r w:rsidRPr="00236FAF">
        <w:t xml:space="preserve"> 3D model) model pozostáva z trojdimenzionálnych blokov, ktoré nahrádzajú </w:t>
      </w:r>
      <w:proofErr w:type="spellStart"/>
      <w:r w:rsidRPr="00236FAF">
        <w:t>konvolučné</w:t>
      </w:r>
      <w:proofErr w:type="spellEnd"/>
      <w:r w:rsidRPr="00236FAF">
        <w:t xml:space="preserve"> jadrá, čím uľahčujú výpočtový proces. Ide teda o nový výpočtový prístup, ktorý eliminuje potrebu opätovného výpočtu variačných komponentov</w:t>
      </w:r>
      <w:r w:rsidR="00A95740">
        <w:t xml:space="preserve">. </w:t>
      </w:r>
      <w:r w:rsidR="00A95740">
        <w:fldChar w:fldCharType="begin"/>
      </w:r>
      <w:r w:rsidR="00A95740">
        <w:instrText xml:space="preserve"> ADDIN ZOTERO_ITEM CSL_CITATION {"citationID":"rDOegI0f","properties":{"formattedCitation":"(Z. Zhang et al., 2010)","plainCitation":"(Z. Zhang et al., 2010)","noteIndex":0},"citationItems":[{"id":212,"uris":["http://zotero.org/users/local/5fB8fH8J/items/S74VR957"],"itemData":{"id":212,"type":"article-journal","abstract":"Zhiwu Zhang and colleagues report a mixed linear model approach for correcting for population structure and family relatedness in genome-wide association studies.","container-title":"Nature Genetics","DOI":"10.1038/ng.546","ISSN":"1546-1718","issue":"4","journalAbbreviation":"Nat Genet","language":"en","license":"2010 Springer Nature America, Inc.","note":"number: 4\npublisher: Nature Publishing Group","page":"355-360","source":"www.nature.com","title":"Mixed linear model approach adapted for genome-wide association studies","volume":"42","author":[{"family":"Zhang","given":"Zhiwu"},{"family":"Ersoz","given":"Elhan"},{"family":"Lai","given":"Chao-Qiang"},{"family":"Todhunter","given":"Rory J."},{"family":"Tiwari","given":"Hemant K."},{"family":"Gore","given":"Michael A."},{"family":"Bradbury","given":"Peter J."},{"family":"Yu","given":"Jianming"},{"family":"Arnett","given":"Donna K."},{"family":"Ordovas","given":"Jose M."},{"family":"Buckler","given":"Edward S."}],"issued":{"date-parts":[["2010",4]]}}}],"schema":"https://github.com/citation-style-language/schema/raw/master/csl-citation.json"} </w:instrText>
      </w:r>
      <w:r w:rsidR="00A95740">
        <w:fldChar w:fldCharType="separate"/>
      </w:r>
      <w:r w:rsidR="00A95740" w:rsidRPr="00A95740">
        <w:t>(Z. Zhang et al., 2010)</w:t>
      </w:r>
      <w:r w:rsidR="00A95740">
        <w:fldChar w:fldCharType="end"/>
      </w:r>
    </w:p>
    <w:p w14:paraId="3EA19D13" w14:textId="36AA0F5B" w:rsidR="00F60C94" w:rsidRPr="00236FAF" w:rsidRDefault="00F60C94" w:rsidP="00F60C94">
      <w:pPr>
        <w:ind w:firstLine="709"/>
        <w:contextualSpacing/>
        <w:jc w:val="left"/>
      </w:pPr>
      <w:r w:rsidRPr="00236FAF">
        <w:t>P3D model pol porovnávaný s C3D a predstavuje menšiu výpočtovú náročnosť a</w:t>
      </w:r>
      <w:r w:rsidR="009923C6" w:rsidRPr="00236FAF">
        <w:t>ko aj</w:t>
      </w:r>
      <w:r w:rsidRPr="00236FAF">
        <w:t xml:space="preserve"> menšiu obťažnosť pri tréningu a nižši</w:t>
      </w:r>
      <w:r w:rsidR="009923C6" w:rsidRPr="00236FAF">
        <w:t>e</w:t>
      </w:r>
      <w:r w:rsidRPr="00236FAF">
        <w:t xml:space="preserve"> </w:t>
      </w:r>
      <w:r w:rsidR="009923C6" w:rsidRPr="00236FAF">
        <w:t>percento</w:t>
      </w:r>
      <w:r w:rsidRPr="00236FAF">
        <w:t xml:space="preserve"> preučenia. </w:t>
      </w:r>
      <w:r w:rsidR="00A95740">
        <w:fldChar w:fldCharType="begin"/>
      </w:r>
      <w:r w:rsidR="00A95740">
        <w:instrText xml:space="preserve"> ADDIN ZOTERO_ITEM CSL_CITATION {"citationID":"6BEASpUY","properties":{"formattedCitation":"(Q. Zhang et al., 2020)","plainCitation":"(Q. Zhang et al., 2020)","noteIndex":0},"citationItems":[{"id":214,"uris":["http://zotero.org/users/local/5fB8fH8J/items/CEZHXG76"],"itemData":{"id":214,"type":"article-journal","abstract":"As an indispensable part in Intelligent Traffic System (ITS), the task of traffic forecasting inherently subjects to the following three challenging aspects. First, traffic data are physically associated with road networks, and thus should be formatted as traffic graphs rather than regular grid-like tensors. Second, traffic data render strong spatial dependence, which implies that the nodes in the traffic graphs usually have complex and dynamic relationships between each other. Third, traffic data demonstrate strong temporal dependence, which is crucial for traffic time series modeling. To address these issues, we propose a novel framework named Structure Learning Convolution (SLC) that enables to extend the traditional convolutional neural network (CNN) to graph domains and learn the graph structure for traffic forecasting. Technically, SLC explicitly models the structure information into the convolutional operation. Under this framework, various non-Euclidean CNN methods can be considered as particular instances of our formulation, yielding a flexible mechanism for learning on the graph. Along this technical line, two SLC modules are proposed to capture the global and local structures respectively and they are integrated to construct an end-to-end network for traffic forecasting. Additionally, in this process, Pseudo three Dimensional convolution (P3D) networks are combined with SLC to capture the temporal dependencies in traffic data. Extensively comparative experiments on six real-world datasets demonstrate our proposed approach significantly outperforms the state-of-the-art ones.","container-title":"Proceedings of the AAAI Conference on Artificial Intelligence","DOI":"10.1609/aaai.v34i01.5470","ISSN":"2374-3468","issue":"01","language":"en","license":"Copyright (c) 2020 Association for the Advancement of Artificial Intelligence","note":"number: 01","page":"1177-1185","source":"ojs.aaai.org","title":"Spatio-Temporal Graph Structure Learning for Traffic Forecasting","volume":"34","author":[{"family":"Zhang","given":"Qi"},{"family":"Chang","given":"Jianlong"},{"family":"Meng","given":"Gaofeng"},{"family":"Xiang","given":"Shiming"},{"family":"Pan","given":"Chunhong"}],"issued":{"date-parts":[["2020",4,3]]}}}],"schema":"https://github.com/citation-style-language/schema/raw/master/csl-citation.json"} </w:instrText>
      </w:r>
      <w:r w:rsidR="00A95740">
        <w:fldChar w:fldCharType="separate"/>
      </w:r>
      <w:r w:rsidR="00A95740" w:rsidRPr="00A95740">
        <w:t>(Q. Zhang et al., 2020)</w:t>
      </w:r>
      <w:r w:rsidR="00A95740">
        <w:fldChar w:fldCharType="end"/>
      </w:r>
    </w:p>
    <w:p w14:paraId="5913A7CA" w14:textId="3C6BD688" w:rsidR="00F60C94" w:rsidRPr="00236FAF" w:rsidRDefault="009923C6" w:rsidP="00F60C94">
      <w:r w:rsidRPr="00236FAF">
        <w:t>M</w:t>
      </w:r>
      <w:r w:rsidR="00F60C94" w:rsidRPr="00236FAF">
        <w:t xml:space="preserve">odel nachádza využitie v mnohých sférach. Za jednu z najviac zaujímavých považujeme výskum v oblasti batérií. </w:t>
      </w:r>
    </w:p>
    <w:p w14:paraId="6218E425" w14:textId="711174A2" w:rsidR="00F60C94" w:rsidRPr="00236FAF" w:rsidRDefault="00F60C94" w:rsidP="00F60C94">
      <w:r w:rsidRPr="00236FAF">
        <w:t xml:space="preserve">Jedna zo štúdií od </w:t>
      </w:r>
      <w:proofErr w:type="spellStart"/>
      <w:r w:rsidRPr="00236FAF">
        <w:t>Chayambuka</w:t>
      </w:r>
      <w:proofErr w:type="spellEnd"/>
      <w:r w:rsidRPr="00236FAF">
        <w:t xml:space="preserve"> </w:t>
      </w:r>
      <w:r w:rsidR="00A7356B">
        <w:t>et al</w:t>
      </w:r>
      <w:r w:rsidR="00943BF4">
        <w:t>. (2019)</w:t>
      </w:r>
      <w:r w:rsidRPr="00236FAF">
        <w:t xml:space="preserve"> sa zameriava na modelovanie a návrh polotuhých článkových batérií (</w:t>
      </w:r>
      <w:proofErr w:type="spellStart"/>
      <w:r w:rsidRPr="00236FAF">
        <w:t>SSFBs</w:t>
      </w:r>
      <w:proofErr w:type="spellEnd"/>
      <w:r w:rsidRPr="00236FAF">
        <w:t xml:space="preserve">) pomocou tohto </w:t>
      </w:r>
      <w:proofErr w:type="spellStart"/>
      <w:r w:rsidRPr="00236FAF">
        <w:t>pseudo</w:t>
      </w:r>
      <w:proofErr w:type="spellEnd"/>
      <w:r w:rsidRPr="00236FAF">
        <w:t xml:space="preserve"> trojrozmerného modelu – P3D. Model bol použitý na simuláciu difúzie látok, ktoré prezentovali jediný transportný mechanizmus v aktívnych častiach </w:t>
      </w:r>
      <w:proofErr w:type="spellStart"/>
      <w:r w:rsidRPr="00236FAF">
        <w:t>SSFBs</w:t>
      </w:r>
      <w:proofErr w:type="spellEnd"/>
      <w:r w:rsidRPr="00236FAF">
        <w:t xml:space="preserve">. P3D umožnil znázorniť časovo závislé profily napätia, distribúciu prúdu a distribúciu stavu napätia v aktívnych častiach. </w:t>
      </w:r>
      <w:r w:rsidR="00A7356B">
        <w:fldChar w:fldCharType="begin"/>
      </w:r>
      <w:r w:rsidR="00A7356B">
        <w:instrText xml:space="preserve"> ADDIN ZOTERO_ITEM CSL_CITATION {"citationID":"UrSW66h2","properties":{"formattedCitation":"(Chayambuka, Fransaer, a Dominguez-Benetton, 2019)","plainCitation":"(Chayambuka, Fransaer, a Dominguez-Benetton, 2019)","noteIndex":0},"citationItems":[{"id":216,"uris":["http://zotero.org/users/local/5fB8fH8J/items/VPKATC9B"],"itemData":{"id":216,"type":"article-journal","abstract":"Semi-solid flow batteries (SSFBs) provide a highly scalable energy storage alternative for the reliable use of intermittent renewable energy sources. In this work, a new pseudo three-dimensional (P3D), multi-scale and multi-physics approach to the modeling of SSFBs is presented which includes the correct way to model flowing active particles. Two coupled continuum domains; one representing the battery and another representing the electrochemically active particles, are used as the computational solution strategy, to resolve the characteristic multi-scale electrochemical phenomena. In modeling the flowing particles, solid-state diffusion is applied as the single transport mechanism, contrary to previous investigations which included convection/advection. Time dependent voltage profiles, as well as spatial distributions of the state of charge in the SSFB active particles are herein examined and a Ragone plot for a SSFB is unveiled for the first time. Although presented in the case of a nickel-metal hydride SSFB, this P3D model framework is adaptable to any other SSFB chemistry, based on Li-ion or Na-ion active materials for example.","container-title":"Journal of Power Sources","DOI":"10.1016/j.jpowsour.2019.226740","ISSN":"0378-7753","journalAbbreviation":"Journal of Power Sources","page":"226740","source":"ScienceDirect","title":"Modeling and design of semi-solid flow batteries","volume":"434","author":[{"family":"Chayambuka","given":"Kudakwashe"},{"family":"Fransaer","given":"Jan"},{"family":"Dominguez-Benetton","given":"Xochitl"}],"issued":{"date-parts":[["2019",9,15]]}}}],"schema":"https://github.com/citation-style-language/schema/raw/master/csl-citation.json"} </w:instrText>
      </w:r>
      <w:r w:rsidR="00A7356B">
        <w:fldChar w:fldCharType="separate"/>
      </w:r>
      <w:r w:rsidR="00A7356B" w:rsidRPr="00A7356B">
        <w:t>(Chayambuka, Fransaer, a Dominguez-Benetton, 2019)</w:t>
      </w:r>
      <w:r w:rsidR="00A7356B">
        <w:fldChar w:fldCharType="end"/>
      </w:r>
      <w:r w:rsidRPr="00236FAF">
        <w:t xml:space="preserve"> </w:t>
      </w:r>
    </w:p>
    <w:p w14:paraId="6FF551A1" w14:textId="77777777" w:rsidR="00F60C94" w:rsidRPr="00236FAF" w:rsidRDefault="00F60C94" w:rsidP="00F60C94">
      <w:pPr>
        <w:jc w:val="center"/>
      </w:pPr>
      <w:r w:rsidRPr="00236FAF">
        <w:rPr>
          <w:noProof/>
        </w:rPr>
        <w:drawing>
          <wp:inline distT="0" distB="0" distL="0" distR="0" wp14:anchorId="0ED52022" wp14:editId="213E6E9A">
            <wp:extent cx="4944265" cy="2583180"/>
            <wp:effectExtent l="0" t="0" r="8890" b="7620"/>
            <wp:docPr id="6811241" name="Obrázok 2" descr="Obrázok, na ktorom je text, snímka obrazovky, diagram, rad&#10;&#10;Automaticky generovaný pop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1241" name="Obrázok 2" descr="Obrázok, na ktorom je text, snímka obrazovky, diagram, rad&#10;&#10;Automaticky generovaný popi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74880" cy="2599175"/>
                    </a:xfrm>
                    <a:prstGeom prst="rect">
                      <a:avLst/>
                    </a:prstGeom>
                    <a:noFill/>
                    <a:ln>
                      <a:noFill/>
                    </a:ln>
                  </pic:spPr>
                </pic:pic>
              </a:graphicData>
            </a:graphic>
          </wp:inline>
        </w:drawing>
      </w:r>
    </w:p>
    <w:p w14:paraId="6CC51CF1" w14:textId="2C0532B4" w:rsidR="00F60C94" w:rsidRPr="00236FAF" w:rsidRDefault="00F60C94" w:rsidP="00943BF4">
      <w:r w:rsidRPr="00236FAF">
        <w:t>Využitie modelu nájdeme aj v biológii, pri génových štúdiách, kde sa využíva napríklad na pochopenie organizácie a funkcionality genómov ohľadom zdravia a chorôb populácie.</w:t>
      </w:r>
      <w:r w:rsidR="00943BF4">
        <w:t xml:space="preserve"> </w:t>
      </w:r>
      <w:r w:rsidRPr="00236FAF">
        <w:t xml:space="preserve">V medicíne má P3D model úžitok pri modelovaní geometrie genómov, kde sa pozorujú bunky a ich dopad na zdravie ľudí. </w:t>
      </w:r>
      <w:commentRangeStart w:id="202"/>
      <w:r w:rsidRPr="00236FAF">
        <w:t>(</w:t>
      </w:r>
      <w:proofErr w:type="spellStart"/>
      <w:r w:rsidRPr="00236FAF">
        <w:t>Full</w:t>
      </w:r>
      <w:proofErr w:type="spellEnd"/>
      <w:r w:rsidRPr="00236FAF">
        <w:t xml:space="preserve"> </w:t>
      </w:r>
      <w:proofErr w:type="spellStart"/>
      <w:r w:rsidRPr="00236FAF">
        <w:t>article</w:t>
      </w:r>
      <w:proofErr w:type="spellEnd"/>
      <w:r w:rsidRPr="00236FAF">
        <w:t xml:space="preserve">: 3D </w:t>
      </w:r>
      <w:proofErr w:type="spellStart"/>
      <w:r w:rsidRPr="00236FAF">
        <w:t>genome</w:t>
      </w:r>
      <w:proofErr w:type="spellEnd"/>
      <w:r w:rsidRPr="00236FAF">
        <w:t xml:space="preserve"> </w:t>
      </w:r>
      <w:proofErr w:type="spellStart"/>
      <w:r w:rsidRPr="00236FAF">
        <w:t>organization</w:t>
      </w:r>
      <w:proofErr w:type="spellEnd"/>
      <w:r w:rsidRPr="00236FAF">
        <w:t xml:space="preserve"> in </w:t>
      </w:r>
      <w:proofErr w:type="spellStart"/>
      <w:r w:rsidRPr="00236FAF">
        <w:t>health</w:t>
      </w:r>
      <w:proofErr w:type="spellEnd"/>
      <w:r w:rsidRPr="00236FAF">
        <w:t xml:space="preserve"> and </w:t>
      </w:r>
      <w:proofErr w:type="spellStart"/>
      <w:r w:rsidRPr="00236FAF">
        <w:t>disease</w:t>
      </w:r>
      <w:proofErr w:type="spellEnd"/>
      <w:r w:rsidRPr="00236FAF">
        <w:t xml:space="preserve">: </w:t>
      </w:r>
      <w:proofErr w:type="spellStart"/>
      <w:r w:rsidRPr="00236FAF">
        <w:t>emerging</w:t>
      </w:r>
      <w:proofErr w:type="spellEnd"/>
      <w:r w:rsidRPr="00236FAF">
        <w:t xml:space="preserve"> </w:t>
      </w:r>
      <w:proofErr w:type="spellStart"/>
      <w:r w:rsidRPr="00236FAF">
        <w:t>opportunities</w:t>
      </w:r>
      <w:proofErr w:type="spellEnd"/>
      <w:r w:rsidRPr="00236FAF">
        <w:t xml:space="preserve"> in </w:t>
      </w:r>
      <w:proofErr w:type="spellStart"/>
      <w:r w:rsidRPr="00236FAF">
        <w:t>cancer</w:t>
      </w:r>
      <w:proofErr w:type="spellEnd"/>
      <w:r w:rsidRPr="00236FAF">
        <w:t xml:space="preserve"> </w:t>
      </w:r>
      <w:proofErr w:type="spellStart"/>
      <w:r w:rsidRPr="00236FAF">
        <w:t>translational</w:t>
      </w:r>
      <w:proofErr w:type="spellEnd"/>
      <w:r w:rsidRPr="00236FAF">
        <w:t xml:space="preserve"> </w:t>
      </w:r>
      <w:proofErr w:type="spellStart"/>
      <w:r w:rsidRPr="00236FAF">
        <w:t>medicine</w:t>
      </w:r>
      <w:proofErr w:type="spellEnd"/>
      <w:r w:rsidRPr="00236FAF">
        <w:t xml:space="preserve"> </w:t>
      </w:r>
      <w:proofErr w:type="spellStart"/>
      <w:r w:rsidRPr="00236FAF">
        <w:t>n.d</w:t>
      </w:r>
      <w:proofErr w:type="spellEnd"/>
      <w:r w:rsidRPr="00236FAF">
        <w:t>.)</w:t>
      </w:r>
      <w:commentRangeEnd w:id="202"/>
      <w:r w:rsidR="004879EE">
        <w:rPr>
          <w:rStyle w:val="Odkaznakomentr"/>
        </w:rPr>
        <w:commentReference w:id="202"/>
      </w:r>
    </w:p>
    <w:p w14:paraId="60F44BC6" w14:textId="77777777" w:rsidR="00F60C94" w:rsidRPr="00236FAF" w:rsidRDefault="00F60C94" w:rsidP="00F60C94">
      <w:pPr>
        <w:keepNext/>
        <w:spacing w:before="120" w:after="120"/>
        <w:jc w:val="left"/>
        <w:outlineLvl w:val="2"/>
        <w:rPr>
          <w:b/>
          <w:bCs/>
          <w:szCs w:val="26"/>
        </w:rPr>
      </w:pPr>
      <w:bookmarkStart w:id="203" w:name="_Toc152866676"/>
      <w:bookmarkStart w:id="204" w:name="_Toc152869550"/>
      <w:bookmarkStart w:id="205" w:name="_Toc152869967"/>
      <w:bookmarkStart w:id="206" w:name="_Toc162903199"/>
      <w:r w:rsidRPr="00236FAF">
        <w:rPr>
          <w:b/>
          <w:bCs/>
          <w:szCs w:val="26"/>
        </w:rPr>
        <w:lastRenderedPageBreak/>
        <w:t>I3D Model</w:t>
      </w:r>
      <w:bookmarkEnd w:id="203"/>
      <w:bookmarkEnd w:id="204"/>
      <w:bookmarkEnd w:id="205"/>
      <w:bookmarkEnd w:id="206"/>
    </w:p>
    <w:p w14:paraId="170BDF72" w14:textId="11F00C09" w:rsidR="00F60C94" w:rsidRPr="00236FAF" w:rsidRDefault="00F60C94" w:rsidP="00F60C94">
      <w:pPr>
        <w:ind w:firstLine="709"/>
        <w:contextualSpacing/>
        <w:jc w:val="left"/>
      </w:pPr>
      <w:r w:rsidRPr="00236FAF">
        <w:t xml:space="preserve">I3D model predstavuje architektúru, ktorá zväčšuje dvojrozmerné </w:t>
      </w:r>
      <w:proofErr w:type="spellStart"/>
      <w:r w:rsidRPr="00236FAF">
        <w:t>konvolučné</w:t>
      </w:r>
      <w:proofErr w:type="spellEnd"/>
      <w:r w:rsidRPr="00236FAF">
        <w:t xml:space="preserve"> siete aby spracovával informácie času a priestoru z videí. V podstate využíva 2D siete, ktorým pridáva filtre a presúva ich do 3D. Čiže napríklad štvorcový filter sa stáva kubický. </w:t>
      </w:r>
      <w:r w:rsidR="004879EE">
        <w:fldChar w:fldCharType="begin"/>
      </w:r>
      <w:r w:rsidR="004879EE">
        <w:instrText xml:space="preserve"> ADDIN ZOTERO_ITEM CSL_CITATION {"citationID":"NjiyLiyV","properties":{"formattedCitation":"(Wei et al., 2022)","plainCitation":"(Wei et al., 2022)","noteIndex":0},"citationItems":[{"id":221,"uris":["http://zotero.org/users/local/5fB8fH8J/items/E23LEIXY"],"itemData":{"id":221,"type":"article","abstract":"Advances in machine learning and contactless sensors have enabled the understanding complex human behaviors in a healthcare setting. In particular, several deep learning systems have been introduced to enable comprehensive analysis of neuro-developmental conditions such as Autism Spectrum Disorder (ASD). This condition affects children from their early developmental stages onwards, and diagnosis relies entirely on observing the child's behavior and detecting behavioral cues. However, the diagnosis process is time-consuming as it requires long-term behavior observation, and the scarce availability of specialists. We demonstrate the effect of a region-based computer vision system to help clinicians and parents analyze a child's behavior. For this purpose, we adopt and enhance a dataset for analyzing autism-related actions using videos of children captured in uncontrolled environments (e.g. videos collected with consumer-grade cameras, in varied environments). The data is pre-processed by detecting the target child in the video to reduce the impact of background noise. Motivated by the effectiveness of temporal convolutional models, we propose both light-weight and conventional models capable of extracting action features from video frames and classifying autism-related behaviors by analyzing the relationships between frames in a video. Through extensive evaluations on the feature extraction and learning strategies, we demonstrate that the best performance is achieved with an Inflated 3D Convnet and Multi-Stage Temporal Convolutional Networks, achieving a 0.83 Weighted F1-score for classification of the three autism-related actions, outperforming existing methods. We also propose a light-weight solution by employing the ESNet backbone within the same system, achieving competitive results of 0.71 Weighted F1-score, and enabling potential deployment on embedded systems.","note":"arXiv:2208.04206 [cs]","number":"arXiv:2208.04206","publisher":"arXiv","source":"arXiv.org","title":"Vision-Based Activity Recognition in Children with Autism-Related Behaviors","URL":"http://arxiv.org/abs/2208.04206","author":[{"family":"Wei","given":"Pengbo"},{"family":"Ahmedt-Aristizabal","given":"David"},{"family":"Gammulle","given":"Harshala"},{"family":"Denman","given":"Simon"},{"family":"Armin","given":"Mohammad Ali"}],"accessed":{"date-parts":[["2023",12,2]]},"issued":{"date-parts":[["2022",8,8]]}}}],"schema":"https://github.com/citation-style-language/schema/raw/master/csl-citation.json"} </w:instrText>
      </w:r>
      <w:r w:rsidR="004879EE">
        <w:fldChar w:fldCharType="separate"/>
      </w:r>
      <w:r w:rsidR="004879EE" w:rsidRPr="004879EE">
        <w:t>(Wei et al., 2022)</w:t>
      </w:r>
      <w:r w:rsidR="004879EE">
        <w:fldChar w:fldCharType="end"/>
      </w:r>
    </w:p>
    <w:p w14:paraId="3D87DD33" w14:textId="3B4101F7" w:rsidR="00F60C94" w:rsidRPr="00236FAF" w:rsidRDefault="00F60C94" w:rsidP="00F60C94">
      <w:pPr>
        <w:ind w:firstLine="709"/>
        <w:contextualSpacing/>
        <w:jc w:val="left"/>
      </w:pPr>
      <w:r w:rsidRPr="00236FAF">
        <w:t xml:space="preserve">V oblasti rozpoznávania aktivít vo videách sa tento model využíva v chirurgii, kde sa rozpoznávajú postupy pri práci. V štúdii </w:t>
      </w:r>
      <w:proofErr w:type="spellStart"/>
      <w:r w:rsidRPr="00236FAF">
        <w:t>Zhang</w:t>
      </w:r>
      <w:proofErr w:type="spellEnd"/>
      <w:r w:rsidRPr="00236FAF">
        <w:t xml:space="preserve"> et al. </w:t>
      </w:r>
      <w:r w:rsidR="004879EE">
        <w:t>(</w:t>
      </w:r>
      <w:r w:rsidRPr="00236FAF">
        <w:t xml:space="preserve">2021) bol model I3D, konkrétne architektúra </w:t>
      </w:r>
      <w:proofErr w:type="spellStart"/>
      <w:r w:rsidRPr="00236FAF">
        <w:t>Inflated</w:t>
      </w:r>
      <w:proofErr w:type="spellEnd"/>
      <w:r w:rsidRPr="00236FAF">
        <w:t xml:space="preserve"> 3D </w:t>
      </w:r>
      <w:proofErr w:type="spellStart"/>
      <w:r w:rsidRPr="00236FAF">
        <w:t>ConvNet</w:t>
      </w:r>
      <w:proofErr w:type="spellEnd"/>
      <w:r w:rsidRPr="00236FAF">
        <w:t xml:space="preserve"> (na základe ktorej je vybudovaný model I3D)</w:t>
      </w:r>
      <w:r w:rsidR="00E56225" w:rsidRPr="00236FAF">
        <w:t xml:space="preserve">, </w:t>
      </w:r>
      <w:r w:rsidRPr="00236FAF">
        <w:t xml:space="preserve">využitá na rozpoznávanie chirurgických postupov v rámci operácií </w:t>
      </w:r>
      <w:proofErr w:type="spellStart"/>
      <w:r w:rsidRPr="00236FAF">
        <w:t>Tubulizácie</w:t>
      </w:r>
      <w:proofErr w:type="spellEnd"/>
      <w:r w:rsidRPr="00236FAF">
        <w:t xml:space="preserve"> žalúdka. Model bol trénovaný pomocou metódy ohnisková </w:t>
      </w:r>
      <w:proofErr w:type="spellStart"/>
      <w:r w:rsidRPr="00236FAF">
        <w:t>stráta</w:t>
      </w:r>
      <w:proofErr w:type="spellEnd"/>
      <w:r w:rsidRPr="00236FAF">
        <w:t xml:space="preserve"> (</w:t>
      </w:r>
      <w:proofErr w:type="spellStart"/>
      <w:r w:rsidRPr="00236FAF">
        <w:t>Focal</w:t>
      </w:r>
      <w:proofErr w:type="spellEnd"/>
      <w:r w:rsidRPr="00236FAF">
        <w:t xml:space="preserve"> </w:t>
      </w:r>
      <w:proofErr w:type="spellStart"/>
      <w:r w:rsidRPr="00236FAF">
        <w:t>loss</w:t>
      </w:r>
      <w:proofErr w:type="spellEnd"/>
      <w:r w:rsidRPr="00236FAF">
        <w:t>) a dosiahol presné rozpoznávanie rôznych chirurgických krokov.</w:t>
      </w:r>
      <w:r w:rsidR="004879EE">
        <w:t xml:space="preserve"> </w:t>
      </w:r>
      <w:r w:rsidR="004879EE">
        <w:fldChar w:fldCharType="begin"/>
      </w:r>
      <w:r w:rsidR="004879EE">
        <w:instrText xml:space="preserve"> ADDIN ZOTERO_ITEM CSL_CITATION {"citationID":"3S3dQDko","properties":{"formattedCitation":"(Carreira a Zisserman, 2017)","plainCitation":"(Carreira a Zisserman, 2017)","noteIndex":0},"citationItems":[{"id":228,"uris":["http://zotero.org/users/local/5fB8fH8J/items/4S9VHMHX"],"itemData":{"id":228,"type":"paper-conference","abstract":"The paucity of videos in current action classification datasets (UCF-101 and HMDB-51) has made it difficult to identify good video architectures, as most methods obtain similar performance on existing small-scale benchmarks. This paper re-evaluates state-of-the-art architectures in light of the new Kinetics Human Action Video dataset. Kinetics has two orders of magnitude more data, with 400 human action classes and over 400 clips per class, and is collected from realistic, challenging YouTube videos. We provide an analysis on how current architectures fare on the task of action classification on this dataset and how much performance improves on the smaller benchmark datasets after pre-training on Kinetics. We also introduce a new Two-Stream Inflated 3D ConvNet (I3D) that is based on 2D ConvNet inflation: filters and pooling kernels of very deep image classification ConvNets are expanded into 3D, making it possible to learn seamless spatio-temporal feature extractors from video while leveraging successful ImageNet architecture designs and even their parameters. We show that, after pre-training on Kinetics, I3D models considerably improve upon the state-of-the-art in action classification, reaching 80.2% on HMDB-51 and 97.9% on UCF-101.","container-title":"2017 IEEE Conference on Computer Vision and Pattern Recognition (CVPR)","DOI":"10.1109/CVPR.2017.502","event-title":"2017 IEEE Conference on Computer Vision and Pattern Recognition (CVPR)","note":"ISSN: 1063-6919","page":"4724-4733","source":"IEEE Xplore","title":"Quo Vadis, Action Recognition? A New Model and the Kinetics Dataset","title-short":"Quo Vadis, Action Recognition?","URL":"https://ieeexplore.ieee.org/document/8099985","author":[{"family":"Carreira","given":"João"},{"family":"Zisserman","given":"Andrew"}],"accessed":{"date-parts":[["2023",12,2]]},"issued":{"date-parts":[["2017",7]]}}}],"schema":"https://github.com/citation-style-language/schema/raw/master/csl-citation.json"} </w:instrText>
      </w:r>
      <w:r w:rsidR="004879EE">
        <w:fldChar w:fldCharType="separate"/>
      </w:r>
      <w:r w:rsidR="004879EE" w:rsidRPr="004879EE">
        <w:t>(Carreira a Zisserman, 2017)</w:t>
      </w:r>
      <w:r w:rsidR="004879EE">
        <w:fldChar w:fldCharType="end"/>
      </w:r>
      <w:r w:rsidRPr="00236FAF">
        <w:t xml:space="preserve"> </w:t>
      </w:r>
    </w:p>
    <w:p w14:paraId="203DBDA1" w14:textId="09AAE907" w:rsidR="00F60C94" w:rsidRPr="00236FAF" w:rsidRDefault="00F60C94" w:rsidP="00F60C94">
      <w:pPr>
        <w:ind w:firstLine="709"/>
        <w:contextualSpacing/>
        <w:jc w:val="left"/>
      </w:pPr>
      <w:proofErr w:type="spellStart"/>
      <w:r w:rsidRPr="00236FAF">
        <w:t>Focal</w:t>
      </w:r>
      <w:proofErr w:type="spellEnd"/>
      <w:r w:rsidRPr="00236FAF">
        <w:t xml:space="preserve"> </w:t>
      </w:r>
      <w:proofErr w:type="spellStart"/>
      <w:r w:rsidRPr="00236FAF">
        <w:t>Loss</w:t>
      </w:r>
      <w:proofErr w:type="spellEnd"/>
      <w:r w:rsidRPr="00236FAF">
        <w:t xml:space="preserve"> je špeciálny druh </w:t>
      </w:r>
      <w:proofErr w:type="spellStart"/>
      <w:r w:rsidRPr="00236FAF">
        <w:t>loss</w:t>
      </w:r>
      <w:proofErr w:type="spellEnd"/>
      <w:r w:rsidRPr="00236FAF">
        <w:t xml:space="preserve"> funkcie, ktorá sa zaoberá problémom nerovnováhy tried pri úlohách detekcie objektov. Keďže pri tejto problematike väčšina snímok pozostáva z pozadia, zatiaľ čo pre nás je dôležitá detekcia objektu záujmu, môže nerovnováha spôsobovať malú úspešnosť dete</w:t>
      </w:r>
      <w:r w:rsidR="00E56225" w:rsidRPr="00236FAF">
        <w:t>g</w:t>
      </w:r>
      <w:r w:rsidRPr="00236FAF">
        <w:t>ovania objektov popredia pri modeloch. Na klasifikáciu používa špeciálnu váhu, ktorá znižuje hodnotu pri ľahko odhadnuteľných prípadoch a teda sa trénuje na ťažkých a viac ojedinelých príkladoch tried. Týmto zlepšuje výkony v triedach menšín.</w:t>
      </w:r>
      <w:r w:rsidR="004879EE">
        <w:t xml:space="preserve"> </w:t>
      </w:r>
      <w:r w:rsidR="004879EE">
        <w:fldChar w:fldCharType="begin"/>
      </w:r>
      <w:r w:rsidR="004879EE">
        <w:instrText xml:space="preserve"> ADDIN ZOTERO_ITEM CSL_CITATION {"citationID":"67qZ1UzR","properties":{"formattedCitation":"(Lin et al., 2017)","plainCitation":"(Lin et al., 2017)","noteIndex":0},"citationItems":[{"id":225,"uris":["http://zotero.org/users/local/5fB8fH8J/items/SHY9F3CM"],"itemData":{"id":225,"type":"paper-conference","abstract":"The highest accuracy object detectors to date are based on a two-stage approach popularized by R-CNN, where a classifier is applied to a sparse set of candidate object locations. In contrast, one-stage detectors that are applied over a regular, dense sampling of possible object locations have the potential to be faster and simpler, but have trailed the accuracy of two-stage detectors thus far. In this paper, we investigate why this is the case. We discover that the extreme foreground-background class imbalance encountered during training of dense detectors is the central cause. We propose to address this class imbalance by reshaping the standard cross entropy loss such that it down-weights the loss assigned to well-classified examples. Our novel Focal Loss focuses training on a sparse set of hard examples and prevents the vast number of easy negatives from overwhelming the detector during training. To evaluate the effectiveness of our loss, we design and train a simple dense detector we call RetinaNet. Our results show that when trained with the focal loss, RetinaNet is able to match the speed of previous one-stage detectors while surpassing the accuracy of all existing state-of-the-art two-stage detectors.","container-title":"2017 IEEE International Conference on Computer Vision (ICCV)","DOI":"10.1109/ICCV.2017.324","event-title":"2017 IEEE International Conference on Computer Vision (ICCV)","note":"ISSN: 2380-7504","page":"2999-3007","source":"IEEE Xplore","title":"Focal Loss for Dense Object Detection","URL":"https://ieeexplore.ieee.org/document/8237586","author":[{"family":"Lin","given":"Tsung-Yi"},{"family":"Goyal","given":"Priya"},{"family":"Girshick","given":"Ross"},{"family":"He","given":"Kaiming"},{"family":"Dollár","given":"Piotr"}],"accessed":{"date-parts":[["2023",12,2]]},"issued":{"date-parts":[["2017",10]]}}}],"schema":"https://github.com/citation-style-language/schema/raw/master/csl-citation.json"} </w:instrText>
      </w:r>
      <w:r w:rsidR="004879EE">
        <w:fldChar w:fldCharType="separate"/>
      </w:r>
      <w:r w:rsidR="004879EE" w:rsidRPr="004879EE">
        <w:t>(Lin et al., 2017)</w:t>
      </w:r>
      <w:r w:rsidR="004879EE">
        <w:fldChar w:fldCharType="end"/>
      </w:r>
    </w:p>
    <w:p w14:paraId="7BA083A1" w14:textId="03566BD8" w:rsidR="00F60C94" w:rsidRPr="00236FAF" w:rsidRDefault="00F60C94" w:rsidP="00F60C94">
      <w:pPr>
        <w:ind w:firstLine="709"/>
        <w:contextualSpacing/>
        <w:jc w:val="left"/>
      </w:pPr>
      <w:r w:rsidRPr="00236FAF">
        <w:t>Pri využívaní architektúry I3D v praxi sa poukazuje na tri kľúčové výhody: využíva menej parametrov, znižuje výpočtové náklady a dokáže naučiť priestorovo-časové funkcie pre využitie v datasetoch.</w:t>
      </w:r>
      <w:r w:rsidR="004879EE">
        <w:t xml:space="preserve"> </w:t>
      </w:r>
      <w:r w:rsidR="004879EE">
        <w:fldChar w:fldCharType="begin"/>
      </w:r>
      <w:r w:rsidR="004879EE">
        <w:instrText xml:space="preserve"> ADDIN ZOTERO_ITEM CSL_CITATION {"citationID":"IdB7QIsi","properties":{"formattedCitation":"(Shi et al., 2020)","plainCitation":"(Shi et al., 2020)","noteIndex":0},"citationItems":[{"id":231,"uris":["http://zotero.org/users/local/5fB8fH8J/items/EBCCYBKU"],"itemData":{"id":231,"type":"article-journal","abstract":"Learning spatiotemporal features via 3D-CNN (3D Convolutional Neural Network) models has been regarded as an effective approach for action recognition. In this paper, we explore visual attention mechanism for video analysis and propose a novel 3D-CNN model, dubbed AE-I3D (Attention-Enhanced Inflated-3D Network), for learning attention-enhanced spatiotemporal representation. The contribution of our AE-I3D is threefold: First, we inflate soft attention in spatiotemporal scope for 3D videos, and adopt softmax to generate probability distribution of attentional features in a feedforward 3D-CNN architecture; Second, we devise an AE-Res (Attention-Enhanced Residual learning) module, which learns attention-enhanced features in a two-branch residual learning way, also the AE-Res module is lightweight and flexible, so that can be easily embedded into many 3D-CNN architectures; Finally, we embed multiple AE-Res modules into an I3D (Inflated-3D) network, yielding our AE-I3D model, which can be trained in an end-to-end, video-level manner. Different from previous attention networks, our method inflates residual attention from 2D image to 3D video for 3D attention residual learning to enhance spatiotemporal representation. We use RGB-only video data for evaluation on three benchmarks: UCF101, HMDB51, and Kinetics. The experimental results demonstrate that our AE-I3D is effective with competitive performance.","container-title":"IEEE Access","DOI":"10.1109/ACCESS.2020.2968024","ISSN":"2169-3536","note":"event-title: IEEE Access","page":"16785-16794","source":"IEEE Xplore","title":"Learning Attention-Enhanced Spatiotemporal Representation for Action Recognition","volume":"8","author":[{"family":"Shi","given":"Zhensheng"},{"family":"Cao","given":"Liangjie"},{"family":"Guan","given":"Cheng"},{"family":"Zheng","given":"Haiyong"},{"family":"Gu","given":"Zhaorui"},{"family":"Yu","given":"Zhibin"},{"family":"Zheng","given":"Bing"}],"issued":{"date-parts":[["2020"]]}}}],"schema":"https://github.com/citation-style-language/schema/raw/master/csl-citation.json"} </w:instrText>
      </w:r>
      <w:r w:rsidR="004879EE">
        <w:fldChar w:fldCharType="separate"/>
      </w:r>
      <w:r w:rsidR="004879EE" w:rsidRPr="004879EE">
        <w:t>(Shi et al., 2020)</w:t>
      </w:r>
      <w:r w:rsidR="004879EE">
        <w:fldChar w:fldCharType="end"/>
      </w:r>
    </w:p>
    <w:p w14:paraId="57E6B5E4" w14:textId="26736F0A" w:rsidR="00F60C94" w:rsidRPr="00236FAF" w:rsidRDefault="00F60C94" w:rsidP="00F60C94">
      <w:pPr>
        <w:ind w:firstLine="709"/>
        <w:contextualSpacing/>
        <w:jc w:val="left"/>
      </w:pPr>
      <w:r w:rsidRPr="00236FAF">
        <w:t xml:space="preserve">I3D model sa využíva pri bezpečnostných aplikáciách v reálnom svete. Napríklad v autonómnych autách a pri detekcii osôb na bezpečnostných záznamoch. </w:t>
      </w:r>
      <w:r w:rsidR="004879EE">
        <w:fldChar w:fldCharType="begin"/>
      </w:r>
      <w:r w:rsidR="004879EE">
        <w:instrText xml:space="preserve"> ADDIN ZOTERO_ITEM CSL_CITATION {"citationID":"7fUQJiER","properties":{"formattedCitation":"(Kortylewski et al., 2020)","plainCitation":"(Kortylewski et al., 2020)","noteIndex":0},"citationItems":[{"id":139,"uris":["http://zotero.org/users/local/5fB8fH8J/items/FVEGKHVM"],"itemData":{"id":139,"type":"article","abstract":"Computer vision systems in real-world applications need to be robust to partial occlusion while also being explainable. In this work, we show that black-box deep convolutional neural networks (DCNNs) have only limited robustness to partial occlusion. We overcome these limitations by unifying DCNNs with part-based models into Compositional Convolutional Neural Networks (CompositionalNets) - an interpretable deep architecture with innate robustness to partial occlusion. Specifically, we propose to replace the fully connected classification head of DCNNs with a differentiable compositional model that can be trained end-to-end. The structure of the compositional model enables CompositionalNets to decompose images into objects and context, as well as to further decompose object representations in terms of individual parts and the objects' pose. The generative nature of our compositional model enables it to localize occluders and to recognize objects based on their non-occluded parts. We conduct extensive experiments in terms of image classification and object detection on images of artificially occluded objects from the PASCAL3D+ and ImageNet dataset, and real images of partially occluded vehicles from the MS-COCO dataset. Our experiments show that CompositionalNets made from several popular DCNN backbones (VGG-16, ResNet50, ResNext) improve by a large margin over their non-compositional counterparts at classifying and detecting partially occluded objects. Furthermore, they can localize occluders accurately despite being trained with class-level supervision only. Finally, we demonstrate that CompositionalNets provide human interpretable predictions as their individual components can be understood as detecting parts and estimating an objects' viewpoint.","DOI":"10.48550/arXiv.2006.15538","note":"arXiv:2006.15538 [cs]","number":"arXiv:2006.15538","publisher":"arXiv","source":"arXiv.org","title":"Compositional Convolutional Neural Networks: A Robust and Interpretable Model for Object Recognition under Occlusion","title-short":"Compositional Convolutional Neural Networks","URL":"http://arxiv.org/abs/2006.15538","author":[{"family":"Kortylewski","given":"Adam"},{"family":"Liu","given":"Qing"},{"family":"Wang","given":"Angtian"},{"family":"Sun","given":"Yihong"},{"family":"Yuille","given":"Alan"}],"accessed":{"date-parts":[["2023",12,2]]},"issued":{"date-parts":[["2020",6,28]]}}}],"schema":"https://github.com/citation-style-language/schema/raw/master/csl-citation.json"} </w:instrText>
      </w:r>
      <w:r w:rsidR="004879EE">
        <w:fldChar w:fldCharType="separate"/>
      </w:r>
      <w:r w:rsidR="004879EE" w:rsidRPr="004879EE">
        <w:t>(Kortylewski et al., 2020)</w:t>
      </w:r>
      <w:r w:rsidR="004879EE">
        <w:fldChar w:fldCharType="end"/>
      </w:r>
    </w:p>
    <w:p w14:paraId="48DCD627" w14:textId="77777777" w:rsidR="00F60C94" w:rsidRPr="00236FAF" w:rsidRDefault="00F60C94" w:rsidP="00F60C94">
      <w:pPr>
        <w:keepNext/>
        <w:spacing w:before="120" w:after="120"/>
        <w:jc w:val="left"/>
        <w:outlineLvl w:val="2"/>
        <w:rPr>
          <w:b/>
          <w:bCs/>
          <w:szCs w:val="26"/>
        </w:rPr>
      </w:pPr>
      <w:bookmarkStart w:id="207" w:name="_Toc152866677"/>
      <w:bookmarkStart w:id="208" w:name="_Toc152869551"/>
      <w:bookmarkStart w:id="209" w:name="_Toc152869968"/>
      <w:bookmarkStart w:id="210" w:name="_Toc162903200"/>
      <w:r w:rsidRPr="00236FAF">
        <w:rPr>
          <w:b/>
          <w:bCs/>
          <w:szCs w:val="26"/>
        </w:rPr>
        <w:t>TRN Model</w:t>
      </w:r>
      <w:bookmarkEnd w:id="207"/>
      <w:bookmarkEnd w:id="208"/>
      <w:bookmarkEnd w:id="209"/>
      <w:bookmarkEnd w:id="210"/>
    </w:p>
    <w:p w14:paraId="5B106657" w14:textId="647BB304" w:rsidR="00F60C94" w:rsidRPr="00236FAF" w:rsidRDefault="00F60C94" w:rsidP="00F60C94">
      <w:pPr>
        <w:ind w:firstLine="709"/>
        <w:contextualSpacing/>
        <w:jc w:val="left"/>
      </w:pPr>
      <w:r w:rsidRPr="00236FAF">
        <w:t>TRN model (</w:t>
      </w:r>
      <w:proofErr w:type="spellStart"/>
      <w:r w:rsidRPr="00236FAF">
        <w:t>Temporal</w:t>
      </w:r>
      <w:proofErr w:type="spellEnd"/>
      <w:r w:rsidRPr="00236FAF">
        <w:t xml:space="preserve"> </w:t>
      </w:r>
      <w:proofErr w:type="spellStart"/>
      <w:r w:rsidRPr="00236FAF">
        <w:t>Relation</w:t>
      </w:r>
      <w:proofErr w:type="spellEnd"/>
      <w:r w:rsidRPr="00236FAF">
        <w:t xml:space="preserve"> </w:t>
      </w:r>
      <w:proofErr w:type="spellStart"/>
      <w:r w:rsidRPr="00236FAF">
        <w:t>Network</w:t>
      </w:r>
      <w:proofErr w:type="spellEnd"/>
      <w:r w:rsidRPr="00236FAF">
        <w:t xml:space="preserve"> – dočasne relačný model) vznikol na princípe relačných posudkov v čase (</w:t>
      </w:r>
      <w:proofErr w:type="spellStart"/>
      <w:r w:rsidRPr="00236FAF">
        <w:t>Temporal</w:t>
      </w:r>
      <w:proofErr w:type="spellEnd"/>
      <w:r w:rsidRPr="00236FAF">
        <w:t xml:space="preserve"> </w:t>
      </w:r>
      <w:proofErr w:type="spellStart"/>
      <w:r w:rsidRPr="00236FAF">
        <w:t>relational</w:t>
      </w:r>
      <w:proofErr w:type="spellEnd"/>
      <w:r w:rsidRPr="00236FAF">
        <w:t xml:space="preserve"> </w:t>
      </w:r>
      <w:proofErr w:type="spellStart"/>
      <w:r w:rsidRPr="00236FAF">
        <w:t>reasoning</w:t>
      </w:r>
      <w:proofErr w:type="spellEnd"/>
      <w:r w:rsidRPr="00236FAF">
        <w:t xml:space="preserve">). Ide o schopnosť prepojiť si zmysluplné transformácie objektov alebo entít v čase. Je to vlastnosť, ktorá sa prisudzuje inteligentným bytostiam. Model TRN je vytvorený tak, aby sa vedel efektívne učiť a interpretovať vzťahy medzi snímkami vo videu a to vo viacerých časových vrstvách. Na obrázku vidíme ako si ľudský mozog ľahko doplní kontext medzi obrázkami, ale pre modely je to náročné. Tento problém sa snaží vyriešiť model TRN za pomoci zisťovania vzťahov medzi snímkami. </w:t>
      </w:r>
      <w:r w:rsidR="004879EE">
        <w:fldChar w:fldCharType="begin"/>
      </w:r>
      <w:r w:rsidR="004879EE">
        <w:instrText xml:space="preserve"> ADDIN ZOTERO_ITEM CSL_CITATION {"citationID":"UDr8KfhO","properties":{"formattedCitation":"(B. Zhou et al., 2018)","plainCitation":"(B. Zhou et al., 2018)","noteIndex":0},"citationItems":[{"id":236,"uris":["http://zotero.org/users/local/5fB8fH8J/items/KP8XQ3SU"],"itemData":{"id":236,"type":"paper-conference","abstract":"Temporal relational reasoning, the ability to link meaningful transformations of objects or entities over time, is a fundamental property of intelligent species. In this paper, we introduce an effective and interpretable network module, the Temporal Relation Network (TRN), designed to learn and reason about temporal dependencies between video frames at multiple time scales. We evaluate TRN-equipped networks on activity recognition tasks using three recent video datasets - Something-Something, Jester, and Charades - which fundamentally depend on temporal relational reasoning. Our results demonstrate that the proposed TRN gives convolutional neural networks a remarkable capacity to discover temporal relations in videos. Through only sparsely sampled video frames, TRN-equipped networks can accurately predict human-object interactions in the Something-Something dataset and identify various human gestures on the Jester dataset with very competitive performance. TRN-equipped networks also outperform two-stream networks and 3D convolution networks in recognizing daily activities in the Charades dataset. Further analyses show that the models learn intuitive and interpretable visual common sense knowledge in videos (Code and models are available at http://relation.csail.mit.edu/.).","collection-title":"Lecture Notes in Computer Science","container-title":"Computer Vision – ECCV 2018","DOI":"10.1007/978-3-030-01246-5_49","event-place":"Cham","ISBN":"978-3-030-01246-5","language":"en","page":"831-846","publisher":"Springer International Publishing","publisher-place":"Cham","source":"Springer Link","title":"Temporal Relational Reasoning in Videos","author":[{"family":"Zhou","given":"Bolei"},{"family":"Andonian","given":"Alex"},{"family":"Oliva","given":"Aude"},{"family":"Torralba","given":"Antonio"}],"editor":[{"family":"Ferrari","given":"Vittorio"},{"family":"Hebert","given":"Martial"},{"family":"Sminchisescu","given":"Cristian"},{"family":"Weiss","given":"Yair"}],"issued":{"date-parts":[["2018"]]}}}],"schema":"https://github.com/citation-style-language/schema/raw/master/csl-citation.json"} </w:instrText>
      </w:r>
      <w:r w:rsidR="004879EE">
        <w:fldChar w:fldCharType="separate"/>
      </w:r>
      <w:r w:rsidR="004879EE" w:rsidRPr="004879EE">
        <w:t>(B. Zhou et al., 2018)</w:t>
      </w:r>
      <w:r w:rsidR="004879EE">
        <w:fldChar w:fldCharType="end"/>
      </w:r>
    </w:p>
    <w:p w14:paraId="1F32FF15" w14:textId="77777777" w:rsidR="00F60C94" w:rsidRPr="00236FAF" w:rsidRDefault="00F60C94" w:rsidP="00270779">
      <w:pPr>
        <w:ind w:firstLine="0"/>
        <w:jc w:val="center"/>
      </w:pPr>
      <w:r w:rsidRPr="00236FAF">
        <w:rPr>
          <w:noProof/>
        </w:rPr>
        <w:lastRenderedPageBreak/>
        <w:drawing>
          <wp:inline distT="0" distB="0" distL="0" distR="0" wp14:anchorId="7325D0E6" wp14:editId="364974DD">
            <wp:extent cx="4800600" cy="1521357"/>
            <wp:effectExtent l="0" t="0" r="0" b="3175"/>
            <wp:docPr id="1381364312" name="Obrázok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09549" cy="1524193"/>
                    </a:xfrm>
                    <a:prstGeom prst="rect">
                      <a:avLst/>
                    </a:prstGeom>
                    <a:noFill/>
                    <a:ln>
                      <a:noFill/>
                    </a:ln>
                  </pic:spPr>
                </pic:pic>
              </a:graphicData>
            </a:graphic>
          </wp:inline>
        </w:drawing>
      </w:r>
    </w:p>
    <w:p w14:paraId="02709C8D" w14:textId="5A118018" w:rsidR="00F60C94" w:rsidRPr="00236FAF" w:rsidRDefault="00F60C94" w:rsidP="00F60C94">
      <w:pPr>
        <w:ind w:firstLine="709"/>
        <w:contextualSpacing/>
        <w:jc w:val="left"/>
      </w:pPr>
      <w:r w:rsidRPr="00236FAF">
        <w:t>Veľkou výhodou TRN modelu oproti iným je jeho ľahšie pochopenie pre vyvodenie výsledkov</w:t>
      </w:r>
      <w:r w:rsidR="004879EE">
        <w:t xml:space="preserve">. </w:t>
      </w:r>
      <w:r w:rsidR="004879EE">
        <w:fldChar w:fldCharType="begin"/>
      </w:r>
      <w:r w:rsidR="004879EE">
        <w:instrText xml:space="preserve"> ADDIN ZOTERO_ITEM CSL_CITATION {"citationID":"n5k54mlt","properties":{"formattedCitation":"(B. Zhou et al., 2018)","plainCitation":"(B. Zhou et al., 2018)","noteIndex":0},"citationItems":[{"id":236,"uris":["http://zotero.org/users/local/5fB8fH8J/items/KP8XQ3SU"],"itemData":{"id":236,"type":"paper-conference","abstract":"Temporal relational reasoning, the ability to link meaningful transformations of objects or entities over time, is a fundamental property of intelligent species. In this paper, we introduce an effective and interpretable network module, the Temporal Relation Network (TRN), designed to learn and reason about temporal dependencies between video frames at multiple time scales. We evaluate TRN-equipped networks on activity recognition tasks using three recent video datasets - Something-Something, Jester, and Charades - which fundamentally depend on temporal relational reasoning. Our results demonstrate that the proposed TRN gives convolutional neural networks a remarkable capacity to discover temporal relations in videos. Through only sparsely sampled video frames, TRN-equipped networks can accurately predict human-object interactions in the Something-Something dataset and identify various human gestures on the Jester dataset with very competitive performance. TRN-equipped networks also outperform two-stream networks and 3D convolution networks in recognizing daily activities in the Charades dataset. Further analyses show that the models learn intuitive and interpretable visual common sense knowledge in videos (Code and models are available at http://relation.csail.mit.edu/.).","collection-title":"Lecture Notes in Computer Science","container-title":"Computer Vision – ECCV 2018","DOI":"10.1007/978-3-030-01246-5_49","event-place":"Cham","ISBN":"978-3-030-01246-5","language":"en","page":"831-846","publisher":"Springer International Publishing","publisher-place":"Cham","source":"Springer Link","title":"Temporal Relational Reasoning in Videos","author":[{"family":"Zhou","given":"Bolei"},{"family":"Andonian","given":"Alex"},{"family":"Oliva","given":"Aude"},{"family":"Torralba","given":"Antonio"}],"editor":[{"family":"Ferrari","given":"Vittorio"},{"family":"Hebert","given":"Martial"},{"family":"Sminchisescu","given":"Cristian"},{"family":"Weiss","given":"Yair"}],"issued":{"date-parts":[["2018"]]}}}],"schema":"https://github.com/citation-style-language/schema/raw/master/csl-citation.json"} </w:instrText>
      </w:r>
      <w:r w:rsidR="004879EE">
        <w:fldChar w:fldCharType="separate"/>
      </w:r>
      <w:r w:rsidR="004879EE" w:rsidRPr="004879EE">
        <w:t>(B. Zhou et al., 2018)</w:t>
      </w:r>
      <w:r w:rsidR="004879EE">
        <w:fldChar w:fldCharType="end"/>
      </w:r>
    </w:p>
    <w:p w14:paraId="70E16893" w14:textId="0334AE9A" w:rsidR="004879EE" w:rsidRDefault="00F60C94" w:rsidP="00F60C94">
      <w:pPr>
        <w:ind w:firstLine="709"/>
        <w:contextualSpacing/>
        <w:jc w:val="left"/>
      </w:pPr>
      <w:r w:rsidRPr="00236FAF">
        <w:t xml:space="preserve">Vo výskumoch </w:t>
      </w:r>
      <w:proofErr w:type="spellStart"/>
      <w:r w:rsidRPr="00236FAF">
        <w:t>neurovedy</w:t>
      </w:r>
      <w:proofErr w:type="spellEnd"/>
      <w:r w:rsidRPr="00236FAF">
        <w:t xml:space="preserve"> bol tento model skúmaný pri regulácii senzorického spracovania, pozornosti a</w:t>
      </w:r>
      <w:r w:rsidR="004879EE">
        <w:t> </w:t>
      </w:r>
      <w:proofErr w:type="spellStart"/>
      <w:r w:rsidRPr="00236FAF">
        <w:t>kognície</w:t>
      </w:r>
      <w:proofErr w:type="spellEnd"/>
      <w:r w:rsidR="004879EE">
        <w:t xml:space="preserve">. </w:t>
      </w:r>
      <w:r w:rsidR="004879EE">
        <w:fldChar w:fldCharType="begin"/>
      </w:r>
      <w:r w:rsidR="004879EE">
        <w:instrText xml:space="preserve"> ADDIN ZOTERO_ITEM CSL_CITATION {"citationID":"sKdQt69T","properties":{"formattedCitation":"(Yinqing Li et al., 2020)","plainCitation":"(Yinqing Li et al., 2020)","noteIndex":0},"citationItems":[{"id":238,"uris":["http://zotero.org/users/local/5fB8fH8J/items/ZTLUF3NI"],"itemData":{"id":238,"type":"article-journal","abstract":"The thalamic reticular nucleus (TRN), the major source of thalamic inhibition, regulates thalamocortical interactions that are critical for sensory processing, attention and cognition1–5. TRN dysfunction has been linked to sensory abnormality, attention deficit and sleep disturbance across multiple neurodevelopmental disorders6–9. However, little is known about the organizational principles that underlie its divergent functions. Here we performed an integrative study linking single-cell molecular and electrophysiological features of the mouse TRN to connectivity and systems-level function. We found that cellular heterogeneity in the TRN is characterized by a transcriptomic gradient of two negatively correlated gene-expression profiles, each containing hundreds of genes. Neurons in the extremes of this transcriptomic gradient express mutually exclusive markers, exhibit core or shell-like anatomical structure and have distinct electrophysiological properties. The two TRN subpopulations make differential connections with the functionally distinct first-order and higher-order thalamic nuclei to form molecularly defined TRN–thalamus subnetworks. Selective perturbation of the two subnetworks in vivo revealed their differential role in regulating sleep. In sum, our study provides a comprehensive atlas of TRN neurons at single-cell resolution and links molecularly defined subnetworks to the functional organization of thalamocortical circuits.","container-title":"Nature","DOI":"10.1038/s41586-020-2504-5","ISSN":"1476-4687","issue":"7818","language":"en","license":"2020 The Author(s), under exclusive licence to Springer Nature Limited","note":"number: 7818\npublisher: Nature Publishing Group","page":"819-824","source":"www.nature.com","title":"Distinct subnetworks of the thalamic reticular nucleus","volume":"583","author":[{"family":"Li","given":"Yinqing"},{"family":"Lopez-Huerta","given":"Violeta G."},{"family":"Adiconis","given":"Xian"},{"family":"Levandowski","given":"Kirsten"},{"family":"Choi","given":"Soonwook"},{"family":"Simmons","given":"Sean K."},{"family":"Arias-Garcia","given":"Mario A."},{"family":"Guo","given":"Baolin"},{"family":"Yao","given":"Annie Y."},{"family":"Blosser","given":"Timothy R."},{"family":"Wimmer","given":"Ralf D."},{"family":"Aida","given":"Tomomi"},{"family":"Atamian","given":"Alexander"},{"family":"Naik","given":"Tina"},{"family":"Sun","given":"Xuyun"},{"family":"Bi","given":"Dasheng"},{"family":"Malhotra","given":"Diya"},{"family":"Hession","given":"Cynthia C."},{"family":"Shema","given":"Reut"},{"family":"Gomes","given":"Marcos"},{"family":"Li","given":"Taibo"},{"family":"Hwang","given":"Eunjin"},{"family":"Krol","given":"Alexandra"},{"family":"Kowalczyk","given":"Monika"},{"family":"Peça","given":"João"},{"family":"Pan","given":"Gang"},{"family":"Halassa","given":"Michael M."},{"family":"Levin","given":"Joshua Z."},{"family":"Fu","given":"Zhanyan"},{"family":"Feng","given":"Guoping"}],"issued":{"date-parts":[["2020",7]]}}}],"schema":"https://github.com/citation-style-language/schema/raw/master/csl-citation.json"} </w:instrText>
      </w:r>
      <w:r w:rsidR="004879EE">
        <w:fldChar w:fldCharType="separate"/>
      </w:r>
      <w:r w:rsidR="004879EE" w:rsidRPr="004879EE">
        <w:t>(Yinqing Li et al., 2020)</w:t>
      </w:r>
      <w:r w:rsidR="004879EE">
        <w:fldChar w:fldCharType="end"/>
      </w:r>
      <w:r w:rsidRPr="00236FAF">
        <w:t xml:space="preserve"> </w:t>
      </w:r>
    </w:p>
    <w:p w14:paraId="3532917C" w14:textId="2A156209" w:rsidR="00F60C94" w:rsidRPr="00236FAF" w:rsidRDefault="00F60C94" w:rsidP="00F60C94">
      <w:pPr>
        <w:ind w:firstLine="709"/>
        <w:contextualSpacing/>
        <w:jc w:val="left"/>
      </w:pPr>
      <w:r w:rsidRPr="00236FAF">
        <w:t xml:space="preserve">Taktiež, na základe dostupných referencií, sa využíva podobne ako P3D model v génovej vede. Tam pomáha skúmať komplexné interakcie medzi samotnými génmi a ich regulačnými prvkami. Týmto nám odkrývajú pohľad na mechanizmy, ktoré súvisia s prejavovaním génov a bunkovými procesmi. </w:t>
      </w:r>
      <w:r w:rsidR="004879EE">
        <w:fldChar w:fldCharType="begin"/>
      </w:r>
      <w:r w:rsidR="004879EE">
        <w:instrText xml:space="preserve"> ADDIN ZOTERO_ITEM CSL_CITATION {"citationID":"nQSqaEYp","properties":{"formattedCitation":"(Terney et al., 2008)","plainCitation":"(Terney et al., 2008)","noteIndex":0},"citationItems":[{"id":240,"uris":["http://zotero.org/users/local/5fB8fH8J/items/6ZNCUAYE"],"itemData":{"id":240,"type":"article-journal","abstract":"For &gt;20 years, noninvasive transcranial stimulation techniques like repetitive transcranial magnetic stimulation (rTMS) and direct current stimulation (tDCS) have been used to induce neuroplastic-like effects in the human cortex, leading to the activity-dependent modification of synaptic transmission. Here, we introduce a novel method of electrical stimulation: transcranial random noise stimulation (tRNS), whereby a random electrical oscillation spectrum is applied over the motor cortex. tRNS induces consistent excitability increases lasting 60 min after stimulation. These effects have been observed in 80 subjects through both physiological measures and behavioral tasks. Higher frequencies (100–640 Hz) appear to be responsible for generating this excitability increase, an effect that may be attributed to the repeated opening of Na+ channels. In terms of efficacy tRNS appears to possess at least the same therapeutic potential as rTMS/tDCS in diseases such as depression, while furthermore avoiding the constraint of current flow direction sensitivity characteristic of tDCS.","container-title":"Journal of Neuroscience","DOI":"10.1523/JNEUROSCI.4248-08.2008","ISSN":"0270-6474, 1529-2401","issue":"52","journalAbbreviation":"J. Neurosci.","language":"en","license":"Copyright © 2008 Society for Neuroscience 0270-6474/08/2814147-09$15.00/0","note":"publisher: Society for Neuroscience\nsection: Articles\nPMID: 19109497","page":"14147-14155","source":"www.jneurosci.org","title":"Increasing Human Brain Excitability by Transcranial High-Frequency Random Noise Stimulation","volume":"28","author":[{"family":"Terney","given":"Daniella"},{"family":"Chaieb","given":"Leila"},{"family":"Moliadze","given":"Vera"},{"family":"Antal","given":"Andrea"},{"family":"Paulus","given":"Walter"}],"issued":{"date-parts":[["2008",12,24]]}}}],"schema":"https://github.com/citation-style-language/schema/raw/master/csl-citation.json"} </w:instrText>
      </w:r>
      <w:r w:rsidR="004879EE">
        <w:fldChar w:fldCharType="separate"/>
      </w:r>
      <w:r w:rsidR="004879EE" w:rsidRPr="004879EE">
        <w:t>(Terney et al., 2008)</w:t>
      </w:r>
      <w:r w:rsidR="004879EE">
        <w:fldChar w:fldCharType="end"/>
      </w:r>
    </w:p>
    <w:p w14:paraId="700407BB" w14:textId="4B01F393" w:rsidR="00F60C94" w:rsidRPr="00236FAF" w:rsidRDefault="00F60C94" w:rsidP="00F60C94">
      <w:r w:rsidRPr="00236FAF">
        <w:t xml:space="preserve">V iných odvetviach TRN nachádza využitie napríklad pri počítaní energetickej náročnosti budov. Model využíva náhodné lesy a neurónové siete na to, aby spravil predikcie s vysokým rozlíšením budov. Pracuje s historickými dátami a hľadá vzory a vzťahy ktoré pridávajú k vysokej spotrebe budov. </w:t>
      </w:r>
      <w:r w:rsidR="004879EE">
        <w:fldChar w:fldCharType="begin"/>
      </w:r>
      <w:r w:rsidR="004879EE">
        <w:instrText xml:space="preserve"> ADDIN ZOTERO_ITEM CSL_CITATION {"citationID":"BZpj5NPD","properties":{"formattedCitation":"(Ahmad, Mourshed, a Rezgui, 2017)","plainCitation":"(Ahmad, Mourshed, a Rezgui, 2017)","noteIndex":0},"citationItems":[{"id":243,"uris":["http://zotero.org/users/local/5fB8fH8J/items/JJYNHCIA"],"itemData":{"id":243,"type":"article-journal","abstract":"Energy prediction models are used in buildings as a performance evaluation engine in advanced control and optimisation, and in making informed decisions by facility managers and utilities for enhanced energy efficiency. Simplified and data-driven models are often the preferred option where pertinent information for detailed simulation are not available and where fast responses are required. We compared the performance of the widely-used feed-forward back-propagation artificial neural network (ANN) with random forest (RF), an ensemble-based method gaining popularity in prediction – for predicting the hourly HVAC energy consumption of a hotel in Madrid, Spain. Incorporating social parameters such as the numbers of guests marginally increased prediction accuracy in both cases. Overall, ANN performed marginally better than RF with root-mean-square error (RMSE) of 4.97 and 6.10 respectively. However, the ease of tuning and modelling with categorical variables offers ensemble-based algorithms an advantage for dealing with multi-dimensional complex data, typical in buildings. RF performs internal cross-validation (i.e. using out-of-bag samples) and only has a few tuning parameters. Both models have comparable predictive power and nearly equally applicable in building energy applications.","container-title":"Energy and Buildings","DOI":"10.1016/j.enbuild.2017.04.038","ISSN":"0378-7788","journalAbbreviation":"Energy and Buildings","page":"77-89","source":"ScienceDirect","title":"Trees vs Neurons: Comparison between random forest and ANN for high-resolution prediction of building energy consumption","title-short":"Trees vs Neurons","volume":"147","author":[{"family":"Ahmad","given":"Muhammad Waseem"},{"family":"Mourshed","given":"Monjur"},{"family":"Rezgui","given":"Yacine"}],"issued":{"date-parts":[["2017",7,15]]}}}],"schema":"https://github.com/citation-style-language/schema/raw/master/csl-citation.json"} </w:instrText>
      </w:r>
      <w:r w:rsidR="004879EE">
        <w:fldChar w:fldCharType="separate"/>
      </w:r>
      <w:r w:rsidR="004879EE" w:rsidRPr="004879EE">
        <w:t>(Ahmad, Mourshed, a Rezgui, 2017)</w:t>
      </w:r>
      <w:r w:rsidR="004879EE">
        <w:fldChar w:fldCharType="end"/>
      </w:r>
    </w:p>
    <w:p w14:paraId="65A97EED" w14:textId="77777777" w:rsidR="00F60C94" w:rsidRPr="00236FAF" w:rsidRDefault="00F60C94" w:rsidP="0064459B">
      <w:pPr>
        <w:pStyle w:val="Nadpis3"/>
      </w:pPr>
      <w:bookmarkStart w:id="211" w:name="_Toc152866678"/>
      <w:bookmarkStart w:id="212" w:name="_Toc152869552"/>
      <w:bookmarkStart w:id="213" w:name="_Toc152869969"/>
      <w:bookmarkStart w:id="214" w:name="_Toc162903201"/>
      <w:r w:rsidRPr="00236FAF">
        <w:t>1.3.5 Ďalšie modely</w:t>
      </w:r>
      <w:bookmarkEnd w:id="211"/>
      <w:bookmarkEnd w:id="212"/>
      <w:bookmarkEnd w:id="213"/>
      <w:bookmarkEnd w:id="214"/>
    </w:p>
    <w:p w14:paraId="32773CD0" w14:textId="276F0CAF" w:rsidR="00F60C94" w:rsidRDefault="00F60C94" w:rsidP="00F60C94">
      <w:r w:rsidRPr="00236FAF">
        <w:t>V dnešnej dobe sa výskumníci snažia modely zlepšovať a za týmto cieľom vznikli aj model</w:t>
      </w:r>
      <w:r w:rsidR="00B13D3A">
        <w:t>y:</w:t>
      </w:r>
    </w:p>
    <w:p w14:paraId="268CBC77" w14:textId="1029E5C9" w:rsidR="00B13D3A" w:rsidRDefault="00B13D3A" w:rsidP="00B13D3A">
      <w:pPr>
        <w:pStyle w:val="Odsekzoznamu"/>
        <w:numPr>
          <w:ilvl w:val="0"/>
          <w:numId w:val="29"/>
        </w:numPr>
      </w:pPr>
      <w:r>
        <w:t>TSN</w:t>
      </w:r>
    </w:p>
    <w:p w14:paraId="513FB4BE" w14:textId="478C53CC" w:rsidR="00B13D3A" w:rsidRPr="00236FAF" w:rsidRDefault="00B13D3A" w:rsidP="00B13D3A">
      <w:pPr>
        <w:pStyle w:val="Odsekzoznamu"/>
        <w:numPr>
          <w:ilvl w:val="0"/>
          <w:numId w:val="29"/>
        </w:numPr>
      </w:pPr>
      <w:r>
        <w:t>a LSTM.</w:t>
      </w:r>
    </w:p>
    <w:p w14:paraId="2364D4ED" w14:textId="77777777" w:rsidR="00F60C94" w:rsidRPr="00236FAF" w:rsidRDefault="00F60C94" w:rsidP="00F60C94">
      <w:pPr>
        <w:keepNext/>
        <w:spacing w:before="240" w:after="60"/>
        <w:outlineLvl w:val="3"/>
        <w:rPr>
          <w:rFonts w:ascii="Calibri" w:hAnsi="Calibri"/>
          <w:b/>
          <w:bCs/>
          <w:sz w:val="28"/>
          <w:szCs w:val="28"/>
        </w:rPr>
      </w:pPr>
      <w:r w:rsidRPr="00236FAF">
        <w:rPr>
          <w:rFonts w:ascii="Calibri" w:hAnsi="Calibri"/>
          <w:b/>
          <w:bCs/>
          <w:sz w:val="28"/>
          <w:szCs w:val="28"/>
        </w:rPr>
        <w:t>TSN model</w:t>
      </w:r>
    </w:p>
    <w:p w14:paraId="6E494802" w14:textId="5DAA4470" w:rsidR="00F60C94" w:rsidRPr="00236FAF" w:rsidRDefault="00F60C94" w:rsidP="00F60C94">
      <w:commentRangeStart w:id="215"/>
      <w:r w:rsidRPr="00236FAF">
        <w:t xml:space="preserve">TSN model bol vyvinutý na základe potreby rozoznávať dlhodobé aktivity a naplniť potrebu trénovať modely na veľkom množstve videí. </w:t>
      </w:r>
      <w:commentRangeEnd w:id="215"/>
      <w:r w:rsidR="005452D5">
        <w:rPr>
          <w:rStyle w:val="Odkaznakomentr"/>
        </w:rPr>
        <w:commentReference w:id="215"/>
      </w:r>
      <w:r w:rsidRPr="00236FAF">
        <w:t xml:space="preserve">Autori videli veľký potenciál na zlepšenie a vyvinuli model TSN alebo </w:t>
      </w:r>
      <w:proofErr w:type="spellStart"/>
      <w:r w:rsidRPr="00236FAF">
        <w:t>Temporal</w:t>
      </w:r>
      <w:proofErr w:type="spellEnd"/>
      <w:r w:rsidRPr="00236FAF">
        <w:t xml:space="preserve"> Segment </w:t>
      </w:r>
      <w:proofErr w:type="spellStart"/>
      <w:r w:rsidRPr="00236FAF">
        <w:t>Network</w:t>
      </w:r>
      <w:proofErr w:type="spellEnd"/>
      <w:r w:rsidRPr="00236FAF">
        <w:t xml:space="preserve"> (Sieť využívajúca časových segmentov). Tento rámec(</w:t>
      </w:r>
      <w:proofErr w:type="spellStart"/>
      <w:r w:rsidRPr="00236FAF">
        <w:t>framework</w:t>
      </w:r>
      <w:proofErr w:type="spellEnd"/>
      <w:r w:rsidRPr="00236FAF">
        <w:t>) extrahuje krátke úryvky z dlhej sekvencie pôvodného videa. Využíva sa na to vzorkovacia stratégia a to nie s hustým vzorkovaním. Vďaka tomuto je model schopný pracovať s dlhými videami a zachovať si relevantné informácie za menšej výpočtovej záťaže.</w:t>
      </w:r>
      <w:r w:rsidR="004879EE">
        <w:t xml:space="preserve"> </w:t>
      </w:r>
      <w:r w:rsidR="004879EE">
        <w:fldChar w:fldCharType="begin"/>
      </w:r>
      <w:r w:rsidR="004879EE">
        <w:instrText xml:space="preserve"> ADDIN ZOTERO_ITEM CSL_CITATION {"citationID":"Bq6D3msZ","properties":{"formattedCitation":"(L. Wang et al., 2016)","plainCitation":"(L. Wang et al., 2016)","noteIndex":0},"citationItems":[{"id":192,"uris":["http://zotero.org/users/local/5fB8fH8J/items/77GCK8AH"],"itemData":{"id":192,"type":"paper-conference","abstract":"Deep convolutional networks have achieved great success for visual recognition in still images. However, for action recognition in videos, the advantage over traditional methods is not so evident. This paper aims to discover the principles to design effective ConvNet architectures for action recognition in videos and learn these models given limited training samples. Our first contribution is temporal segment network (TSN), a novel framework for video-based action recognition. which is based on the idea of long-range temporal structure modeling. It combines a sparse temporal sampling strategy and video-level supervision to enable efficient and effective learning using the whole action video. The other contribution is our study on a series of good practices in learning ConvNets on video data with the help of temporal segment network. Our approach obtains the state-the-of-art performance on the datasets of HMDB51 ($$ 69.4\\,\\% $$) and UCF101 ($$ 94.2\\,\\% $$). We also visualize the learned ConvNet models, which qualitatively demonstrates the effectiveness of temporal segment network and the proposed good practices (Models and code at https://github.com/yjxiong/temporal-segment-networks).","collection-title":"Lecture Notes in Computer Science","container-title":"Computer Vision – ECCV 2016","DOI":"10.1007/978-3-319-46484-8_2","event-place":"Cham","ISBN":"978-3-319-46484-8","language":"en","page":"20-36","publisher":"Springer International Publishing","publisher-place":"Cham","source":"Springer Link","title":"Temporal Segment Networks: Towards Good Practices for Deep Action Recognition","title-short":"Temporal Segment Networks","author":[{"family":"Wang","given":"Limin"},{"family":"Xiong","given":"Yuanjun"},{"family":"Wang","given":"Zhe"},{"family":"Qiao","given":"Yu"},{"family":"Lin","given":"Dahua"},{"family":"Tang","given":"Xiaoou"},{"family":"Van Gool","given":"Luc"}],"editor":[{"family":"Leibe","given":"Bastian"},{"family":"Matas","given":"Jiri"},{"family":"Sebe","given":"Nicu"},{"family":"Welling","given":"Max"}],"issued":{"date-parts":[["2016"]]}}}],"schema":"https://github.com/citation-style-language/schema/raw/master/csl-citation.json"} </w:instrText>
      </w:r>
      <w:r w:rsidR="004879EE">
        <w:fldChar w:fldCharType="separate"/>
      </w:r>
      <w:r w:rsidR="004879EE" w:rsidRPr="004879EE">
        <w:t>(L. Wang et al., 2016)</w:t>
      </w:r>
      <w:r w:rsidR="004879EE">
        <w:fldChar w:fldCharType="end"/>
      </w:r>
    </w:p>
    <w:p w14:paraId="0C5C729C" w14:textId="683439F1" w:rsidR="00F60C94" w:rsidRPr="00236FAF" w:rsidRDefault="00F60C94" w:rsidP="00F60C94">
      <w:r w:rsidRPr="00236FAF">
        <w:lastRenderedPageBreak/>
        <w:t xml:space="preserve">Na </w:t>
      </w:r>
      <w:commentRangeStart w:id="216"/>
      <w:r w:rsidRPr="00236FAF">
        <w:t>obrázku</w:t>
      </w:r>
      <w:commentRangeEnd w:id="216"/>
      <w:r w:rsidR="005452D5">
        <w:rPr>
          <w:rStyle w:val="Odkaznakomentr"/>
        </w:rPr>
        <w:commentReference w:id="216"/>
      </w:r>
      <w:r w:rsidRPr="00236FAF">
        <w:t xml:space="preserve"> je popísaná segmentácia videa a náhodné vybranie úryvku, na ktorom sa vykonáva následne modelovanie. Na to sa tu využíva </w:t>
      </w:r>
      <w:proofErr w:type="spellStart"/>
      <w:r w:rsidRPr="00236FAF">
        <w:t>Spatial</w:t>
      </w:r>
      <w:proofErr w:type="spellEnd"/>
      <w:r w:rsidRPr="00236FAF">
        <w:t xml:space="preserve"> and </w:t>
      </w:r>
      <w:proofErr w:type="spellStart"/>
      <w:r w:rsidRPr="00236FAF">
        <w:t>Teporal</w:t>
      </w:r>
      <w:proofErr w:type="spellEnd"/>
      <w:r w:rsidRPr="00236FAF">
        <w:t xml:space="preserve"> </w:t>
      </w:r>
      <w:proofErr w:type="spellStart"/>
      <w:r w:rsidRPr="00236FAF">
        <w:t>ConvNet</w:t>
      </w:r>
      <w:proofErr w:type="spellEnd"/>
      <w:r w:rsidRPr="00236FAF">
        <w:t xml:space="preserve"> čiže siete budujúce na základe priestoru a času.</w:t>
      </w:r>
      <w:r w:rsidR="004879EE">
        <w:t xml:space="preserve"> </w:t>
      </w:r>
      <w:r w:rsidR="004879EE">
        <w:fldChar w:fldCharType="begin"/>
      </w:r>
      <w:r w:rsidR="004879EE">
        <w:instrText xml:space="preserve"> ADDIN ZOTERO_ITEM CSL_CITATION {"citationID":"n4q0fklL","properties":{"formattedCitation":"(L. Wang et al., 2016)","plainCitation":"(L. Wang et al., 2016)","noteIndex":0},"citationItems":[{"id":192,"uris":["http://zotero.org/users/local/5fB8fH8J/items/77GCK8AH"],"itemData":{"id":192,"type":"paper-conference","abstract":"Deep convolutional networks have achieved great success for visual recognition in still images. However, for action recognition in videos, the advantage over traditional methods is not so evident. This paper aims to discover the principles to design effective ConvNet architectures for action recognition in videos and learn these models given limited training samples. Our first contribution is temporal segment network (TSN), a novel framework for video-based action recognition. which is based on the idea of long-range temporal structure modeling. It combines a sparse temporal sampling strategy and video-level supervision to enable efficient and effective learning using the whole action video. The other contribution is our study on a series of good practices in learning ConvNets on video data with the help of temporal segment network. Our approach obtains the state-the-of-art performance on the datasets of HMDB51 ($$ 69.4\\,\\% $$) and UCF101 ($$ 94.2\\,\\% $$). We also visualize the learned ConvNet models, which qualitatively demonstrates the effectiveness of temporal segment network and the proposed good practices (Models and code at https://github.com/yjxiong/temporal-segment-networks).","collection-title":"Lecture Notes in Computer Science","container-title":"Computer Vision – ECCV 2016","DOI":"10.1007/978-3-319-46484-8_2","event-place":"Cham","ISBN":"978-3-319-46484-8","language":"en","page":"20-36","publisher":"Springer International Publishing","publisher-place":"Cham","source":"Springer Link","title":"Temporal Segment Networks: Towards Good Practices for Deep Action Recognition","title-short":"Temporal Segment Networks","author":[{"family":"Wang","given":"Limin"},{"family":"Xiong","given":"Yuanjun"},{"family":"Wang","given":"Zhe"},{"family":"Qiao","given":"Yu"},{"family":"Lin","given":"Dahua"},{"family":"Tang","given":"Xiaoou"},{"family":"Van Gool","given":"Luc"}],"editor":[{"family":"Leibe","given":"Bastian"},{"family":"Matas","given":"Jiri"},{"family":"Sebe","given":"Nicu"},{"family":"Welling","given":"Max"}],"issued":{"date-parts":[["2016"]]}}}],"schema":"https://github.com/citation-style-language/schema/raw/master/csl-citation.json"} </w:instrText>
      </w:r>
      <w:r w:rsidR="004879EE">
        <w:fldChar w:fldCharType="separate"/>
      </w:r>
      <w:r w:rsidR="004879EE" w:rsidRPr="004879EE">
        <w:t>(L. Wang et al., 2016)</w:t>
      </w:r>
      <w:r w:rsidR="004879EE">
        <w:fldChar w:fldCharType="end"/>
      </w:r>
    </w:p>
    <w:p w14:paraId="51A58424" w14:textId="2FE63370" w:rsidR="00F60C94" w:rsidRPr="00236FAF" w:rsidRDefault="00F60C94" w:rsidP="00F60C94">
      <w:r w:rsidRPr="00236FAF">
        <w:t xml:space="preserve">Využite sa momentálne najviac priraďuje k zlepšeniu výkonov pri rozpoznávaní aktivít vo videách. </w:t>
      </w:r>
      <w:r w:rsidR="004879EE">
        <w:fldChar w:fldCharType="begin"/>
      </w:r>
      <w:r w:rsidR="004879EE">
        <w:instrText xml:space="preserve"> ADDIN ZOTERO_ITEM CSL_CITATION {"citationID":"bG5d3skn","properties":{"formattedCitation":"(L. Wang et al., 2016)","plainCitation":"(L. Wang et al., 2016)","noteIndex":0},"citationItems":[{"id":192,"uris":["http://zotero.org/users/local/5fB8fH8J/items/77GCK8AH"],"itemData":{"id":192,"type":"paper-conference","abstract":"Deep convolutional networks have achieved great success for visual recognition in still images. However, for action recognition in videos, the advantage over traditional methods is not so evident. This paper aims to discover the principles to design effective ConvNet architectures for action recognition in videos and learn these models given limited training samples. Our first contribution is temporal segment network (TSN), a novel framework for video-based action recognition. which is based on the idea of long-range temporal structure modeling. It combines a sparse temporal sampling strategy and video-level supervision to enable efficient and effective learning using the whole action video. The other contribution is our study on a series of good practices in learning ConvNets on video data with the help of temporal segment network. Our approach obtains the state-the-of-art performance on the datasets of HMDB51 ($$ 69.4\\,\\% $$) and UCF101 ($$ 94.2\\,\\% $$). We also visualize the learned ConvNet models, which qualitatively demonstrates the effectiveness of temporal segment network and the proposed good practices (Models and code at https://github.com/yjxiong/temporal-segment-networks).","collection-title":"Lecture Notes in Computer Science","container-title":"Computer Vision – ECCV 2016","DOI":"10.1007/978-3-319-46484-8_2","event-place":"Cham","ISBN":"978-3-319-46484-8","language":"en","page":"20-36","publisher":"Springer International Publishing","publisher-place":"Cham","source":"Springer Link","title":"Temporal Segment Networks: Towards Good Practices for Deep Action Recognition","title-short":"Temporal Segment Networks","author":[{"family":"Wang","given":"Limin"},{"family":"Xiong","given":"Yuanjun"},{"family":"Wang","given":"Zhe"},{"family":"Qiao","given":"Yu"},{"family":"Lin","given":"Dahua"},{"family":"Tang","given":"Xiaoou"},{"family":"Van Gool","given":"Luc"}],"editor":[{"family":"Leibe","given":"Bastian"},{"family":"Matas","given":"Jiri"},{"family":"Sebe","given":"Nicu"},{"family":"Welling","given":"Max"}],"issued":{"date-parts":[["2016"]]}}}],"schema":"https://github.com/citation-style-language/schema/raw/master/csl-citation.json"} </w:instrText>
      </w:r>
      <w:r w:rsidR="004879EE">
        <w:fldChar w:fldCharType="separate"/>
      </w:r>
      <w:r w:rsidR="004879EE" w:rsidRPr="004879EE">
        <w:t>(L. Wang et al., 2016)</w:t>
      </w:r>
      <w:r w:rsidR="004879EE">
        <w:fldChar w:fldCharType="end"/>
      </w:r>
    </w:p>
    <w:p w14:paraId="55CB3F21" w14:textId="77777777" w:rsidR="00F60C94" w:rsidRPr="00236FAF" w:rsidRDefault="00F60C94" w:rsidP="00F60C94">
      <w:pPr>
        <w:jc w:val="center"/>
      </w:pPr>
      <w:r w:rsidRPr="00236FAF">
        <w:rPr>
          <w:noProof/>
        </w:rPr>
        <w:drawing>
          <wp:inline distT="0" distB="0" distL="0" distR="0" wp14:anchorId="0A668E66" wp14:editId="6196261F">
            <wp:extent cx="4557712" cy="1676400"/>
            <wp:effectExtent l="0" t="0" r="0" b="0"/>
            <wp:docPr id="1509213083" name="Obrázok 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70132" cy="1680968"/>
                    </a:xfrm>
                    <a:prstGeom prst="rect">
                      <a:avLst/>
                    </a:prstGeom>
                    <a:noFill/>
                    <a:ln>
                      <a:noFill/>
                    </a:ln>
                  </pic:spPr>
                </pic:pic>
              </a:graphicData>
            </a:graphic>
          </wp:inline>
        </w:drawing>
      </w:r>
    </w:p>
    <w:p w14:paraId="7141BDF6" w14:textId="77777777" w:rsidR="00F60C94" w:rsidRPr="00236FAF" w:rsidRDefault="00F60C94" w:rsidP="00F60C94">
      <w:pPr>
        <w:keepNext/>
        <w:spacing w:before="240" w:after="60"/>
        <w:outlineLvl w:val="3"/>
        <w:rPr>
          <w:rFonts w:ascii="Calibri" w:hAnsi="Calibri"/>
          <w:b/>
          <w:bCs/>
          <w:sz w:val="28"/>
          <w:szCs w:val="28"/>
        </w:rPr>
      </w:pPr>
      <w:r w:rsidRPr="00236FAF">
        <w:rPr>
          <w:rFonts w:ascii="Calibri" w:hAnsi="Calibri"/>
          <w:b/>
          <w:bCs/>
          <w:sz w:val="28"/>
          <w:szCs w:val="28"/>
        </w:rPr>
        <w:t>LSTM</w:t>
      </w:r>
    </w:p>
    <w:p w14:paraId="02217291" w14:textId="5562F671" w:rsidR="00F60C94" w:rsidRPr="00236FAF" w:rsidRDefault="00F60C94" w:rsidP="00F60C94">
      <w:pPr>
        <w:jc w:val="left"/>
      </w:pPr>
      <w:r w:rsidRPr="00236FAF">
        <w:t xml:space="preserve">LSTM- </w:t>
      </w:r>
      <w:proofErr w:type="spellStart"/>
      <w:r w:rsidRPr="00236FAF">
        <w:t>Long</w:t>
      </w:r>
      <w:proofErr w:type="spellEnd"/>
      <w:r w:rsidRPr="00236FAF">
        <w:t xml:space="preserve"> </w:t>
      </w:r>
      <w:proofErr w:type="spellStart"/>
      <w:r w:rsidRPr="00236FAF">
        <w:t>Short-Therm</w:t>
      </w:r>
      <w:proofErr w:type="spellEnd"/>
      <w:r w:rsidRPr="00236FAF">
        <w:t xml:space="preserve"> </w:t>
      </w:r>
      <w:proofErr w:type="spellStart"/>
      <w:r w:rsidRPr="00236FAF">
        <w:t>Memory</w:t>
      </w:r>
      <w:proofErr w:type="spellEnd"/>
      <w:r w:rsidRPr="00236FAF">
        <w:t xml:space="preserve"> model alebo dlhodobá krátkodobá pamäť. Ide o </w:t>
      </w:r>
      <w:proofErr w:type="spellStart"/>
      <w:r w:rsidRPr="00236FAF">
        <w:t>rekurentnú</w:t>
      </w:r>
      <w:proofErr w:type="spellEnd"/>
      <w:r w:rsidRPr="00236FAF">
        <w:t xml:space="preserve"> neurónovú sieť, ktorá ale zachytáva a modeluje dlhodobé súvislosti v sekvenčných dátach. </w:t>
      </w:r>
    </w:p>
    <w:p w14:paraId="5834E33D" w14:textId="77777777" w:rsidR="00F60C94" w:rsidRPr="00236FAF" w:rsidRDefault="00F60C94" w:rsidP="00F60C94">
      <w:r w:rsidRPr="00236FAF">
        <w:rPr>
          <w:noProof/>
        </w:rPr>
        <w:drawing>
          <wp:inline distT="0" distB="0" distL="0" distR="0" wp14:anchorId="6CC1F796" wp14:editId="0E1D4676">
            <wp:extent cx="4634570" cy="2114550"/>
            <wp:effectExtent l="0" t="0" r="0" b="0"/>
            <wp:docPr id="1216288284" name="Obrázok 1" descr="Obrázok, na ktorom je text, snímka obrazovky, diagram, číslo&#10;&#10;Automaticky generovaný pop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288284" name="Obrázok 1" descr="Obrázok, na ktorom je text, snímka obrazovky, diagram, číslo&#10;&#10;Automaticky generovaný popis"/>
                    <pic:cNvPicPr/>
                  </pic:nvPicPr>
                  <pic:blipFill>
                    <a:blip r:embed="rId27"/>
                    <a:stretch>
                      <a:fillRect/>
                    </a:stretch>
                  </pic:blipFill>
                  <pic:spPr>
                    <a:xfrm>
                      <a:off x="0" y="0"/>
                      <a:ext cx="4636585" cy="2115469"/>
                    </a:xfrm>
                    <a:prstGeom prst="rect">
                      <a:avLst/>
                    </a:prstGeom>
                  </pic:spPr>
                </pic:pic>
              </a:graphicData>
            </a:graphic>
          </wp:inline>
        </w:drawing>
      </w:r>
    </w:p>
    <w:p w14:paraId="7FFE8EB3" w14:textId="2071AC63" w:rsidR="00F60C94" w:rsidRPr="00236FAF" w:rsidRDefault="00F60C94" w:rsidP="00F60C94">
      <w:r w:rsidRPr="00236FAF">
        <w:t>LSTM má využitie v rozpoznávaní obsahu videa a jeho popísaní. Zaznamenáva najviac dôležité momenty a na ich základe hodnotí obsah. LSTM sa využíva najmä pri dlhých videách.</w:t>
      </w:r>
      <w:r w:rsidR="004879EE">
        <w:t xml:space="preserve"> </w:t>
      </w:r>
      <w:r w:rsidR="004879EE">
        <w:fldChar w:fldCharType="begin"/>
      </w:r>
      <w:r w:rsidR="004879EE">
        <w:instrText xml:space="preserve"> ADDIN ZOTERO_ITEM CSL_CITATION {"citationID":"AgLpU2SA","properties":{"formattedCitation":"(K. Zhang et al., 2016)","plainCitation":"(K. Zhang et al., 2016)","noteIndex":0},"citationItems":[{"id":250,"uris":["http://zotero.org/users/local/5fB8fH8J/items/8RHHS5ND"],"itemData":{"id":250,"type":"paper-conference","abstract":"We propose a novel supervised learning technique for summarizing videos by automatically selecting keyframes or key subshots. Casting the task as a structured prediction problem, our main idea is to use Long Short-Term Memory (LSTM) to model the variable-range temporal dependency among video frames, so as to derive both representative and compact video summaries. The proposed model successfully accounts for the sequential structure crucial to generating meaningful video summaries, leading to state-of-the-art results on two benchmark datasets. In addition to advances in modeling techniques, we introduce a strategy to address the need for a large amount of annotated data for training complex learning approaches to summarization. There, our main idea is to exploit auxiliary annotated video summarization datasets, in spite of their heterogeneity in visual styles and contents. Specifically, we show that domain adaptation techniques can improve learning by reducing the discrepancies in the original datasets’ statistical properties.","collection-title":"Lecture Notes in Computer Science","container-title":"Computer Vision – ECCV 2016","DOI":"10.1007/978-3-319-46478-7_47","event-place":"Cham","ISBN":"978-3-319-46478-7","language":"en","page":"766-782","publisher":"Springer International Publishing","publisher-place":"Cham","source":"Springer Link","title":"Video Summarization with Long Short-Term Memory","author":[{"family":"Zhang","given":"Ke"},{"family":"Chao","given":"Wei-Lun"},{"family":"Sha","given":"Fei"},{"family":"Grauman","given":"Kristen"}],"editor":[{"family":"Leibe","given":"Bastian"},{"family":"Matas","given":"Jiri"},{"family":"Sebe","given":"Nicu"},{"family":"Welling","given":"Max"}],"issued":{"date-parts":[["2016"]]}}}],"schema":"https://github.com/citation-style-language/schema/raw/master/csl-citation.json"} </w:instrText>
      </w:r>
      <w:r w:rsidR="004879EE">
        <w:fldChar w:fldCharType="separate"/>
      </w:r>
      <w:r w:rsidR="004879EE" w:rsidRPr="004879EE">
        <w:t>(K. Zhang et al., 2016)</w:t>
      </w:r>
      <w:r w:rsidR="004879EE">
        <w:fldChar w:fldCharType="end"/>
      </w:r>
    </w:p>
    <w:p w14:paraId="3FC9C2AB" w14:textId="5DAD5F4E" w:rsidR="00F60C94" w:rsidRPr="00236FAF" w:rsidRDefault="00F60C94" w:rsidP="00270779">
      <w:pPr>
        <w:pStyle w:val="Nadpis2"/>
      </w:pPr>
      <w:bookmarkStart w:id="217" w:name="_Toc152866679"/>
      <w:bookmarkStart w:id="218" w:name="_Toc152869553"/>
      <w:bookmarkStart w:id="219" w:name="_Toc152869970"/>
      <w:bookmarkStart w:id="220" w:name="_Toc162903202"/>
      <w:r w:rsidRPr="00236FAF">
        <w:t>1.</w:t>
      </w:r>
      <w:r w:rsidR="00026659">
        <w:t>5</w:t>
      </w:r>
      <w:r w:rsidRPr="00236FAF">
        <w:t>. Porovnanie modelov</w:t>
      </w:r>
      <w:bookmarkEnd w:id="217"/>
      <w:bookmarkEnd w:id="218"/>
      <w:bookmarkEnd w:id="219"/>
      <w:bookmarkEnd w:id="220"/>
    </w:p>
    <w:p w14:paraId="3A3DF695" w14:textId="5C3ED366" w:rsidR="00F60C94" w:rsidRPr="00236FAF" w:rsidRDefault="00E56225" w:rsidP="00F60C94">
      <w:pPr>
        <w:ind w:firstLine="0"/>
      </w:pPr>
      <w:r w:rsidRPr="00236FAF">
        <w:t xml:space="preserve">Modely okrem architektúry majú odlišné výsledky učenia a efektívnej aplikácie. </w:t>
      </w:r>
      <w:r w:rsidR="00F60C94" w:rsidRPr="00236FAF">
        <w:t xml:space="preserve">Tabuľka </w:t>
      </w:r>
      <w:r w:rsidRPr="00236FAF">
        <w:t xml:space="preserve">zhromažďuje základné údaje o </w:t>
      </w:r>
      <w:r w:rsidR="00F60C94" w:rsidRPr="00236FAF">
        <w:t>model</w:t>
      </w:r>
      <w:r w:rsidRPr="00236FAF">
        <w:t>och</w:t>
      </w:r>
      <w:r w:rsidR="00F60C94" w:rsidRPr="00236FAF">
        <w:t xml:space="preserve">, ktoré využívame v tejto práci. Jej stĺpce </w:t>
      </w:r>
      <w:r w:rsidRPr="00236FAF">
        <w:t>popisujú</w:t>
      </w:r>
      <w:r w:rsidR="00F60C94" w:rsidRPr="00236FAF">
        <w:t>:</w:t>
      </w:r>
    </w:p>
    <w:p w14:paraId="76299182" w14:textId="77777777" w:rsidR="00F60C94" w:rsidRPr="00236FAF" w:rsidRDefault="00F60C94" w:rsidP="00F60C94">
      <w:pPr>
        <w:numPr>
          <w:ilvl w:val="0"/>
          <w:numId w:val="25"/>
        </w:numPr>
        <w:contextualSpacing/>
        <w:jc w:val="left"/>
      </w:pPr>
      <w:r w:rsidRPr="00236FAF">
        <w:t>Model: Predstavuje názov daného modelu</w:t>
      </w:r>
    </w:p>
    <w:p w14:paraId="33C03132" w14:textId="77777777" w:rsidR="00F60C94" w:rsidRPr="00236FAF" w:rsidRDefault="00F60C94" w:rsidP="00F60C94">
      <w:pPr>
        <w:numPr>
          <w:ilvl w:val="0"/>
          <w:numId w:val="25"/>
        </w:numPr>
        <w:contextualSpacing/>
        <w:jc w:val="left"/>
      </w:pPr>
      <w:r w:rsidRPr="00236FAF">
        <w:lastRenderedPageBreak/>
        <w:t xml:space="preserve">Úloha: Akú základnú úlohu spracováva model </w:t>
      </w:r>
    </w:p>
    <w:p w14:paraId="6F2C2680" w14:textId="16766A47" w:rsidR="00F60C94" w:rsidRPr="00236FAF" w:rsidRDefault="00F60C94" w:rsidP="00F60C94">
      <w:pPr>
        <w:numPr>
          <w:ilvl w:val="0"/>
          <w:numId w:val="25"/>
        </w:numPr>
        <w:contextualSpacing/>
        <w:jc w:val="left"/>
      </w:pPr>
      <w:r w:rsidRPr="00236FAF">
        <w:t>DNN</w:t>
      </w:r>
      <w:r w:rsidR="008F05E5">
        <w:t xml:space="preserve"> (</w:t>
      </w:r>
      <w:proofErr w:type="spellStart"/>
      <w:r w:rsidR="008F05E5">
        <w:t>Deep</w:t>
      </w:r>
      <w:proofErr w:type="spellEnd"/>
      <w:r w:rsidR="008F05E5">
        <w:t xml:space="preserve"> </w:t>
      </w:r>
      <w:proofErr w:type="spellStart"/>
      <w:r w:rsidR="008F05E5">
        <w:t>Neural</w:t>
      </w:r>
      <w:proofErr w:type="spellEnd"/>
      <w:r w:rsidR="008F05E5">
        <w:t xml:space="preserve"> </w:t>
      </w:r>
      <w:proofErr w:type="spellStart"/>
      <w:r w:rsidR="008F05E5">
        <w:t>Network</w:t>
      </w:r>
      <w:proofErr w:type="spellEnd"/>
      <w:r w:rsidR="008F05E5">
        <w:t>)</w:t>
      </w:r>
      <w:r w:rsidRPr="00236FAF">
        <w:t xml:space="preserve"> model: Na akom type neurónovej siete alebo architektúry je model postavený.</w:t>
      </w:r>
    </w:p>
    <w:p w14:paraId="0BCDE674" w14:textId="77777777" w:rsidR="00F60C94" w:rsidRPr="00236FAF" w:rsidRDefault="00F60C94" w:rsidP="00F60C94">
      <w:pPr>
        <w:numPr>
          <w:ilvl w:val="0"/>
          <w:numId w:val="25"/>
        </w:numPr>
        <w:contextualSpacing/>
        <w:jc w:val="left"/>
      </w:pPr>
      <w:r w:rsidRPr="00236FAF">
        <w:t>Typ kontextu: Ak sa model zameriava na priestorový, temporálny kontext, poprípade ich kombináciou.</w:t>
      </w:r>
    </w:p>
    <w:p w14:paraId="750E9D9F" w14:textId="77777777" w:rsidR="00F60C94" w:rsidRPr="00236FAF" w:rsidRDefault="00F60C94" w:rsidP="00F60C94">
      <w:pPr>
        <w:numPr>
          <w:ilvl w:val="0"/>
          <w:numId w:val="25"/>
        </w:numPr>
        <w:contextualSpacing/>
        <w:jc w:val="left"/>
      </w:pPr>
      <w:r w:rsidRPr="00236FAF">
        <w:t>Úroveň kontextu: Či model zohľadňuje globálny (kontext celej scény), lokálny (kontext menšej časti scény) kontext alebo ich kombináciu.</w:t>
      </w:r>
    </w:p>
    <w:p w14:paraId="4CC1C06A" w14:textId="77777777" w:rsidR="00F60C94" w:rsidRPr="00236FAF" w:rsidRDefault="00F60C94" w:rsidP="00F60C94">
      <w:pPr>
        <w:numPr>
          <w:ilvl w:val="0"/>
          <w:numId w:val="25"/>
        </w:numPr>
        <w:contextualSpacing/>
        <w:jc w:val="left"/>
      </w:pPr>
      <w:r w:rsidRPr="00236FAF">
        <w:t xml:space="preserve">Mechanizmus: Popis aký mechanizmus alebo techniky využíva model na vykonanie úlohy počítačového videnia. </w:t>
      </w:r>
    </w:p>
    <w:tbl>
      <w:tblPr>
        <w:tblStyle w:val="Mriekatabuky"/>
        <w:tblW w:w="0" w:type="auto"/>
        <w:tblLook w:val="04A0" w:firstRow="1" w:lastRow="0" w:firstColumn="1" w:lastColumn="0" w:noHBand="0" w:noVBand="1"/>
      </w:tblPr>
      <w:tblGrid>
        <w:gridCol w:w="1321"/>
        <w:gridCol w:w="1449"/>
        <w:gridCol w:w="1413"/>
        <w:gridCol w:w="1399"/>
        <w:gridCol w:w="1360"/>
        <w:gridCol w:w="1552"/>
      </w:tblGrid>
      <w:tr w:rsidR="00F60C94" w:rsidRPr="00236FAF" w14:paraId="435CAB6D" w14:textId="77777777" w:rsidTr="00630A10">
        <w:tc>
          <w:tcPr>
            <w:tcW w:w="1428" w:type="dxa"/>
          </w:tcPr>
          <w:p w14:paraId="3FFF92D3" w14:textId="77777777" w:rsidR="00F60C94" w:rsidRPr="00236FAF" w:rsidRDefault="00F60C94" w:rsidP="008F05E5">
            <w:pPr>
              <w:spacing w:line="276" w:lineRule="auto"/>
              <w:ind w:firstLine="0"/>
              <w:rPr>
                <w:sz w:val="20"/>
                <w:szCs w:val="20"/>
              </w:rPr>
            </w:pPr>
            <w:r w:rsidRPr="00236FAF">
              <w:rPr>
                <w:sz w:val="20"/>
                <w:szCs w:val="20"/>
              </w:rPr>
              <w:t>Model</w:t>
            </w:r>
          </w:p>
        </w:tc>
        <w:tc>
          <w:tcPr>
            <w:tcW w:w="1426" w:type="dxa"/>
          </w:tcPr>
          <w:p w14:paraId="4AB08D35" w14:textId="370CFDB6" w:rsidR="00F60C94" w:rsidRPr="00236FAF" w:rsidRDefault="00F60C94" w:rsidP="008F05E5">
            <w:pPr>
              <w:spacing w:line="276" w:lineRule="auto"/>
              <w:ind w:firstLine="0"/>
              <w:rPr>
                <w:sz w:val="20"/>
                <w:szCs w:val="20"/>
              </w:rPr>
            </w:pPr>
            <w:r w:rsidRPr="00236FAF">
              <w:rPr>
                <w:sz w:val="20"/>
                <w:szCs w:val="20"/>
              </w:rPr>
              <w:t>Úloha</w:t>
            </w:r>
            <w:r w:rsidR="008F05E5">
              <w:rPr>
                <w:sz w:val="20"/>
                <w:szCs w:val="20"/>
              </w:rPr>
              <w:t>, využitie</w:t>
            </w:r>
          </w:p>
        </w:tc>
        <w:tc>
          <w:tcPr>
            <w:tcW w:w="1427" w:type="dxa"/>
          </w:tcPr>
          <w:p w14:paraId="7225FAF3" w14:textId="77777777" w:rsidR="00F60C94" w:rsidRPr="00236FAF" w:rsidRDefault="00F60C94" w:rsidP="008F05E5">
            <w:pPr>
              <w:spacing w:line="276" w:lineRule="auto"/>
              <w:ind w:firstLine="0"/>
              <w:rPr>
                <w:sz w:val="20"/>
                <w:szCs w:val="20"/>
              </w:rPr>
            </w:pPr>
            <w:r w:rsidRPr="00236FAF">
              <w:rPr>
                <w:sz w:val="20"/>
                <w:szCs w:val="20"/>
              </w:rPr>
              <w:t>DNN model</w:t>
            </w:r>
          </w:p>
        </w:tc>
        <w:tc>
          <w:tcPr>
            <w:tcW w:w="1437" w:type="dxa"/>
          </w:tcPr>
          <w:p w14:paraId="36192E2B" w14:textId="77777777" w:rsidR="00F60C94" w:rsidRPr="00236FAF" w:rsidRDefault="00F60C94" w:rsidP="008F05E5">
            <w:pPr>
              <w:spacing w:line="276" w:lineRule="auto"/>
              <w:ind w:firstLine="0"/>
              <w:rPr>
                <w:sz w:val="20"/>
                <w:szCs w:val="20"/>
              </w:rPr>
            </w:pPr>
            <w:r w:rsidRPr="00236FAF">
              <w:rPr>
                <w:sz w:val="20"/>
                <w:szCs w:val="20"/>
              </w:rPr>
              <w:t>Typ kontextu</w:t>
            </w:r>
          </w:p>
        </w:tc>
        <w:tc>
          <w:tcPr>
            <w:tcW w:w="1439" w:type="dxa"/>
          </w:tcPr>
          <w:p w14:paraId="7F0D050E" w14:textId="77777777" w:rsidR="00F60C94" w:rsidRPr="00236FAF" w:rsidRDefault="00F60C94" w:rsidP="008F05E5">
            <w:pPr>
              <w:spacing w:line="276" w:lineRule="auto"/>
              <w:ind w:firstLine="0"/>
              <w:rPr>
                <w:sz w:val="20"/>
                <w:szCs w:val="20"/>
              </w:rPr>
            </w:pPr>
            <w:r w:rsidRPr="00236FAF">
              <w:rPr>
                <w:sz w:val="20"/>
                <w:szCs w:val="20"/>
              </w:rPr>
              <w:t>Úroveň kontextu</w:t>
            </w:r>
          </w:p>
        </w:tc>
        <w:tc>
          <w:tcPr>
            <w:tcW w:w="1563" w:type="dxa"/>
          </w:tcPr>
          <w:p w14:paraId="3187D755" w14:textId="77777777" w:rsidR="00F60C94" w:rsidRPr="00236FAF" w:rsidRDefault="00F60C94" w:rsidP="008F05E5">
            <w:pPr>
              <w:spacing w:line="276" w:lineRule="auto"/>
              <w:ind w:firstLine="0"/>
              <w:rPr>
                <w:sz w:val="20"/>
                <w:szCs w:val="20"/>
              </w:rPr>
            </w:pPr>
            <w:r w:rsidRPr="00236FAF">
              <w:rPr>
                <w:sz w:val="20"/>
                <w:szCs w:val="20"/>
              </w:rPr>
              <w:t>Mechanizmus</w:t>
            </w:r>
          </w:p>
        </w:tc>
      </w:tr>
      <w:tr w:rsidR="00F60C94" w:rsidRPr="00236FAF" w14:paraId="2E3DCBF6" w14:textId="77777777" w:rsidTr="00630A10">
        <w:tc>
          <w:tcPr>
            <w:tcW w:w="1428" w:type="dxa"/>
          </w:tcPr>
          <w:p w14:paraId="55293C61" w14:textId="77777777" w:rsidR="00F60C94" w:rsidRPr="00236FAF" w:rsidRDefault="00F60C94" w:rsidP="008F05E5">
            <w:pPr>
              <w:spacing w:line="276" w:lineRule="auto"/>
              <w:ind w:firstLine="0"/>
              <w:rPr>
                <w:sz w:val="20"/>
                <w:szCs w:val="20"/>
              </w:rPr>
            </w:pPr>
            <w:r w:rsidRPr="00236FAF">
              <w:rPr>
                <w:sz w:val="20"/>
                <w:szCs w:val="20"/>
              </w:rPr>
              <w:t>C3D</w:t>
            </w:r>
          </w:p>
        </w:tc>
        <w:tc>
          <w:tcPr>
            <w:tcW w:w="1426" w:type="dxa"/>
          </w:tcPr>
          <w:p w14:paraId="29FE2F87" w14:textId="77777777" w:rsidR="00F60C94" w:rsidRPr="00236FAF" w:rsidRDefault="00F60C94" w:rsidP="008F05E5">
            <w:pPr>
              <w:spacing w:line="276" w:lineRule="auto"/>
              <w:ind w:firstLine="0"/>
              <w:rPr>
                <w:sz w:val="20"/>
                <w:szCs w:val="20"/>
              </w:rPr>
            </w:pPr>
            <w:r w:rsidRPr="00236FAF">
              <w:rPr>
                <w:sz w:val="20"/>
                <w:szCs w:val="20"/>
              </w:rPr>
              <w:t>Rozpoznávanie vo videách</w:t>
            </w:r>
          </w:p>
        </w:tc>
        <w:tc>
          <w:tcPr>
            <w:tcW w:w="1427" w:type="dxa"/>
          </w:tcPr>
          <w:p w14:paraId="1772232A" w14:textId="77777777" w:rsidR="00F60C94" w:rsidRPr="00236FAF" w:rsidRDefault="00F60C94" w:rsidP="008F05E5">
            <w:pPr>
              <w:spacing w:line="276" w:lineRule="auto"/>
              <w:ind w:firstLine="0"/>
              <w:rPr>
                <w:sz w:val="20"/>
                <w:szCs w:val="20"/>
              </w:rPr>
            </w:pPr>
            <w:r w:rsidRPr="00236FAF">
              <w:rPr>
                <w:sz w:val="20"/>
                <w:szCs w:val="20"/>
              </w:rPr>
              <w:t xml:space="preserve">3D </w:t>
            </w:r>
            <w:proofErr w:type="spellStart"/>
            <w:r w:rsidRPr="00236FAF">
              <w:rPr>
                <w:sz w:val="20"/>
                <w:szCs w:val="20"/>
              </w:rPr>
              <w:t>Konvolučné</w:t>
            </w:r>
            <w:proofErr w:type="spellEnd"/>
            <w:r w:rsidRPr="00236FAF">
              <w:rPr>
                <w:sz w:val="20"/>
                <w:szCs w:val="20"/>
              </w:rPr>
              <w:t xml:space="preserve"> Siete</w:t>
            </w:r>
          </w:p>
        </w:tc>
        <w:tc>
          <w:tcPr>
            <w:tcW w:w="1437" w:type="dxa"/>
          </w:tcPr>
          <w:p w14:paraId="10BBC2ED" w14:textId="77777777" w:rsidR="00F60C94" w:rsidRPr="00236FAF" w:rsidRDefault="00F60C94" w:rsidP="008F05E5">
            <w:pPr>
              <w:spacing w:line="276" w:lineRule="auto"/>
              <w:ind w:firstLine="0"/>
              <w:rPr>
                <w:sz w:val="20"/>
                <w:szCs w:val="20"/>
              </w:rPr>
            </w:pPr>
            <w:r w:rsidRPr="00236FAF">
              <w:rPr>
                <w:sz w:val="20"/>
                <w:szCs w:val="20"/>
              </w:rPr>
              <w:t>Temporálny</w:t>
            </w:r>
          </w:p>
        </w:tc>
        <w:tc>
          <w:tcPr>
            <w:tcW w:w="1439" w:type="dxa"/>
          </w:tcPr>
          <w:p w14:paraId="0E31A836" w14:textId="77777777" w:rsidR="00F60C94" w:rsidRPr="00236FAF" w:rsidRDefault="00F60C94" w:rsidP="008F05E5">
            <w:pPr>
              <w:spacing w:line="276" w:lineRule="auto"/>
              <w:ind w:firstLine="0"/>
              <w:rPr>
                <w:sz w:val="20"/>
                <w:szCs w:val="20"/>
              </w:rPr>
            </w:pPr>
            <w:r w:rsidRPr="00236FAF">
              <w:rPr>
                <w:sz w:val="20"/>
                <w:szCs w:val="20"/>
              </w:rPr>
              <w:t>Lokálny, globálny</w:t>
            </w:r>
          </w:p>
        </w:tc>
        <w:tc>
          <w:tcPr>
            <w:tcW w:w="1563" w:type="dxa"/>
          </w:tcPr>
          <w:p w14:paraId="220ED63E" w14:textId="77777777" w:rsidR="00F60C94" w:rsidRPr="00236FAF" w:rsidRDefault="00F60C94" w:rsidP="008F05E5">
            <w:pPr>
              <w:spacing w:line="276" w:lineRule="auto"/>
              <w:ind w:firstLine="0"/>
              <w:rPr>
                <w:sz w:val="20"/>
                <w:szCs w:val="20"/>
              </w:rPr>
            </w:pPr>
            <w:r w:rsidRPr="00236FAF">
              <w:rPr>
                <w:sz w:val="20"/>
                <w:szCs w:val="20"/>
              </w:rPr>
              <w:t>Temporálna pamäťová banka</w:t>
            </w:r>
          </w:p>
        </w:tc>
      </w:tr>
      <w:tr w:rsidR="00F60C94" w:rsidRPr="00236FAF" w14:paraId="260F7A07" w14:textId="77777777" w:rsidTr="00630A10">
        <w:tc>
          <w:tcPr>
            <w:tcW w:w="1428" w:type="dxa"/>
          </w:tcPr>
          <w:p w14:paraId="13C66221" w14:textId="77777777" w:rsidR="00F60C94" w:rsidRPr="00236FAF" w:rsidRDefault="00F60C94" w:rsidP="008F05E5">
            <w:pPr>
              <w:spacing w:line="276" w:lineRule="auto"/>
              <w:ind w:firstLine="0"/>
              <w:rPr>
                <w:sz w:val="20"/>
                <w:szCs w:val="20"/>
              </w:rPr>
            </w:pPr>
            <w:r w:rsidRPr="00236FAF">
              <w:rPr>
                <w:sz w:val="20"/>
                <w:szCs w:val="20"/>
              </w:rPr>
              <w:t>P3D</w:t>
            </w:r>
          </w:p>
        </w:tc>
        <w:tc>
          <w:tcPr>
            <w:tcW w:w="1426" w:type="dxa"/>
          </w:tcPr>
          <w:p w14:paraId="3CAF4396" w14:textId="77777777" w:rsidR="00F60C94" w:rsidRPr="00236FAF" w:rsidRDefault="00F60C94" w:rsidP="008F05E5">
            <w:pPr>
              <w:spacing w:line="276" w:lineRule="auto"/>
              <w:ind w:firstLine="0"/>
              <w:rPr>
                <w:sz w:val="20"/>
                <w:szCs w:val="20"/>
              </w:rPr>
            </w:pPr>
            <w:r w:rsidRPr="00236FAF">
              <w:rPr>
                <w:sz w:val="20"/>
                <w:szCs w:val="20"/>
              </w:rPr>
              <w:t>Rozpoznávanie vo videách</w:t>
            </w:r>
          </w:p>
        </w:tc>
        <w:tc>
          <w:tcPr>
            <w:tcW w:w="1427" w:type="dxa"/>
          </w:tcPr>
          <w:p w14:paraId="2AC0A2CA" w14:textId="77777777" w:rsidR="00F60C94" w:rsidRPr="00236FAF" w:rsidRDefault="00F60C94" w:rsidP="008F05E5">
            <w:pPr>
              <w:spacing w:line="276" w:lineRule="auto"/>
              <w:ind w:firstLine="0"/>
              <w:rPr>
                <w:sz w:val="20"/>
                <w:szCs w:val="20"/>
              </w:rPr>
            </w:pPr>
            <w:r w:rsidRPr="00236FAF">
              <w:rPr>
                <w:sz w:val="20"/>
                <w:szCs w:val="20"/>
              </w:rPr>
              <w:t xml:space="preserve">3D </w:t>
            </w:r>
            <w:proofErr w:type="spellStart"/>
            <w:r w:rsidRPr="00236FAF">
              <w:rPr>
                <w:sz w:val="20"/>
                <w:szCs w:val="20"/>
              </w:rPr>
              <w:t>Konvolučné</w:t>
            </w:r>
            <w:proofErr w:type="spellEnd"/>
            <w:r w:rsidRPr="00236FAF">
              <w:rPr>
                <w:sz w:val="20"/>
                <w:szCs w:val="20"/>
              </w:rPr>
              <w:t xml:space="preserve"> Siete</w:t>
            </w:r>
          </w:p>
        </w:tc>
        <w:tc>
          <w:tcPr>
            <w:tcW w:w="1437" w:type="dxa"/>
          </w:tcPr>
          <w:p w14:paraId="3B31FC4B" w14:textId="77777777" w:rsidR="00F60C94" w:rsidRPr="00236FAF" w:rsidRDefault="00F60C94" w:rsidP="008F05E5">
            <w:pPr>
              <w:spacing w:line="276" w:lineRule="auto"/>
              <w:ind w:firstLine="0"/>
              <w:rPr>
                <w:sz w:val="20"/>
                <w:szCs w:val="20"/>
              </w:rPr>
            </w:pPr>
            <w:r w:rsidRPr="00236FAF">
              <w:rPr>
                <w:sz w:val="20"/>
                <w:szCs w:val="20"/>
              </w:rPr>
              <w:t>Temporálny</w:t>
            </w:r>
          </w:p>
        </w:tc>
        <w:tc>
          <w:tcPr>
            <w:tcW w:w="1439" w:type="dxa"/>
          </w:tcPr>
          <w:p w14:paraId="07A8AC15" w14:textId="77777777" w:rsidR="00F60C94" w:rsidRPr="00236FAF" w:rsidRDefault="00F60C94" w:rsidP="008F05E5">
            <w:pPr>
              <w:spacing w:line="276" w:lineRule="auto"/>
              <w:ind w:firstLine="0"/>
              <w:rPr>
                <w:sz w:val="20"/>
                <w:szCs w:val="20"/>
              </w:rPr>
            </w:pPr>
            <w:r w:rsidRPr="00236FAF">
              <w:rPr>
                <w:sz w:val="20"/>
                <w:szCs w:val="20"/>
              </w:rPr>
              <w:t>Lokálny, globálny</w:t>
            </w:r>
          </w:p>
        </w:tc>
        <w:tc>
          <w:tcPr>
            <w:tcW w:w="1563" w:type="dxa"/>
          </w:tcPr>
          <w:p w14:paraId="6CDE4524" w14:textId="77777777" w:rsidR="00F60C94" w:rsidRPr="00236FAF" w:rsidRDefault="00F60C94" w:rsidP="008F05E5">
            <w:pPr>
              <w:spacing w:line="276" w:lineRule="auto"/>
              <w:ind w:firstLine="0"/>
              <w:rPr>
                <w:sz w:val="20"/>
                <w:szCs w:val="20"/>
              </w:rPr>
            </w:pPr>
            <w:r w:rsidRPr="00236FAF">
              <w:rPr>
                <w:sz w:val="20"/>
                <w:szCs w:val="20"/>
              </w:rPr>
              <w:t>Temporálna pamäťová banka</w:t>
            </w:r>
          </w:p>
        </w:tc>
      </w:tr>
      <w:tr w:rsidR="00F60C94" w:rsidRPr="00236FAF" w14:paraId="0ED99FA0" w14:textId="77777777" w:rsidTr="00630A10">
        <w:tc>
          <w:tcPr>
            <w:tcW w:w="1428" w:type="dxa"/>
          </w:tcPr>
          <w:p w14:paraId="3AC93370" w14:textId="77777777" w:rsidR="00F60C94" w:rsidRPr="00236FAF" w:rsidRDefault="00F60C94" w:rsidP="008F05E5">
            <w:pPr>
              <w:spacing w:line="276" w:lineRule="auto"/>
              <w:ind w:firstLine="0"/>
              <w:rPr>
                <w:sz w:val="20"/>
                <w:szCs w:val="20"/>
              </w:rPr>
            </w:pPr>
            <w:r w:rsidRPr="00236FAF">
              <w:rPr>
                <w:sz w:val="20"/>
                <w:szCs w:val="20"/>
              </w:rPr>
              <w:t>I3D</w:t>
            </w:r>
          </w:p>
        </w:tc>
        <w:tc>
          <w:tcPr>
            <w:tcW w:w="1426" w:type="dxa"/>
          </w:tcPr>
          <w:p w14:paraId="53C721CF" w14:textId="77777777" w:rsidR="00F60C94" w:rsidRPr="00236FAF" w:rsidRDefault="00F60C94" w:rsidP="008F05E5">
            <w:pPr>
              <w:spacing w:line="276" w:lineRule="auto"/>
              <w:ind w:firstLine="0"/>
              <w:rPr>
                <w:sz w:val="20"/>
                <w:szCs w:val="20"/>
              </w:rPr>
            </w:pPr>
            <w:r w:rsidRPr="00236FAF">
              <w:rPr>
                <w:sz w:val="20"/>
                <w:szCs w:val="20"/>
              </w:rPr>
              <w:t>Rozpoznávanie vo videách</w:t>
            </w:r>
          </w:p>
        </w:tc>
        <w:tc>
          <w:tcPr>
            <w:tcW w:w="1427" w:type="dxa"/>
          </w:tcPr>
          <w:p w14:paraId="1968DF0A" w14:textId="59194217" w:rsidR="00F60C94" w:rsidRPr="00236FAF" w:rsidRDefault="00F60C94" w:rsidP="008F05E5">
            <w:pPr>
              <w:spacing w:line="276" w:lineRule="auto"/>
              <w:ind w:firstLine="0"/>
              <w:rPr>
                <w:sz w:val="20"/>
                <w:szCs w:val="20"/>
              </w:rPr>
            </w:pPr>
            <w:r w:rsidRPr="00236FAF">
              <w:rPr>
                <w:sz w:val="20"/>
                <w:szCs w:val="20"/>
              </w:rPr>
              <w:t xml:space="preserve">Nafúknuté 3D </w:t>
            </w:r>
            <w:proofErr w:type="spellStart"/>
            <w:r w:rsidRPr="00236FAF">
              <w:rPr>
                <w:sz w:val="20"/>
                <w:szCs w:val="20"/>
              </w:rPr>
              <w:t>Konvolučné</w:t>
            </w:r>
            <w:proofErr w:type="spellEnd"/>
            <w:r w:rsidRPr="00236FAF">
              <w:rPr>
                <w:sz w:val="20"/>
                <w:szCs w:val="20"/>
              </w:rPr>
              <w:t xml:space="preserve"> Siete</w:t>
            </w:r>
          </w:p>
        </w:tc>
        <w:tc>
          <w:tcPr>
            <w:tcW w:w="1437" w:type="dxa"/>
          </w:tcPr>
          <w:p w14:paraId="67413821" w14:textId="77777777" w:rsidR="00F60C94" w:rsidRPr="00236FAF" w:rsidRDefault="00F60C94" w:rsidP="008F05E5">
            <w:pPr>
              <w:spacing w:line="276" w:lineRule="auto"/>
              <w:ind w:firstLine="0"/>
              <w:rPr>
                <w:sz w:val="20"/>
                <w:szCs w:val="20"/>
              </w:rPr>
            </w:pPr>
            <w:r w:rsidRPr="00236FAF">
              <w:rPr>
                <w:sz w:val="20"/>
                <w:szCs w:val="20"/>
              </w:rPr>
              <w:t>Temporálny</w:t>
            </w:r>
          </w:p>
        </w:tc>
        <w:tc>
          <w:tcPr>
            <w:tcW w:w="1439" w:type="dxa"/>
          </w:tcPr>
          <w:p w14:paraId="4C133E5A" w14:textId="77777777" w:rsidR="00F60C94" w:rsidRPr="00236FAF" w:rsidRDefault="00F60C94" w:rsidP="008F05E5">
            <w:pPr>
              <w:spacing w:line="276" w:lineRule="auto"/>
              <w:ind w:firstLine="0"/>
              <w:rPr>
                <w:sz w:val="20"/>
                <w:szCs w:val="20"/>
              </w:rPr>
            </w:pPr>
            <w:r w:rsidRPr="00236FAF">
              <w:rPr>
                <w:sz w:val="20"/>
                <w:szCs w:val="20"/>
              </w:rPr>
              <w:t>Lokálny, globálny</w:t>
            </w:r>
          </w:p>
        </w:tc>
        <w:tc>
          <w:tcPr>
            <w:tcW w:w="1563" w:type="dxa"/>
          </w:tcPr>
          <w:p w14:paraId="194BDFE9" w14:textId="77777777" w:rsidR="00F60C94" w:rsidRPr="00236FAF" w:rsidRDefault="00F60C94" w:rsidP="008F05E5">
            <w:pPr>
              <w:spacing w:line="276" w:lineRule="auto"/>
              <w:ind w:firstLine="0"/>
              <w:rPr>
                <w:sz w:val="20"/>
                <w:szCs w:val="20"/>
              </w:rPr>
            </w:pPr>
            <w:proofErr w:type="spellStart"/>
            <w:r w:rsidRPr="00236FAF">
              <w:rPr>
                <w:sz w:val="20"/>
                <w:szCs w:val="20"/>
              </w:rPr>
              <w:t>Samopozornosť</w:t>
            </w:r>
            <w:proofErr w:type="spellEnd"/>
            <w:r w:rsidRPr="00236FAF">
              <w:rPr>
                <w:sz w:val="20"/>
                <w:szCs w:val="20"/>
              </w:rPr>
              <w:t xml:space="preserve"> (</w:t>
            </w:r>
            <w:proofErr w:type="spellStart"/>
            <w:r w:rsidRPr="00236FAF">
              <w:rPr>
                <w:sz w:val="20"/>
                <w:szCs w:val="20"/>
              </w:rPr>
              <w:t>Self</w:t>
            </w:r>
            <w:proofErr w:type="spellEnd"/>
            <w:r w:rsidRPr="00236FAF">
              <w:rPr>
                <w:sz w:val="20"/>
                <w:szCs w:val="20"/>
              </w:rPr>
              <w:t xml:space="preserve"> </w:t>
            </w:r>
            <w:proofErr w:type="spellStart"/>
            <w:r w:rsidRPr="00236FAF">
              <w:rPr>
                <w:sz w:val="20"/>
                <w:szCs w:val="20"/>
              </w:rPr>
              <w:t>Attention</w:t>
            </w:r>
            <w:proofErr w:type="spellEnd"/>
            <w:r w:rsidRPr="00236FAF">
              <w:rPr>
                <w:sz w:val="20"/>
                <w:szCs w:val="20"/>
              </w:rPr>
              <w:t>)</w:t>
            </w:r>
          </w:p>
        </w:tc>
      </w:tr>
      <w:tr w:rsidR="00F60C94" w:rsidRPr="00236FAF" w14:paraId="63C9737C" w14:textId="77777777" w:rsidTr="00630A10">
        <w:tc>
          <w:tcPr>
            <w:tcW w:w="1428" w:type="dxa"/>
          </w:tcPr>
          <w:p w14:paraId="4DCD7685" w14:textId="77777777" w:rsidR="00F60C94" w:rsidRPr="00236FAF" w:rsidRDefault="00F60C94" w:rsidP="008F05E5">
            <w:pPr>
              <w:spacing w:line="276" w:lineRule="auto"/>
              <w:ind w:firstLine="0"/>
              <w:rPr>
                <w:sz w:val="20"/>
                <w:szCs w:val="20"/>
              </w:rPr>
            </w:pPr>
            <w:r w:rsidRPr="00236FAF">
              <w:rPr>
                <w:sz w:val="20"/>
                <w:szCs w:val="20"/>
              </w:rPr>
              <w:t>TRN</w:t>
            </w:r>
          </w:p>
        </w:tc>
        <w:tc>
          <w:tcPr>
            <w:tcW w:w="1426" w:type="dxa"/>
          </w:tcPr>
          <w:p w14:paraId="5E48AB66" w14:textId="77777777" w:rsidR="00F60C94" w:rsidRPr="00236FAF" w:rsidRDefault="00F60C94" w:rsidP="008F05E5">
            <w:pPr>
              <w:spacing w:line="276" w:lineRule="auto"/>
              <w:ind w:firstLine="0"/>
              <w:rPr>
                <w:sz w:val="20"/>
                <w:szCs w:val="20"/>
              </w:rPr>
            </w:pPr>
            <w:r w:rsidRPr="00236FAF">
              <w:rPr>
                <w:sz w:val="20"/>
                <w:szCs w:val="20"/>
              </w:rPr>
              <w:t>Rozpoznávanie vo videách</w:t>
            </w:r>
          </w:p>
        </w:tc>
        <w:tc>
          <w:tcPr>
            <w:tcW w:w="1427" w:type="dxa"/>
          </w:tcPr>
          <w:p w14:paraId="24E45527" w14:textId="77777777" w:rsidR="00F60C94" w:rsidRPr="00236FAF" w:rsidRDefault="00F60C94" w:rsidP="008F05E5">
            <w:pPr>
              <w:spacing w:line="276" w:lineRule="auto"/>
              <w:ind w:firstLine="0"/>
              <w:rPr>
                <w:sz w:val="20"/>
                <w:szCs w:val="20"/>
              </w:rPr>
            </w:pPr>
            <w:r w:rsidRPr="00236FAF">
              <w:rPr>
                <w:sz w:val="20"/>
                <w:szCs w:val="20"/>
              </w:rPr>
              <w:t>Siete s temporálnymi vzťahmi</w:t>
            </w:r>
          </w:p>
        </w:tc>
        <w:tc>
          <w:tcPr>
            <w:tcW w:w="1437" w:type="dxa"/>
          </w:tcPr>
          <w:p w14:paraId="66A37EA0" w14:textId="77777777" w:rsidR="00F60C94" w:rsidRPr="00236FAF" w:rsidRDefault="00F60C94" w:rsidP="008F05E5">
            <w:pPr>
              <w:spacing w:line="276" w:lineRule="auto"/>
              <w:ind w:firstLine="0"/>
              <w:rPr>
                <w:sz w:val="20"/>
                <w:szCs w:val="20"/>
              </w:rPr>
            </w:pPr>
            <w:r w:rsidRPr="00236FAF">
              <w:rPr>
                <w:sz w:val="20"/>
                <w:szCs w:val="20"/>
              </w:rPr>
              <w:t>Temporálny</w:t>
            </w:r>
          </w:p>
        </w:tc>
        <w:tc>
          <w:tcPr>
            <w:tcW w:w="1439" w:type="dxa"/>
          </w:tcPr>
          <w:p w14:paraId="293DA894" w14:textId="77777777" w:rsidR="00F60C94" w:rsidRPr="00236FAF" w:rsidRDefault="00F60C94" w:rsidP="008F05E5">
            <w:pPr>
              <w:spacing w:line="276" w:lineRule="auto"/>
              <w:ind w:firstLine="0"/>
              <w:rPr>
                <w:sz w:val="20"/>
                <w:szCs w:val="20"/>
              </w:rPr>
            </w:pPr>
            <w:r w:rsidRPr="00236FAF">
              <w:rPr>
                <w:sz w:val="20"/>
                <w:szCs w:val="20"/>
              </w:rPr>
              <w:t>Lokálny, globálny</w:t>
            </w:r>
          </w:p>
        </w:tc>
        <w:tc>
          <w:tcPr>
            <w:tcW w:w="1563" w:type="dxa"/>
          </w:tcPr>
          <w:p w14:paraId="3D78F12F" w14:textId="77777777" w:rsidR="00F60C94" w:rsidRPr="00236FAF" w:rsidRDefault="00F60C94" w:rsidP="008F05E5">
            <w:pPr>
              <w:spacing w:line="276" w:lineRule="auto"/>
              <w:ind w:firstLine="0"/>
              <w:rPr>
                <w:sz w:val="20"/>
                <w:szCs w:val="20"/>
              </w:rPr>
            </w:pPr>
            <w:r w:rsidRPr="00236FAF">
              <w:rPr>
                <w:sz w:val="20"/>
                <w:szCs w:val="20"/>
              </w:rPr>
              <w:t xml:space="preserve">Grafické </w:t>
            </w:r>
            <w:proofErr w:type="spellStart"/>
            <w:r w:rsidRPr="00236FAF">
              <w:rPr>
                <w:sz w:val="20"/>
                <w:szCs w:val="20"/>
              </w:rPr>
              <w:t>konvolučné</w:t>
            </w:r>
            <w:proofErr w:type="spellEnd"/>
            <w:r w:rsidRPr="00236FAF">
              <w:rPr>
                <w:sz w:val="20"/>
                <w:szCs w:val="20"/>
              </w:rPr>
              <w:t xml:space="preserve"> siete (GCN)</w:t>
            </w:r>
          </w:p>
        </w:tc>
      </w:tr>
      <w:tr w:rsidR="00F60C94" w:rsidRPr="00236FAF" w14:paraId="4AE6EB23" w14:textId="77777777" w:rsidTr="00630A10">
        <w:tc>
          <w:tcPr>
            <w:tcW w:w="1428" w:type="dxa"/>
          </w:tcPr>
          <w:p w14:paraId="42604CF7" w14:textId="77777777" w:rsidR="00F60C94" w:rsidRPr="00236FAF" w:rsidRDefault="00F60C94" w:rsidP="008F05E5">
            <w:pPr>
              <w:spacing w:line="276" w:lineRule="auto"/>
              <w:ind w:firstLine="0"/>
              <w:rPr>
                <w:sz w:val="20"/>
                <w:szCs w:val="20"/>
              </w:rPr>
            </w:pPr>
            <w:r w:rsidRPr="00236FAF">
              <w:rPr>
                <w:sz w:val="20"/>
                <w:szCs w:val="20"/>
              </w:rPr>
              <w:t>TSN</w:t>
            </w:r>
          </w:p>
        </w:tc>
        <w:tc>
          <w:tcPr>
            <w:tcW w:w="1426" w:type="dxa"/>
          </w:tcPr>
          <w:p w14:paraId="03756F4F" w14:textId="77777777" w:rsidR="00F60C94" w:rsidRPr="00236FAF" w:rsidRDefault="00F60C94" w:rsidP="008F05E5">
            <w:pPr>
              <w:spacing w:line="276" w:lineRule="auto"/>
              <w:ind w:firstLine="0"/>
              <w:rPr>
                <w:sz w:val="20"/>
                <w:szCs w:val="20"/>
              </w:rPr>
            </w:pPr>
            <w:r w:rsidRPr="00236FAF">
              <w:rPr>
                <w:sz w:val="20"/>
                <w:szCs w:val="20"/>
              </w:rPr>
              <w:t>Rozpoznávanie vo videách</w:t>
            </w:r>
          </w:p>
        </w:tc>
        <w:tc>
          <w:tcPr>
            <w:tcW w:w="1427" w:type="dxa"/>
          </w:tcPr>
          <w:p w14:paraId="4B3BD96E" w14:textId="77777777" w:rsidR="00F60C94" w:rsidRPr="00236FAF" w:rsidRDefault="00F60C94" w:rsidP="008F05E5">
            <w:pPr>
              <w:spacing w:line="276" w:lineRule="auto"/>
              <w:ind w:firstLine="0"/>
              <w:rPr>
                <w:sz w:val="20"/>
                <w:szCs w:val="20"/>
              </w:rPr>
            </w:pPr>
            <w:r w:rsidRPr="00236FAF">
              <w:rPr>
                <w:sz w:val="20"/>
                <w:szCs w:val="20"/>
              </w:rPr>
              <w:t>Siete s temporálnymi vzťahmi</w:t>
            </w:r>
          </w:p>
        </w:tc>
        <w:tc>
          <w:tcPr>
            <w:tcW w:w="1437" w:type="dxa"/>
          </w:tcPr>
          <w:p w14:paraId="52111F7C" w14:textId="77777777" w:rsidR="00F60C94" w:rsidRPr="00236FAF" w:rsidRDefault="00F60C94" w:rsidP="008F05E5">
            <w:pPr>
              <w:spacing w:line="276" w:lineRule="auto"/>
              <w:ind w:firstLine="0"/>
              <w:rPr>
                <w:sz w:val="20"/>
                <w:szCs w:val="20"/>
              </w:rPr>
            </w:pPr>
            <w:r w:rsidRPr="00236FAF">
              <w:rPr>
                <w:sz w:val="20"/>
                <w:szCs w:val="20"/>
              </w:rPr>
              <w:t>Temporálny</w:t>
            </w:r>
          </w:p>
        </w:tc>
        <w:tc>
          <w:tcPr>
            <w:tcW w:w="1439" w:type="dxa"/>
          </w:tcPr>
          <w:p w14:paraId="75F1BFAB" w14:textId="77777777" w:rsidR="00F60C94" w:rsidRPr="00236FAF" w:rsidRDefault="00F60C94" w:rsidP="008F05E5">
            <w:pPr>
              <w:spacing w:line="276" w:lineRule="auto"/>
              <w:ind w:firstLine="0"/>
              <w:rPr>
                <w:sz w:val="20"/>
                <w:szCs w:val="20"/>
              </w:rPr>
            </w:pPr>
            <w:r w:rsidRPr="00236FAF">
              <w:rPr>
                <w:sz w:val="20"/>
                <w:szCs w:val="20"/>
              </w:rPr>
              <w:t>Lokálny, globálny</w:t>
            </w:r>
          </w:p>
        </w:tc>
        <w:tc>
          <w:tcPr>
            <w:tcW w:w="1563" w:type="dxa"/>
          </w:tcPr>
          <w:p w14:paraId="56530B57" w14:textId="77777777" w:rsidR="00F60C94" w:rsidRPr="00236FAF" w:rsidRDefault="00F60C94" w:rsidP="008F05E5">
            <w:pPr>
              <w:spacing w:line="276" w:lineRule="auto"/>
              <w:ind w:firstLine="0"/>
              <w:rPr>
                <w:sz w:val="20"/>
                <w:szCs w:val="20"/>
              </w:rPr>
            </w:pPr>
            <w:r w:rsidRPr="00236FAF">
              <w:rPr>
                <w:sz w:val="20"/>
                <w:szCs w:val="20"/>
              </w:rPr>
              <w:t>Temporálny hierarchický kontextový model</w:t>
            </w:r>
          </w:p>
        </w:tc>
      </w:tr>
      <w:tr w:rsidR="00F60C94" w:rsidRPr="00236FAF" w14:paraId="3CDC49EA" w14:textId="77777777" w:rsidTr="00630A10">
        <w:tc>
          <w:tcPr>
            <w:tcW w:w="1428" w:type="dxa"/>
          </w:tcPr>
          <w:p w14:paraId="17D77216" w14:textId="77777777" w:rsidR="00F60C94" w:rsidRPr="00236FAF" w:rsidRDefault="00F60C94" w:rsidP="008F05E5">
            <w:pPr>
              <w:spacing w:line="276" w:lineRule="auto"/>
              <w:ind w:firstLine="0"/>
              <w:rPr>
                <w:sz w:val="20"/>
                <w:szCs w:val="20"/>
              </w:rPr>
            </w:pPr>
            <w:r w:rsidRPr="00236FAF">
              <w:rPr>
                <w:sz w:val="20"/>
                <w:szCs w:val="20"/>
              </w:rPr>
              <w:t>LSTM</w:t>
            </w:r>
          </w:p>
        </w:tc>
        <w:tc>
          <w:tcPr>
            <w:tcW w:w="1426" w:type="dxa"/>
          </w:tcPr>
          <w:p w14:paraId="3F407DB3" w14:textId="77777777" w:rsidR="00F60C94" w:rsidRPr="00236FAF" w:rsidRDefault="00F60C94" w:rsidP="008F05E5">
            <w:pPr>
              <w:spacing w:line="276" w:lineRule="auto"/>
              <w:ind w:firstLine="0"/>
              <w:rPr>
                <w:sz w:val="20"/>
                <w:szCs w:val="20"/>
              </w:rPr>
            </w:pPr>
            <w:r w:rsidRPr="00236FAF">
              <w:rPr>
                <w:sz w:val="20"/>
                <w:szCs w:val="20"/>
              </w:rPr>
              <w:t>Sekvenčné modelovanie</w:t>
            </w:r>
          </w:p>
        </w:tc>
        <w:tc>
          <w:tcPr>
            <w:tcW w:w="1427" w:type="dxa"/>
          </w:tcPr>
          <w:p w14:paraId="28230F59" w14:textId="77777777" w:rsidR="00F60C94" w:rsidRPr="00236FAF" w:rsidRDefault="00F60C94" w:rsidP="008F05E5">
            <w:pPr>
              <w:spacing w:line="276" w:lineRule="auto"/>
              <w:ind w:firstLine="0"/>
              <w:rPr>
                <w:sz w:val="20"/>
                <w:szCs w:val="20"/>
              </w:rPr>
            </w:pPr>
            <w:proofErr w:type="spellStart"/>
            <w:r w:rsidRPr="00236FAF">
              <w:rPr>
                <w:sz w:val="20"/>
                <w:szCs w:val="20"/>
              </w:rPr>
              <w:t>Rekurentné</w:t>
            </w:r>
            <w:proofErr w:type="spellEnd"/>
            <w:r w:rsidRPr="00236FAF">
              <w:rPr>
                <w:sz w:val="20"/>
                <w:szCs w:val="20"/>
              </w:rPr>
              <w:t xml:space="preserve"> neurónové siete</w:t>
            </w:r>
          </w:p>
        </w:tc>
        <w:tc>
          <w:tcPr>
            <w:tcW w:w="1437" w:type="dxa"/>
          </w:tcPr>
          <w:p w14:paraId="6410A292" w14:textId="77777777" w:rsidR="00F60C94" w:rsidRPr="00236FAF" w:rsidRDefault="00F60C94" w:rsidP="008F05E5">
            <w:pPr>
              <w:spacing w:line="276" w:lineRule="auto"/>
              <w:ind w:firstLine="0"/>
              <w:rPr>
                <w:sz w:val="20"/>
                <w:szCs w:val="20"/>
              </w:rPr>
            </w:pPr>
            <w:r w:rsidRPr="00236FAF">
              <w:rPr>
                <w:sz w:val="20"/>
                <w:szCs w:val="20"/>
              </w:rPr>
              <w:t>Temporálny</w:t>
            </w:r>
          </w:p>
        </w:tc>
        <w:tc>
          <w:tcPr>
            <w:tcW w:w="1439" w:type="dxa"/>
          </w:tcPr>
          <w:p w14:paraId="6D39A1B0" w14:textId="77777777" w:rsidR="00F60C94" w:rsidRPr="00236FAF" w:rsidRDefault="00F60C94" w:rsidP="008F05E5">
            <w:pPr>
              <w:spacing w:line="276" w:lineRule="auto"/>
              <w:ind w:firstLine="0"/>
              <w:rPr>
                <w:sz w:val="20"/>
                <w:szCs w:val="20"/>
              </w:rPr>
            </w:pPr>
            <w:r w:rsidRPr="00236FAF">
              <w:rPr>
                <w:sz w:val="20"/>
                <w:szCs w:val="20"/>
              </w:rPr>
              <w:t>Lokálny, globálny</w:t>
            </w:r>
          </w:p>
        </w:tc>
        <w:tc>
          <w:tcPr>
            <w:tcW w:w="1563" w:type="dxa"/>
          </w:tcPr>
          <w:p w14:paraId="56FCD74B" w14:textId="77777777" w:rsidR="00F60C94" w:rsidRPr="00236FAF" w:rsidRDefault="00F60C94" w:rsidP="008F05E5">
            <w:pPr>
              <w:spacing w:line="276" w:lineRule="auto"/>
              <w:ind w:firstLine="0"/>
              <w:rPr>
                <w:sz w:val="20"/>
                <w:szCs w:val="20"/>
              </w:rPr>
            </w:pPr>
            <w:r w:rsidRPr="00236FAF">
              <w:rPr>
                <w:sz w:val="20"/>
                <w:szCs w:val="20"/>
              </w:rPr>
              <w:t>Pamäťové bunky a brány</w:t>
            </w:r>
          </w:p>
        </w:tc>
      </w:tr>
    </w:tbl>
    <w:p w14:paraId="0E51A4EE" w14:textId="6C9C26AA" w:rsidR="00026659" w:rsidRDefault="00026659" w:rsidP="00022CD1">
      <w:pPr>
        <w:pStyle w:val="Nadpis2"/>
      </w:pPr>
      <w:bookmarkStart w:id="221" w:name="_Toc162903203"/>
      <w:r>
        <w:t>1.6. Optimalizačné metódy</w:t>
      </w:r>
      <w:bookmarkEnd w:id="221"/>
    </w:p>
    <w:p w14:paraId="17679314" w14:textId="09EFD29A" w:rsidR="00022CD1" w:rsidRPr="00022CD1" w:rsidRDefault="00022CD1" w:rsidP="00022CD1">
      <w:r>
        <w:t xml:space="preserve">Pre zlepšenie kategorizácií videí existujú rôzne metódy. Vo veľa prípadoch chceme predchádzať pretrénovaniu modelov, zlepšiť ich výsledky alebo znížiť technické zaťaženie. </w:t>
      </w:r>
    </w:p>
    <w:p w14:paraId="454FD9D8" w14:textId="79940AE0" w:rsidR="00026659" w:rsidRDefault="00026659" w:rsidP="00026659">
      <w:pPr>
        <w:pStyle w:val="Nadpis3"/>
      </w:pPr>
      <w:bookmarkStart w:id="222" w:name="_Toc162903204"/>
      <w:proofErr w:type="spellStart"/>
      <w:r>
        <w:t>Temporal</w:t>
      </w:r>
      <w:proofErr w:type="spellEnd"/>
      <w:r>
        <w:t xml:space="preserve"> </w:t>
      </w:r>
      <w:proofErr w:type="spellStart"/>
      <w:r>
        <w:t>pooling</w:t>
      </w:r>
      <w:bookmarkEnd w:id="222"/>
      <w:proofErr w:type="spellEnd"/>
    </w:p>
    <w:p w14:paraId="444BD233" w14:textId="57C457BC" w:rsidR="003A5EF5" w:rsidRDefault="00026659" w:rsidP="00E0339F">
      <w:r>
        <w:t>Video môže byť vnímané ako usporiadaná kolekcia snímok. Klasifikovanie vide</w:t>
      </w:r>
      <w:r w:rsidR="0005792F">
        <w:t>a</w:t>
      </w:r>
      <w:r>
        <w:t xml:space="preserve"> po snímkach s CNN sa viaže na ignorovanie charakteristík pohybu keďže sa</w:t>
      </w:r>
      <w:r w:rsidR="003A5EF5">
        <w:t xml:space="preserve"> zanedbáva temporálna informácia. V závislosti na úlohe, zlučovanie priestorových funkcií, ktoré vyprodukovala CNN s temporálnym zlučovaním môže byť dobrou stratégiou. </w:t>
      </w:r>
      <w:commentRangeStart w:id="223"/>
      <w:r w:rsidR="003A5EF5">
        <w:t>(</w:t>
      </w:r>
      <w:r w:rsidR="003A5EF5" w:rsidRPr="003A5EF5">
        <w:t>https://link.springer.com/article/10.1007/s11263-016-0957-7#ref-CR14</w:t>
      </w:r>
      <w:r w:rsidR="003A5EF5">
        <w:t>)</w:t>
      </w:r>
      <w:commentRangeEnd w:id="223"/>
      <w:r w:rsidR="004879EE">
        <w:rPr>
          <w:rStyle w:val="Odkaznakomentr"/>
        </w:rPr>
        <w:commentReference w:id="223"/>
      </w:r>
    </w:p>
    <w:p w14:paraId="46F96E05" w14:textId="54BEF8CC" w:rsidR="0005792F" w:rsidRDefault="0005792F" w:rsidP="0005792F">
      <w:r>
        <w:lastRenderedPageBreak/>
        <w:t xml:space="preserve">Algoritmus sa zakladá na predpoklade, že cieľová kategória </w:t>
      </w:r>
      <w:r w:rsidR="00BF4FDE">
        <w:t xml:space="preserve">je priradená každej temporálnej lokácií (priemerný </w:t>
      </w:r>
      <w:proofErr w:type="spellStart"/>
      <w:r w:rsidR="00BF4FDE">
        <w:t>pooling</w:t>
      </w:r>
      <w:proofErr w:type="spellEnd"/>
      <w:r w:rsidR="00BF4FDE">
        <w:t xml:space="preserve">) alebo je priradená iba jednej temporálnej lokácii s maximálnou odozvou (maximálny </w:t>
      </w:r>
      <w:proofErr w:type="spellStart"/>
      <w:r w:rsidR="00BF4FDE">
        <w:t>pooling</w:t>
      </w:r>
      <w:proofErr w:type="spellEnd"/>
      <w:r w:rsidR="00BF4FDE">
        <w:t>). (</w:t>
      </w:r>
      <w:commentRangeStart w:id="224"/>
      <w:r w:rsidR="00BF4FDE" w:rsidRPr="00BF4FDE">
        <w:t>https://www.isca-archive.org/interspeech_2018/lu18_interspeech.pdf</w:t>
      </w:r>
      <w:r w:rsidR="00BF4FDE">
        <w:t>)</w:t>
      </w:r>
      <w:commentRangeEnd w:id="224"/>
      <w:r w:rsidR="004879EE">
        <w:rPr>
          <w:rStyle w:val="Odkaznakomentr"/>
        </w:rPr>
        <w:commentReference w:id="224"/>
      </w:r>
    </w:p>
    <w:p w14:paraId="22F3542D" w14:textId="2E73AF92" w:rsidR="00BF4FDE" w:rsidRDefault="00BF4FDE" w:rsidP="00BF4FDE">
      <w:pPr>
        <w:pStyle w:val="Nadpis3"/>
      </w:pPr>
      <w:bookmarkStart w:id="225" w:name="_Toc162903205"/>
      <w:r>
        <w:t>Vzorkovacia metóda</w:t>
      </w:r>
      <w:bookmarkEnd w:id="225"/>
    </w:p>
    <w:p w14:paraId="51D67891" w14:textId="6B23003B" w:rsidR="00022CD1" w:rsidRDefault="00022CD1" w:rsidP="00022CD1">
      <w:r>
        <w:t>Metód vzorkovania existuje mnoho, medzi základné patria napríklad náhodné vzorkovanie alebo replikácia. (</w:t>
      </w:r>
      <w:commentRangeStart w:id="226"/>
      <w:r w:rsidRPr="00022CD1">
        <w:t>https://link-1springer-1com-1it0563by0116.erproxy.cvtisr.sk/chapter/10.1007/978-3-319-19219-2_1</w:t>
      </w:r>
      <w:r>
        <w:t>)</w:t>
      </w:r>
      <w:commentRangeEnd w:id="226"/>
      <w:r w:rsidR="004879EE">
        <w:rPr>
          <w:rStyle w:val="Odkaznakomentr"/>
        </w:rPr>
        <w:commentReference w:id="226"/>
      </w:r>
    </w:p>
    <w:p w14:paraId="2470E5DD" w14:textId="437B3DB0" w:rsidR="00022CD1" w:rsidRPr="00022CD1" w:rsidRDefault="00022CD1" w:rsidP="00022CD1">
      <w:r>
        <w:t xml:space="preserve">Na predchádzanie nedostatku flexibility a výpočtovej náročnosti je ideálne náhodné vzorkovanie. </w:t>
      </w:r>
      <w:r w:rsidR="00A20C40">
        <w:t xml:space="preserve">Táto metóda vyberá náhodný počet snímok, ktoré reprezentujú dané video. </w:t>
      </w:r>
      <w:commentRangeStart w:id="227"/>
      <w:r w:rsidR="00A20C40">
        <w:t>(</w:t>
      </w:r>
      <w:r w:rsidR="00A20C40" w:rsidRPr="00A20C40">
        <w:t>https://openaccess.thecvf.com/content/ICCV2021/papers/Zhi_MGSampler_An_Explainable_Sampling_Strategy_for_Video_Action_Recognition_ICCV_2021_paper.pdf</w:t>
      </w:r>
      <w:r w:rsidR="00A20C40">
        <w:t>)</w:t>
      </w:r>
      <w:commentRangeEnd w:id="227"/>
      <w:r w:rsidR="004879EE">
        <w:rPr>
          <w:rStyle w:val="Odkaznakomentr"/>
        </w:rPr>
        <w:commentReference w:id="227"/>
      </w:r>
    </w:p>
    <w:p w14:paraId="0BA9D961" w14:textId="06EE95CB" w:rsidR="00BF4FDE" w:rsidRDefault="00BF4FDE" w:rsidP="00BF4FDE">
      <w:pPr>
        <w:pStyle w:val="Nadpis3"/>
      </w:pPr>
      <w:bookmarkStart w:id="228" w:name="_Toc162903206"/>
      <w:proofErr w:type="spellStart"/>
      <w:r>
        <w:t>Temporal</w:t>
      </w:r>
      <w:proofErr w:type="spellEnd"/>
      <w:r>
        <w:t xml:space="preserve"> </w:t>
      </w:r>
      <w:proofErr w:type="spellStart"/>
      <w:r>
        <w:t>aggregation</w:t>
      </w:r>
      <w:bookmarkEnd w:id="228"/>
      <w:proofErr w:type="spellEnd"/>
    </w:p>
    <w:p w14:paraId="20AD9F97" w14:textId="105C6207" w:rsidR="00DE2DCD" w:rsidRDefault="00DE2DCD" w:rsidP="00DE2DCD">
      <w:r>
        <w:t xml:space="preserve">Metóda časovej agregácie predstavuje zlepšenie odhadu modelu, kedy sa komponenty v časových radoch stanú viac alebo menej významnými. </w:t>
      </w:r>
      <w:commentRangeStart w:id="229"/>
      <w:r>
        <w:t>(</w:t>
      </w:r>
      <w:r w:rsidRPr="00DE2DCD">
        <w:t>https://www-1sciencedirect-1com-1s3x6wrby0108.erproxy.cvtisr.sk/science/article/pii/S0925527315003382?via%3Dihub</w:t>
      </w:r>
      <w:r>
        <w:t>)</w:t>
      </w:r>
      <w:commentRangeEnd w:id="229"/>
      <w:r w:rsidR="004879EE">
        <w:rPr>
          <w:rStyle w:val="Odkaznakomentr"/>
        </w:rPr>
        <w:commentReference w:id="229"/>
      </w:r>
    </w:p>
    <w:p w14:paraId="23E549B3" w14:textId="7BD3DB83" w:rsidR="00DE2DCD" w:rsidRPr="0087212C" w:rsidRDefault="00DE2DCD" w:rsidP="00DE2DCD">
      <w:r>
        <w:t xml:space="preserve">Môže napríklad zvýšiť frekventovanosť komponentov s malým výskytom pričom sú dôležité v kontexte videa. </w:t>
      </w:r>
      <w:commentRangeStart w:id="230"/>
      <w:r>
        <w:t>(</w:t>
      </w:r>
      <w:r w:rsidRPr="00DE2DCD">
        <w:t>https://www.sciencedirect.com/science/article/pii/S0377221717301911?casa_token=g3t9kCil4lYAAAAA:1x_wOFWncwNw6TezBag8lBVKrGKkbsEIOxT0Uwfx6ZATYNsGV8jP6jPLccXM3YEfgSqLz9H5-ew</w:t>
      </w:r>
      <w:r>
        <w:t>)</w:t>
      </w:r>
      <w:commentRangeEnd w:id="230"/>
      <w:r w:rsidR="004879EE">
        <w:rPr>
          <w:rStyle w:val="Odkaznakomentr"/>
        </w:rPr>
        <w:commentReference w:id="230"/>
      </w:r>
    </w:p>
    <w:p w14:paraId="211AD777" w14:textId="08AD2E68" w:rsidR="00BF4FDE" w:rsidRDefault="000041C9" w:rsidP="00BF4FDE">
      <w:pPr>
        <w:pStyle w:val="Nadpis3"/>
      </w:pPr>
      <w:bookmarkStart w:id="231" w:name="_Toc162903207"/>
      <w:r>
        <w:t>Transformácie</w:t>
      </w:r>
      <w:bookmarkEnd w:id="231"/>
    </w:p>
    <w:p w14:paraId="2278EBCA" w14:textId="06621D63" w:rsidR="000041C9" w:rsidRPr="000041C9" w:rsidRDefault="000041C9" w:rsidP="000041C9">
      <w:r>
        <w:t xml:space="preserve">Podľa autorky </w:t>
      </w:r>
      <w:proofErr w:type="spellStart"/>
      <w:r>
        <w:t>Shasha</w:t>
      </w:r>
      <w:proofErr w:type="spellEnd"/>
      <w:r>
        <w:t xml:space="preserve"> </w:t>
      </w:r>
      <w:proofErr w:type="spellStart"/>
      <w:r>
        <w:t>Li</w:t>
      </w:r>
      <w:proofErr w:type="spellEnd"/>
      <w:r>
        <w:t xml:space="preserve"> a spol. je pri video klasifikácií vo veľa prípadoch lepšie využiť transformácie ako zlepšovať vyhľadávanie v temporálnom priestore. Vedie to k lepšej štruktúre a zmenšeniu priestoru na vyhľadávanie. </w:t>
      </w:r>
      <w:commentRangeStart w:id="232"/>
      <w:r>
        <w:t>(</w:t>
      </w:r>
      <w:r w:rsidRPr="00B25890">
        <w:t>https://www.isca-archive.org/interspeech_2018/lu18_interspeech.pdf</w:t>
      </w:r>
      <w:r>
        <w:t xml:space="preserve">) </w:t>
      </w:r>
      <w:commentRangeEnd w:id="232"/>
      <w:r w:rsidR="004879EE">
        <w:rPr>
          <w:rStyle w:val="Odkaznakomentr"/>
        </w:rPr>
        <w:commentReference w:id="232"/>
      </w:r>
    </w:p>
    <w:p w14:paraId="19A9E251" w14:textId="0A802728" w:rsidR="00653730" w:rsidRDefault="00DD6C58" w:rsidP="00653730">
      <w:r>
        <w:t xml:space="preserve">Pretrénovanie je stály problém pri trénovaní modelov. Technika </w:t>
      </w:r>
      <w:r w:rsidR="000041C9">
        <w:t>transformácie</w:t>
      </w:r>
      <w:r>
        <w:t xml:space="preserve"> sa snaží tomu zabrániť popri obohacovaniu </w:t>
      </w:r>
      <w:proofErr w:type="spellStart"/>
      <w:r>
        <w:t>datasetov</w:t>
      </w:r>
      <w:proofErr w:type="spellEnd"/>
      <w:r>
        <w:t>. Jednou z metód je náhodné orezanie snímok a následné prepojenie týchto orezaných kúskov</w:t>
      </w:r>
      <w:r w:rsidR="0087212C">
        <w:t xml:space="preserve"> (Obrázok 1)</w:t>
      </w:r>
      <w:r>
        <w:t xml:space="preserve">. </w:t>
      </w:r>
      <w:r w:rsidR="0087212C">
        <w:t xml:space="preserve">Popri tejto metóde existujú aj bežne používané iné metódy ako </w:t>
      </w:r>
      <w:r w:rsidR="000041C9">
        <w:t xml:space="preserve">normalizácia, </w:t>
      </w:r>
      <w:r w:rsidR="0087212C">
        <w:t xml:space="preserve">otáčanie, zmena rozmerov, </w:t>
      </w:r>
      <w:r w:rsidR="0087212C">
        <w:lastRenderedPageBreak/>
        <w:t xml:space="preserve">zmena farieb, kontrastu alebo saturácie a iné. Taktiež metóda odstraňovania pixelov vytvára šumové snímky a tým vie predchádzať pretrénovaniu. </w:t>
      </w:r>
      <w:commentRangeStart w:id="233"/>
      <w:r w:rsidR="0087212C">
        <w:t>(</w:t>
      </w:r>
      <w:r w:rsidR="0087212C" w:rsidRPr="0087212C">
        <w:t>https://da.lib.kobe-u.ac.jp/da/kernel/90008115/90008115.pdf</w:t>
      </w:r>
      <w:r w:rsidR="0087212C">
        <w:t>)</w:t>
      </w:r>
      <w:commentRangeEnd w:id="233"/>
      <w:r w:rsidR="004879EE">
        <w:rPr>
          <w:rStyle w:val="Odkaznakomentr"/>
        </w:rPr>
        <w:commentReference w:id="233"/>
      </w:r>
    </w:p>
    <w:p w14:paraId="43B66BE2" w14:textId="77777777" w:rsidR="0087212C" w:rsidRDefault="0087212C" w:rsidP="0087212C">
      <w:pPr>
        <w:keepNext/>
      </w:pPr>
      <w:r w:rsidRPr="0087212C">
        <w:rPr>
          <w:noProof/>
        </w:rPr>
        <w:drawing>
          <wp:inline distT="0" distB="0" distL="0" distR="0" wp14:anchorId="4C46150F" wp14:editId="37A2C993">
            <wp:extent cx="4305673" cy="3238781"/>
            <wp:effectExtent l="0" t="0" r="0" b="0"/>
            <wp:docPr id="190484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84921" name=""/>
                    <pic:cNvPicPr/>
                  </pic:nvPicPr>
                  <pic:blipFill>
                    <a:blip r:embed="rId28"/>
                    <a:stretch>
                      <a:fillRect/>
                    </a:stretch>
                  </pic:blipFill>
                  <pic:spPr>
                    <a:xfrm>
                      <a:off x="0" y="0"/>
                      <a:ext cx="4305673" cy="3238781"/>
                    </a:xfrm>
                    <a:prstGeom prst="rect">
                      <a:avLst/>
                    </a:prstGeom>
                  </pic:spPr>
                </pic:pic>
              </a:graphicData>
            </a:graphic>
          </wp:inline>
        </w:drawing>
      </w:r>
    </w:p>
    <w:p w14:paraId="24A0BD02" w14:textId="12E579AE" w:rsidR="0087212C" w:rsidRPr="00653730" w:rsidRDefault="0087212C" w:rsidP="004F25C1">
      <w:pPr>
        <w:pStyle w:val="Popis"/>
      </w:pPr>
      <w:r>
        <w:t xml:space="preserve">Obrázok </w:t>
      </w:r>
      <w:r>
        <w:fldChar w:fldCharType="begin"/>
      </w:r>
      <w:r>
        <w:instrText xml:space="preserve"> SEQ Obrázok \* ARABIC </w:instrText>
      </w:r>
      <w:r>
        <w:fldChar w:fldCharType="separate"/>
      </w:r>
      <w:r w:rsidR="00BE6B39">
        <w:rPr>
          <w:noProof/>
        </w:rPr>
        <w:t>3</w:t>
      </w:r>
      <w:r>
        <w:fldChar w:fldCharType="end"/>
      </w:r>
      <w:r>
        <w:t xml:space="preserve"> Orezávanie snímok ako forma </w:t>
      </w:r>
      <w:r w:rsidR="000041C9">
        <w:t>transformácie</w:t>
      </w:r>
      <w:r>
        <w:t>.</w:t>
      </w:r>
    </w:p>
    <w:p w14:paraId="0DDAA776" w14:textId="4306BFEA" w:rsidR="00BF4FDE" w:rsidRDefault="00BF4FDE" w:rsidP="00BF4FDE">
      <w:pPr>
        <w:pStyle w:val="Nadpis2"/>
      </w:pPr>
      <w:bookmarkStart w:id="234" w:name="_Toc162903208"/>
      <w:r>
        <w:t>1.7. Architektúry použité v modeloch ERA</w:t>
      </w:r>
      <w:bookmarkEnd w:id="234"/>
    </w:p>
    <w:p w14:paraId="0E0B1A80" w14:textId="2086F0C6" w:rsidR="00DD6C58" w:rsidRPr="00AC4201" w:rsidRDefault="00AC4201" w:rsidP="0087212C">
      <w:r>
        <w:t>Autori datasetu ERA použili pri trénovaní modelov architektúry</w:t>
      </w:r>
      <w:r w:rsidR="005452D5">
        <w:t xml:space="preserve"> </w:t>
      </w:r>
      <w:proofErr w:type="spellStart"/>
      <w:r w:rsidR="005452D5">
        <w:t>ResNet</w:t>
      </w:r>
      <w:proofErr w:type="spellEnd"/>
      <w:r w:rsidR="005452D5">
        <w:t xml:space="preserve"> a </w:t>
      </w:r>
      <w:proofErr w:type="spellStart"/>
      <w:r w:rsidR="005452D5">
        <w:t>Inception</w:t>
      </w:r>
      <w:proofErr w:type="spellEnd"/>
      <w:r>
        <w:t>, aby modely mali lepšie kategorizácie a zároveň optimalizovali náročnosť.</w:t>
      </w:r>
      <w:r w:rsidR="00DD6C58">
        <w:t xml:space="preserve"> </w:t>
      </w:r>
    </w:p>
    <w:p w14:paraId="370D4A93" w14:textId="4B297749" w:rsidR="00BF4FDE" w:rsidRDefault="00BF4FDE" w:rsidP="00BF4FDE">
      <w:pPr>
        <w:pStyle w:val="Nadpis3"/>
      </w:pPr>
      <w:bookmarkStart w:id="235" w:name="_Toc162903209"/>
      <w:proofErr w:type="spellStart"/>
      <w:r>
        <w:t>ResNet</w:t>
      </w:r>
      <w:bookmarkEnd w:id="235"/>
      <w:proofErr w:type="spellEnd"/>
    </w:p>
    <w:p w14:paraId="0FC008F6" w14:textId="3E61C3BA" w:rsidR="00377FE7" w:rsidRPr="00236FAF" w:rsidRDefault="00377FE7" w:rsidP="00377FE7">
      <w:r w:rsidRPr="00236FAF">
        <w:t xml:space="preserve">Neurónová sieť </w:t>
      </w:r>
      <w:proofErr w:type="spellStart"/>
      <w:r w:rsidRPr="00236FAF">
        <w:t>ResNet</w:t>
      </w:r>
      <w:proofErr w:type="spellEnd"/>
      <w:r w:rsidRPr="00236FAF">
        <w:t xml:space="preserve"> (</w:t>
      </w:r>
      <w:proofErr w:type="spellStart"/>
      <w:r w:rsidRPr="00236FAF">
        <w:t>Residual</w:t>
      </w:r>
      <w:proofErr w:type="spellEnd"/>
      <w:r w:rsidRPr="00236FAF">
        <w:t xml:space="preserve"> </w:t>
      </w:r>
      <w:proofErr w:type="spellStart"/>
      <w:r w:rsidRPr="00236FAF">
        <w:t>Network</w:t>
      </w:r>
      <w:proofErr w:type="spellEnd"/>
      <w:r w:rsidRPr="00236FAF">
        <w:t xml:space="preserve">) predstavuje architektúru, ktorá vytvára skratku medzi spojeniami aby znížila náročnosť trénovania. Výsledkom je rýchlejšie trénovanie a lepšia generalizačná chyba. Ide o vrstvenie reziduálnych blokov (vrstvy, ktorých výsledky idú hlbšie do iných vrstiev v bloku) na seba a prepájanie dvoch výsledkov s cieľom znížiť </w:t>
      </w:r>
      <w:proofErr w:type="spellStart"/>
      <w:r w:rsidRPr="00236FAF">
        <w:t>trénovaciu</w:t>
      </w:r>
      <w:proofErr w:type="spellEnd"/>
      <w:r w:rsidRPr="00236FAF">
        <w:t xml:space="preserve"> chybu</w:t>
      </w:r>
      <w:r w:rsidR="00391ED1">
        <w:t xml:space="preserve"> (Obrázok 1)</w:t>
      </w:r>
      <w:r w:rsidRPr="00236FAF">
        <w:t xml:space="preserve">. </w:t>
      </w:r>
      <w:commentRangeStart w:id="236"/>
      <w:r w:rsidRPr="00236FAF">
        <w:t xml:space="preserve">(https://arxiv.org/pdf/1611.01186.pdf) </w:t>
      </w:r>
      <w:commentRangeEnd w:id="236"/>
      <w:r w:rsidR="004879EE">
        <w:rPr>
          <w:rStyle w:val="Odkaznakomentr"/>
        </w:rPr>
        <w:commentReference w:id="236"/>
      </w:r>
    </w:p>
    <w:p w14:paraId="13AEB574" w14:textId="77777777" w:rsidR="00391ED1" w:rsidRDefault="00377FE7" w:rsidP="00391ED1">
      <w:pPr>
        <w:keepNext/>
      </w:pPr>
      <w:r w:rsidRPr="00236FAF">
        <w:rPr>
          <w:noProof/>
        </w:rPr>
        <w:lastRenderedPageBreak/>
        <w:drawing>
          <wp:inline distT="0" distB="0" distL="0" distR="0" wp14:anchorId="0F907C95" wp14:editId="21A68F5F">
            <wp:extent cx="4480080" cy="1805940"/>
            <wp:effectExtent l="0" t="0" r="0" b="3810"/>
            <wp:docPr id="119040796" name="Picture 2" descr="Unlocking Resnets. Step by step exploration on what… | by Anup Joseph |  Analytics Vidhya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nlocking Resnets. Step by step exploration on what… | by Anup Joseph |  Analytics Vidhya | Medium"/>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85091" cy="1807960"/>
                    </a:xfrm>
                    <a:prstGeom prst="rect">
                      <a:avLst/>
                    </a:prstGeom>
                    <a:noFill/>
                    <a:ln>
                      <a:noFill/>
                    </a:ln>
                  </pic:spPr>
                </pic:pic>
              </a:graphicData>
            </a:graphic>
          </wp:inline>
        </w:drawing>
      </w:r>
    </w:p>
    <w:p w14:paraId="552478C4" w14:textId="682C833C" w:rsidR="00377FE7" w:rsidRPr="00236FAF" w:rsidRDefault="00391ED1" w:rsidP="004F25C1">
      <w:pPr>
        <w:pStyle w:val="Popis"/>
      </w:pPr>
      <w:r>
        <w:t xml:space="preserve">Obrázok </w:t>
      </w:r>
      <w:r>
        <w:fldChar w:fldCharType="begin"/>
      </w:r>
      <w:r>
        <w:instrText xml:space="preserve"> SEQ Obrázok \* ARABIC </w:instrText>
      </w:r>
      <w:r>
        <w:fldChar w:fldCharType="separate"/>
      </w:r>
      <w:r w:rsidR="00BE6B39">
        <w:rPr>
          <w:noProof/>
        </w:rPr>
        <w:t>4</w:t>
      </w:r>
      <w:r>
        <w:fldChar w:fldCharType="end"/>
      </w:r>
      <w:r>
        <w:t xml:space="preserve"> Architektúra </w:t>
      </w:r>
      <w:proofErr w:type="spellStart"/>
      <w:r>
        <w:t>ResNet</w:t>
      </w:r>
      <w:proofErr w:type="spellEnd"/>
    </w:p>
    <w:p w14:paraId="5838A287" w14:textId="4D389113" w:rsidR="00377FE7" w:rsidRPr="00377FE7" w:rsidRDefault="00377FE7" w:rsidP="00377FE7">
      <w:r w:rsidRPr="00236FAF">
        <w:t>(https://medium.com/analytics-vidhya/opening-resnets-46bb28f43b25)</w:t>
      </w:r>
      <w:r>
        <w:t>s</w:t>
      </w:r>
    </w:p>
    <w:p w14:paraId="662F948E" w14:textId="27B4F0DA" w:rsidR="00BF4FDE" w:rsidRDefault="00BF4FDE" w:rsidP="00BF4FDE">
      <w:pPr>
        <w:pStyle w:val="Nadpis3"/>
      </w:pPr>
      <w:bookmarkStart w:id="237" w:name="_Toc162903210"/>
      <w:proofErr w:type="spellStart"/>
      <w:r>
        <w:t>Inception</w:t>
      </w:r>
      <w:bookmarkEnd w:id="237"/>
      <w:proofErr w:type="spellEnd"/>
    </w:p>
    <w:p w14:paraId="173B81F6" w14:textId="0831D854" w:rsidR="00BF4FDE" w:rsidRDefault="00F23424" w:rsidP="00F23424">
      <w:r>
        <w:t xml:space="preserve">Spoločnosť Google predstavila v roku 2014 novú architektúru s názvom </w:t>
      </w:r>
      <w:proofErr w:type="spellStart"/>
      <w:r>
        <w:t>GoogLeNet</w:t>
      </w:r>
      <w:proofErr w:type="spellEnd"/>
      <w:r>
        <w:t xml:space="preserve">, ktorá sa neskôr premenovala na </w:t>
      </w:r>
      <w:proofErr w:type="spellStart"/>
      <w:r>
        <w:t>Inception</w:t>
      </w:r>
      <w:proofErr w:type="spellEnd"/>
      <w:r>
        <w:t xml:space="preserve">. </w:t>
      </w:r>
      <w:r w:rsidR="004B3156">
        <w:t>Jej cieľom bolo zlepšiť efektivitu hĺbkových neurónových sietí za pomoci znižovania počtu parametrov, bez znižovania presnosti. (</w:t>
      </w:r>
      <w:r w:rsidR="004B3156" w:rsidRPr="004B3156">
        <w:t>https://www.xenonstack.com/blog/inception-architecture-computer-vision</w:t>
      </w:r>
      <w:r w:rsidR="004B3156">
        <w:t>)</w:t>
      </w:r>
    </w:p>
    <w:p w14:paraId="3BD9EB6D" w14:textId="39094B71" w:rsidR="004B3156" w:rsidRDefault="004B3156" w:rsidP="004B3156">
      <w:r>
        <w:t xml:space="preserve">Architektúra kombinuje 1x1, 3x3 a 5x5 paralelných </w:t>
      </w:r>
      <w:proofErr w:type="spellStart"/>
      <w:r>
        <w:t>konvolučných</w:t>
      </w:r>
      <w:proofErr w:type="spellEnd"/>
      <w:r>
        <w:t xml:space="preserve"> filtrov na extrakciu vlastností zo vstupu. </w:t>
      </w:r>
      <w:commentRangeStart w:id="238"/>
      <w:r>
        <w:t>(</w:t>
      </w:r>
      <w:r w:rsidRPr="004B3156">
        <w:t>https://www.xenonstack.com/blog/inception-architecture-computer-vision</w:t>
      </w:r>
      <w:r>
        <w:t>)</w:t>
      </w:r>
      <w:commentRangeEnd w:id="238"/>
      <w:r w:rsidR="004879EE">
        <w:rPr>
          <w:rStyle w:val="Odkaznakomentr"/>
        </w:rPr>
        <w:commentReference w:id="238"/>
      </w:r>
    </w:p>
    <w:p w14:paraId="0AEED999" w14:textId="349FF4C9" w:rsidR="004B3156" w:rsidRDefault="004B3156" w:rsidP="004B3156">
      <w:r>
        <w:t>V dnešnej dobe existuje viacero verzií, najnovšia je Inception-v4, ktorá vylepšuje predošlú verziu a pridáva reziduálne prepojenia. Okrem prepojení obsahuje normalizáciu dávok (</w:t>
      </w:r>
      <w:proofErr w:type="spellStart"/>
      <w:r>
        <w:t>batch</w:t>
      </w:r>
      <w:proofErr w:type="spellEnd"/>
      <w:r>
        <w:t xml:space="preserve"> </w:t>
      </w:r>
      <w:proofErr w:type="spellStart"/>
      <w:r>
        <w:t>normalization</w:t>
      </w:r>
      <w:proofErr w:type="spellEnd"/>
      <w:r>
        <w:t xml:space="preserve">) a architektúru s 5x5 </w:t>
      </w:r>
      <w:proofErr w:type="spellStart"/>
      <w:r>
        <w:t>konvolučnými</w:t>
      </w:r>
      <w:proofErr w:type="spellEnd"/>
      <w:r>
        <w:t xml:space="preserve"> filtrami s dvoma 3x3 filtrami v sérii (Obrázok 1). </w:t>
      </w:r>
      <w:commentRangeStart w:id="239"/>
      <w:r>
        <w:t>(</w:t>
      </w:r>
      <w:r w:rsidRPr="004B3156">
        <w:t>https://www.xenonstack.com/blog/inception-architecture-computer-vision</w:t>
      </w:r>
      <w:r>
        <w:t>)</w:t>
      </w:r>
      <w:commentRangeEnd w:id="239"/>
      <w:r w:rsidR="004879EE">
        <w:rPr>
          <w:rStyle w:val="Odkaznakomentr"/>
        </w:rPr>
        <w:commentReference w:id="239"/>
      </w:r>
    </w:p>
    <w:p w14:paraId="65DB994F" w14:textId="77777777" w:rsidR="004B3156" w:rsidRDefault="004B3156" w:rsidP="004B3156">
      <w:pPr>
        <w:keepNext/>
        <w:jc w:val="center"/>
      </w:pPr>
      <w:r w:rsidRPr="004B3156">
        <w:rPr>
          <w:noProof/>
        </w:rPr>
        <w:drawing>
          <wp:inline distT="0" distB="0" distL="0" distR="0" wp14:anchorId="5D8DF886" wp14:editId="60B9C780">
            <wp:extent cx="3915002" cy="2278380"/>
            <wp:effectExtent l="0" t="0" r="9525" b="7620"/>
            <wp:docPr id="896929790" name="Picture 1" descr="A diagram of a filter con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929790" name="Picture 1" descr="A diagram of a filter concat&#10;&#10;Description automatically generated"/>
                    <pic:cNvPicPr/>
                  </pic:nvPicPr>
                  <pic:blipFill>
                    <a:blip r:embed="rId30"/>
                    <a:stretch>
                      <a:fillRect/>
                    </a:stretch>
                  </pic:blipFill>
                  <pic:spPr>
                    <a:xfrm>
                      <a:off x="0" y="0"/>
                      <a:ext cx="3921088" cy="2281922"/>
                    </a:xfrm>
                    <a:prstGeom prst="rect">
                      <a:avLst/>
                    </a:prstGeom>
                  </pic:spPr>
                </pic:pic>
              </a:graphicData>
            </a:graphic>
          </wp:inline>
        </w:drawing>
      </w:r>
    </w:p>
    <w:p w14:paraId="7A2EA12A" w14:textId="5DA927C5" w:rsidR="004B3156" w:rsidRDefault="004B3156" w:rsidP="004F25C1">
      <w:pPr>
        <w:pStyle w:val="Popis"/>
      </w:pPr>
      <w:r>
        <w:t xml:space="preserve">Obrázok </w:t>
      </w:r>
      <w:r>
        <w:fldChar w:fldCharType="begin"/>
      </w:r>
      <w:r>
        <w:instrText xml:space="preserve"> SEQ Obrázok \* ARABIC </w:instrText>
      </w:r>
      <w:r>
        <w:fldChar w:fldCharType="separate"/>
      </w:r>
      <w:r w:rsidR="00BE6B39">
        <w:rPr>
          <w:noProof/>
        </w:rPr>
        <w:t>5</w:t>
      </w:r>
      <w:r>
        <w:fldChar w:fldCharType="end"/>
      </w:r>
      <w:r>
        <w:t xml:space="preserve"> Architektúra Inception-v4</w:t>
      </w:r>
      <w:r w:rsidR="00653730">
        <w:t xml:space="preserve"> (</w:t>
      </w:r>
      <w:r w:rsidR="00653730" w:rsidRPr="00653730">
        <w:t>11231-Article Text-14759-1-2-20201228.pdf</w:t>
      </w:r>
      <w:r w:rsidR="00653730">
        <w:t>)</w:t>
      </w:r>
    </w:p>
    <w:p w14:paraId="6A0C5E89" w14:textId="374991C0" w:rsidR="004B3156" w:rsidRPr="00026659" w:rsidRDefault="004B3156" w:rsidP="004B3156">
      <w:pPr>
        <w:ind w:firstLine="0"/>
        <w:sectPr w:rsidR="004B3156" w:rsidRPr="00026659" w:rsidSect="00520AE3">
          <w:pgSz w:w="11907" w:h="16840" w:code="9"/>
          <w:pgMar w:top="1418" w:right="1418" w:bottom="1418" w:left="1985" w:header="709" w:footer="709" w:gutter="0"/>
          <w:cols w:space="708"/>
          <w:titlePg/>
          <w:docGrid w:linePitch="326"/>
        </w:sectPr>
      </w:pPr>
    </w:p>
    <w:p w14:paraId="7793A760" w14:textId="77777777" w:rsidR="00F60C94" w:rsidRPr="00236FAF" w:rsidRDefault="00F60C94" w:rsidP="0064459B">
      <w:pPr>
        <w:pStyle w:val="Nadpis1"/>
      </w:pPr>
      <w:bookmarkStart w:id="240" w:name="_Toc339279017"/>
      <w:bookmarkStart w:id="241" w:name="_Toc152866680"/>
      <w:bookmarkStart w:id="242" w:name="_Toc152869554"/>
      <w:bookmarkStart w:id="243" w:name="_Toc152869971"/>
      <w:bookmarkStart w:id="244" w:name="_Toc162903211"/>
      <w:r w:rsidRPr="00236FAF">
        <w:lastRenderedPageBreak/>
        <w:t>2</w:t>
      </w:r>
      <w:r w:rsidRPr="00236FAF">
        <w:tab/>
        <w:t>Ciele záverečnej práce</w:t>
      </w:r>
      <w:bookmarkEnd w:id="152"/>
      <w:bookmarkEnd w:id="153"/>
      <w:bookmarkEnd w:id="154"/>
      <w:bookmarkEnd w:id="240"/>
      <w:bookmarkEnd w:id="241"/>
      <w:bookmarkEnd w:id="242"/>
      <w:bookmarkEnd w:id="243"/>
      <w:bookmarkEnd w:id="244"/>
    </w:p>
    <w:p w14:paraId="76890682" w14:textId="5401459C" w:rsidR="00F60C94" w:rsidRPr="00236FAF" w:rsidRDefault="00F60C94" w:rsidP="00F60C94">
      <w:bookmarkStart w:id="245" w:name="_Hlk162893961"/>
      <w:r w:rsidRPr="00236FAF">
        <w:t>Hlavným cieľom práce je porovnať kvalitu modelov</w:t>
      </w:r>
      <w:r w:rsidR="00F23424">
        <w:t xml:space="preserve"> na základe presnosti kategorizácií videí do tried datasetu ERA.</w:t>
      </w:r>
      <w:r w:rsidRPr="00236FAF">
        <w:t xml:space="preserve"> </w:t>
      </w:r>
    </w:p>
    <w:p w14:paraId="01CB9427" w14:textId="77777777" w:rsidR="00F60C94" w:rsidRDefault="00F60C94" w:rsidP="00F60C94">
      <w:r w:rsidRPr="00236FAF">
        <w:t>Naše čiastkové ciele sú:</w:t>
      </w:r>
    </w:p>
    <w:p w14:paraId="1DB2F6DA" w14:textId="5C704CAB" w:rsidR="00F23424" w:rsidRPr="00236FAF" w:rsidRDefault="00F23424" w:rsidP="00F23424">
      <w:pPr>
        <w:pStyle w:val="Odsekzoznamu"/>
        <w:numPr>
          <w:ilvl w:val="0"/>
          <w:numId w:val="24"/>
        </w:numPr>
      </w:pPr>
      <w:r>
        <w:t xml:space="preserve">Pochopiť architektúru pred trénovaných modelov a vytvoriť kód v jazyku </w:t>
      </w:r>
      <w:proofErr w:type="spellStart"/>
      <w:r>
        <w:t>Python</w:t>
      </w:r>
      <w:proofErr w:type="spellEnd"/>
      <w:r>
        <w:t xml:space="preserve"> na ich otestovanie.</w:t>
      </w:r>
    </w:p>
    <w:p w14:paraId="53CA312A" w14:textId="04BD0988" w:rsidR="00F60C94" w:rsidRDefault="00F23424" w:rsidP="00F60C94">
      <w:pPr>
        <w:numPr>
          <w:ilvl w:val="0"/>
          <w:numId w:val="24"/>
        </w:numPr>
        <w:contextualSpacing/>
        <w:jc w:val="left"/>
      </w:pPr>
      <w:r>
        <w:t>Otestovať pred trénované modely autorov datasetu ERA a porovnať ich výsledky s oficiálnymi výsledkami autorov</w:t>
      </w:r>
      <w:r w:rsidR="00F60C94" w:rsidRPr="00236FAF">
        <w:t>.</w:t>
      </w:r>
    </w:p>
    <w:p w14:paraId="1FEBC179" w14:textId="3F49CDBC" w:rsidR="00F23424" w:rsidRPr="00236FAF" w:rsidRDefault="00F23424" w:rsidP="00F23424">
      <w:pPr>
        <w:numPr>
          <w:ilvl w:val="0"/>
          <w:numId w:val="24"/>
        </w:numPr>
        <w:contextualSpacing/>
        <w:jc w:val="left"/>
      </w:pPr>
      <w:r w:rsidRPr="00236FAF">
        <w:t>Porovnať modely medzi sebou a nájsť ich najlepšie a najhoršie využitia na konkrétnych druhoch videí.</w:t>
      </w:r>
    </w:p>
    <w:p w14:paraId="69D79F13" w14:textId="225FE589" w:rsidR="00F60C94" w:rsidRPr="00236FAF" w:rsidRDefault="00F23424" w:rsidP="00F60C94">
      <w:pPr>
        <w:numPr>
          <w:ilvl w:val="0"/>
          <w:numId w:val="24"/>
        </w:numPr>
        <w:contextualSpacing/>
        <w:jc w:val="left"/>
      </w:pPr>
      <w:r>
        <w:t>Natrénovať a otestovať ďalšie modely na datasete ERA</w:t>
      </w:r>
      <w:r w:rsidR="00F60C94" w:rsidRPr="00236FAF">
        <w:t>.</w:t>
      </w:r>
    </w:p>
    <w:p w14:paraId="35B7897B" w14:textId="7CBC1AE2" w:rsidR="00F60C94" w:rsidRPr="00236FAF" w:rsidRDefault="00F60C94" w:rsidP="00F60C94">
      <w:pPr>
        <w:numPr>
          <w:ilvl w:val="0"/>
          <w:numId w:val="24"/>
        </w:numPr>
        <w:contextualSpacing/>
        <w:jc w:val="left"/>
      </w:pPr>
      <w:r w:rsidRPr="00236FAF">
        <w:t xml:space="preserve">Vizualizovať </w:t>
      </w:r>
      <w:r w:rsidR="00F23424">
        <w:t>a vyhodnotiť výsledky, ktoré dostaneme z testovania modelov</w:t>
      </w:r>
      <w:r w:rsidRPr="00236FAF">
        <w:t xml:space="preserve">. </w:t>
      </w:r>
    </w:p>
    <w:p w14:paraId="5D220D12" w14:textId="77777777" w:rsidR="00F60C94" w:rsidRPr="00236FAF" w:rsidRDefault="00F60C94" w:rsidP="00F60C94">
      <w:pPr>
        <w:rPr>
          <w:kern w:val="32"/>
        </w:rPr>
      </w:pPr>
      <w:bookmarkStart w:id="246" w:name="_Toc309047441"/>
      <w:bookmarkStart w:id="247" w:name="_Toc309047487"/>
      <w:bookmarkStart w:id="248" w:name="_Toc309047604"/>
      <w:bookmarkStart w:id="249" w:name="_Toc195670726"/>
      <w:bookmarkStart w:id="250" w:name="_Toc195684474"/>
    </w:p>
    <w:bookmarkEnd w:id="245"/>
    <w:p w14:paraId="7E5C6020" w14:textId="77777777" w:rsidR="00F60C94" w:rsidRPr="00236FAF" w:rsidRDefault="00F60C94" w:rsidP="00F60C94">
      <w:pPr>
        <w:rPr>
          <w:kern w:val="32"/>
        </w:rPr>
        <w:sectPr w:rsidR="00F60C94" w:rsidRPr="00236FAF" w:rsidSect="00520AE3">
          <w:pgSz w:w="11907" w:h="16840" w:code="9"/>
          <w:pgMar w:top="1418" w:right="1418" w:bottom="1418" w:left="1985" w:header="709" w:footer="709" w:gutter="0"/>
          <w:cols w:space="708"/>
          <w:titlePg/>
        </w:sectPr>
      </w:pPr>
    </w:p>
    <w:p w14:paraId="38E09DBE" w14:textId="77777777" w:rsidR="00F60C94" w:rsidRPr="00236FAF" w:rsidRDefault="00F60C94" w:rsidP="0064459B">
      <w:pPr>
        <w:pStyle w:val="Nadpis1"/>
      </w:pPr>
      <w:bookmarkStart w:id="251" w:name="_Toc339279018"/>
      <w:bookmarkStart w:id="252" w:name="_Toc152866681"/>
      <w:bookmarkStart w:id="253" w:name="_Toc152869555"/>
      <w:bookmarkStart w:id="254" w:name="_Toc152869972"/>
      <w:bookmarkStart w:id="255" w:name="_Toc309047444"/>
      <w:bookmarkStart w:id="256" w:name="_Toc309047490"/>
      <w:bookmarkStart w:id="257" w:name="_Toc309047607"/>
      <w:bookmarkStart w:id="258" w:name="_Toc339279022"/>
      <w:bookmarkStart w:id="259" w:name="_Toc162903212"/>
      <w:bookmarkEnd w:id="246"/>
      <w:bookmarkEnd w:id="247"/>
      <w:bookmarkEnd w:id="248"/>
      <w:r w:rsidRPr="00236FAF">
        <w:lastRenderedPageBreak/>
        <w:t>3</w:t>
      </w:r>
      <w:r w:rsidRPr="00236FAF">
        <w:tab/>
      </w:r>
      <w:bookmarkEnd w:id="251"/>
      <w:r w:rsidRPr="00236FAF">
        <w:t>Metodika výskumu</w:t>
      </w:r>
      <w:bookmarkEnd w:id="252"/>
      <w:bookmarkEnd w:id="253"/>
      <w:bookmarkEnd w:id="254"/>
      <w:bookmarkEnd w:id="259"/>
    </w:p>
    <w:p w14:paraId="1C104E14" w14:textId="57605300" w:rsidR="00F60C94" w:rsidRPr="00236FAF" w:rsidRDefault="00F60C94" w:rsidP="00F60C94">
      <w:r w:rsidRPr="00236FAF">
        <w:t xml:space="preserve">V tejto kapitole predstavíme metódy a postupy, ktorými sme sa riadili počas nášho výskumu. </w:t>
      </w:r>
      <w:r w:rsidR="001C59C4" w:rsidRPr="00236FAF">
        <w:t>Vychádzali sme z</w:t>
      </w:r>
      <w:r w:rsidRPr="00236FAF">
        <w:t xml:space="preserve"> metodiky CRISP-DM</w:t>
      </w:r>
      <w:r w:rsidR="00F23424">
        <w:rPr>
          <w:rStyle w:val="Odkaznapoznmkupodiarou"/>
        </w:rPr>
        <w:footnoteReference w:id="3"/>
      </w:r>
      <w:r w:rsidRPr="00236FAF">
        <w:t xml:space="preserve">. </w:t>
      </w:r>
    </w:p>
    <w:p w14:paraId="389016C1" w14:textId="77777777" w:rsidR="00F60C94" w:rsidRPr="00236FAF" w:rsidRDefault="00F60C94" w:rsidP="0064459B">
      <w:pPr>
        <w:pStyle w:val="Nadpis2"/>
      </w:pPr>
      <w:bookmarkStart w:id="260" w:name="_Toc152866682"/>
      <w:bookmarkStart w:id="261" w:name="_Toc152869556"/>
      <w:bookmarkStart w:id="262" w:name="_Toc152869973"/>
      <w:bookmarkStart w:id="263" w:name="_Toc162903213"/>
      <w:r w:rsidRPr="00236FAF">
        <w:t>3.1. Porozumenie problematike</w:t>
      </w:r>
      <w:bookmarkEnd w:id="260"/>
      <w:bookmarkEnd w:id="261"/>
      <w:bookmarkEnd w:id="262"/>
      <w:bookmarkEnd w:id="263"/>
    </w:p>
    <w:p w14:paraId="0AC5BA84" w14:textId="23379092" w:rsidR="00F60C94" w:rsidRPr="00236FAF" w:rsidRDefault="005452D5" w:rsidP="00F60C94">
      <w:r>
        <w:t>Po dôkladnom rešerši teoretických východísk klasifikácie vo videách pomocou strojového učenia, boli zostavené metódy a postupy pre túto prácu</w:t>
      </w:r>
      <w:r w:rsidR="00E56225" w:rsidRPr="00236FAF">
        <w:t>.</w:t>
      </w:r>
    </w:p>
    <w:p w14:paraId="1EE09861" w14:textId="77777777" w:rsidR="00F23424" w:rsidRPr="00236FAF" w:rsidRDefault="00F23424" w:rsidP="00F23424">
      <w:pPr>
        <w:pStyle w:val="Nadpis3"/>
      </w:pPr>
      <w:bookmarkStart w:id="264" w:name="_Toc152866683"/>
      <w:bookmarkStart w:id="265" w:name="_Toc152869557"/>
      <w:bookmarkStart w:id="266" w:name="_Toc152869974"/>
      <w:bookmarkStart w:id="267" w:name="_Toc162903214"/>
      <w:commentRangeStart w:id="268"/>
      <w:r w:rsidRPr="00236FAF">
        <w:t>Klasifikácia vo videách</w:t>
      </w:r>
      <w:bookmarkEnd w:id="264"/>
      <w:bookmarkEnd w:id="265"/>
      <w:bookmarkEnd w:id="266"/>
      <w:bookmarkEnd w:id="267"/>
      <w:r w:rsidRPr="00236FAF">
        <w:t xml:space="preserve"> </w:t>
      </w:r>
    </w:p>
    <w:p w14:paraId="29428773" w14:textId="1BEB6B39" w:rsidR="00F23424" w:rsidRPr="00236FAF" w:rsidRDefault="00F23424" w:rsidP="00F23424">
      <w:r w:rsidRPr="00236FAF">
        <w:t>Pri klasifikácií vo videách ide o proces kategorizácie do rôznych tried alebo kategórií na základe obsahu a charakteristík. Cieľom je automaticky analyzovať a pochopiť informácie, ktoré sa nachádzajú vo videu. (</w:t>
      </w:r>
      <w:proofErr w:type="spellStart"/>
      <w:r w:rsidRPr="00236FAF">
        <w:t>Saddam</w:t>
      </w:r>
      <w:proofErr w:type="spellEnd"/>
      <w:r w:rsidRPr="00236FAF">
        <w:t xml:space="preserve"> </w:t>
      </w:r>
      <w:proofErr w:type="spellStart"/>
      <w:r w:rsidRPr="00236FAF">
        <w:t>Bekhet</w:t>
      </w:r>
      <w:proofErr w:type="spellEnd"/>
      <w:r w:rsidRPr="00236FAF">
        <w:t xml:space="preserve"> 2021) Oproti klasifikácií v obrázkoch obsahujú videá viaceré snímky, ktoré majú medzi sebou informačné prepojenie. Obsahujú taktiež aj viac informácií, ktoré vieme využiť ako napríklad zvuk. Tieto dodatočné informácie umožňujú komplexnejšie porozumenie obsahu a môžu zlepšiť presnosť klasifikácie. (</w:t>
      </w:r>
      <w:proofErr w:type="spellStart"/>
      <w:r w:rsidRPr="00236FAF">
        <w:t>Karpathy</w:t>
      </w:r>
      <w:proofErr w:type="spellEnd"/>
      <w:r w:rsidRPr="00236FAF">
        <w:t xml:space="preserve"> et al. 2014) Na obrázku môžeme vidieť, že sa videá musia brať ako viac dimenzionálne média, pretože v nich ide o kontext v čase.</w:t>
      </w:r>
      <w:r w:rsidR="004879EE">
        <w:t xml:space="preserve"> </w:t>
      </w:r>
      <w:r w:rsidR="004879EE">
        <w:fldChar w:fldCharType="begin"/>
      </w:r>
      <w:r w:rsidR="004879EE">
        <w:instrText xml:space="preserve"> ADDIN ZOTERO_ITEM CSL_CITATION {"citationID":"cQogVpQC","properties":{"formattedCitation":"(Bovik, 2009)","plainCitation":"(Bovik, 2009)","noteIndex":0},"citationItems":[{"id":31,"uris":["http://zotero.org/users/local/5fB8fH8J/items/LZZMGUP3"],"itemData":{"id":31,"type":"book","abstract":"This comprehensive and state-of-the art approach to video processing gives engineers and students a comprehensive introduction and includes full coverage of key applications: wireless video, video networks, video indexing and retrieval and use of video in speech processing. Containing all the essential methods in video processing alongside the latest standards, it is a complete resource for the professional engineer, researcher and graduate student.   Numerous conceptual and numerical examples All the latest standards are thoroughly covered: MPEG-1, MPEG-2, MPEG-4, H.264 and AVC Coverage of the latest techniques in video security  \"Like its sister volume \"The Essential Guide to Image Processing,\" Professor Bovik’s Essential Guide to Video Processing provides a timely and comprehensive survey, with contributions from leading researchers in the area. Highly recommended for everyone with an interest in this fascinating and fast-moving field.\" —Prof. Bernd Girod, Stanford University, USA Edited by a leading person in the field who created the IEEE International Conference on Image Processing, with contributions from experts in their fields Numerous conceptual and numerical examples All the latest standards are thoroughly covered: MPEG-1, MPEG-2, MPEG-4, H.264 and AVC Coverage of the latest techniques in video security","ISBN":"978-0-08-092250-8","language":"en","note":"Google-Books-ID: wXmSPPB_c_0C","number-of-pages":"777","publisher":"Academic Press","source":"Google Books","title":"The Essential Guide to Video Processing","author":[{"family":"Bovik","given":"Alan C."}],"issued":{"date-parts":[["2009",7,7]]}}}],"schema":"https://github.com/citation-style-language/schema/raw/master/csl-citation.json"} </w:instrText>
      </w:r>
      <w:r w:rsidR="004879EE">
        <w:fldChar w:fldCharType="separate"/>
      </w:r>
      <w:r w:rsidR="004879EE" w:rsidRPr="004879EE">
        <w:t>(Bovik, 2009)</w:t>
      </w:r>
      <w:r w:rsidR="004879EE">
        <w:fldChar w:fldCharType="end"/>
      </w:r>
    </w:p>
    <w:p w14:paraId="5FAD35D1" w14:textId="785301D1" w:rsidR="00F60C94" w:rsidRPr="00236FAF" w:rsidRDefault="00F23424" w:rsidP="00F23424">
      <w:pPr>
        <w:jc w:val="center"/>
      </w:pPr>
      <w:r w:rsidRPr="00236FAF">
        <w:rPr>
          <w:noProof/>
        </w:rPr>
        <w:drawing>
          <wp:inline distT="0" distB="0" distL="0" distR="0" wp14:anchorId="2379B43A" wp14:editId="0F03CDF2">
            <wp:extent cx="2777162" cy="2286000"/>
            <wp:effectExtent l="0" t="0" r="4445" b="0"/>
            <wp:docPr id="19371330" name="Obrázok 1" descr="Obrázok, na ktorom je diagram, text, rad, snímka obrazovky&#10;&#10;Automaticky generovaný pop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1330" name="Obrázok 1" descr="Obrázok, na ktorom je diagram, text, rad, snímka obrazovky&#10;&#10;Automaticky generovaný popis"/>
                    <pic:cNvPicPr/>
                  </pic:nvPicPr>
                  <pic:blipFill>
                    <a:blip r:embed="rId31"/>
                    <a:stretch>
                      <a:fillRect/>
                    </a:stretch>
                  </pic:blipFill>
                  <pic:spPr>
                    <a:xfrm>
                      <a:off x="0" y="0"/>
                      <a:ext cx="2785157" cy="2292581"/>
                    </a:xfrm>
                    <a:prstGeom prst="rect">
                      <a:avLst/>
                    </a:prstGeom>
                  </pic:spPr>
                </pic:pic>
              </a:graphicData>
            </a:graphic>
          </wp:inline>
        </w:drawing>
      </w:r>
      <w:commentRangeEnd w:id="268"/>
      <w:r>
        <w:rPr>
          <w:rStyle w:val="Odkaznakomentr"/>
        </w:rPr>
        <w:commentReference w:id="268"/>
      </w:r>
    </w:p>
    <w:p w14:paraId="12F6748F" w14:textId="77777777" w:rsidR="00F60C94" w:rsidRPr="00236FAF" w:rsidRDefault="00F60C94" w:rsidP="00F60C94"/>
    <w:p w14:paraId="13E25F6E" w14:textId="77777777" w:rsidR="00F60C94" w:rsidRPr="00236FAF" w:rsidRDefault="00F60C94" w:rsidP="0064459B">
      <w:pPr>
        <w:pStyle w:val="Nadpis2"/>
      </w:pPr>
      <w:bookmarkStart w:id="269" w:name="_Toc152866684"/>
      <w:bookmarkStart w:id="270" w:name="_Toc152869558"/>
      <w:bookmarkStart w:id="271" w:name="_Toc152869975"/>
      <w:bookmarkStart w:id="272" w:name="_Toc162903215"/>
      <w:r w:rsidRPr="00236FAF">
        <w:lastRenderedPageBreak/>
        <w:t>3.2. Porozumenie dátam</w:t>
      </w:r>
      <w:bookmarkEnd w:id="269"/>
      <w:bookmarkEnd w:id="270"/>
      <w:bookmarkEnd w:id="271"/>
      <w:bookmarkEnd w:id="272"/>
    </w:p>
    <w:p w14:paraId="6F1CE7F0" w14:textId="4E90A004" w:rsidR="00E56225" w:rsidRPr="00236FAF" w:rsidRDefault="00E56225" w:rsidP="00E56225">
      <w:r w:rsidRPr="00236FAF">
        <w:t>Dataset ERA sme použili v tejto práci z dôvodu jeho konzistentného obsahu, to znamená, že videá mali rovnakú dĺžku</w:t>
      </w:r>
      <w:r w:rsidR="008F373C" w:rsidRPr="00236FAF">
        <w:t xml:space="preserve">, obsahovo sa pridržiavali kategórie, rovnakú kvalitu a počet videí bol dostatočný na ďalšie využitie. </w:t>
      </w:r>
    </w:p>
    <w:p w14:paraId="24062B96" w14:textId="6901FF98" w:rsidR="00F60C94" w:rsidRPr="00236FAF" w:rsidRDefault="00F60C94" w:rsidP="0064459B">
      <w:pPr>
        <w:pStyle w:val="Nadpis3"/>
      </w:pPr>
      <w:bookmarkStart w:id="273" w:name="_Toc152866685"/>
      <w:bookmarkStart w:id="274" w:name="_Toc152869559"/>
      <w:bookmarkStart w:id="275" w:name="_Toc152869976"/>
      <w:bookmarkStart w:id="276" w:name="_Toc162903216"/>
      <w:r w:rsidRPr="00236FAF">
        <w:t>Dataset ERA</w:t>
      </w:r>
      <w:bookmarkEnd w:id="273"/>
      <w:bookmarkEnd w:id="274"/>
      <w:bookmarkEnd w:id="275"/>
      <w:bookmarkEnd w:id="276"/>
    </w:p>
    <w:p w14:paraId="1BC2D5F6" w14:textId="48108326" w:rsidR="00F60C94" w:rsidRDefault="00F60C94" w:rsidP="00F60C94">
      <w:r w:rsidRPr="00236FAF">
        <w:t xml:space="preserve">Ako popísal </w:t>
      </w:r>
      <w:proofErr w:type="spellStart"/>
      <w:r w:rsidRPr="00236FAF">
        <w:t>Mou</w:t>
      </w:r>
      <w:proofErr w:type="spellEnd"/>
      <w:r w:rsidRPr="00236FAF">
        <w:t xml:space="preserve">, </w:t>
      </w:r>
      <w:proofErr w:type="spellStart"/>
      <w:r w:rsidRPr="00236FAF">
        <w:t>Hua</w:t>
      </w:r>
      <w:proofErr w:type="spellEnd"/>
      <w:r w:rsidRPr="00236FAF">
        <w:t xml:space="preserve">, </w:t>
      </w:r>
      <w:proofErr w:type="spellStart"/>
      <w:r w:rsidRPr="00236FAF">
        <w:t>Jin</w:t>
      </w:r>
      <w:proofErr w:type="spellEnd"/>
      <w:r w:rsidRPr="00236FAF">
        <w:t xml:space="preserve"> a </w:t>
      </w:r>
      <w:proofErr w:type="spellStart"/>
      <w:r w:rsidRPr="00236FAF">
        <w:t>Zhu</w:t>
      </w:r>
      <w:proofErr w:type="spellEnd"/>
      <w:r w:rsidRPr="00236FAF">
        <w:t xml:space="preserve"> v ich práci: Dataset ERA</w:t>
      </w:r>
      <w:r w:rsidRPr="00236FAF">
        <w:rPr>
          <w:vertAlign w:val="superscript"/>
        </w:rPr>
        <w:footnoteReference w:id="4"/>
      </w:r>
      <w:r w:rsidRPr="00236FAF">
        <w:t xml:space="preserve"> (A dataset and </w:t>
      </w:r>
      <w:proofErr w:type="spellStart"/>
      <w:r w:rsidRPr="00236FAF">
        <w:t>deep</w:t>
      </w:r>
      <w:proofErr w:type="spellEnd"/>
      <w:r w:rsidRPr="00236FAF">
        <w:t xml:space="preserve"> </w:t>
      </w:r>
      <w:proofErr w:type="spellStart"/>
      <w:r w:rsidRPr="00236FAF">
        <w:t>learning</w:t>
      </w:r>
      <w:proofErr w:type="spellEnd"/>
      <w:r w:rsidRPr="00236FAF">
        <w:t xml:space="preserve"> benchmark </w:t>
      </w:r>
      <w:proofErr w:type="spellStart"/>
      <w:r w:rsidRPr="00236FAF">
        <w:t>for</w:t>
      </w:r>
      <w:proofErr w:type="spellEnd"/>
      <w:r w:rsidRPr="00236FAF">
        <w:t xml:space="preserve"> event </w:t>
      </w:r>
      <w:proofErr w:type="spellStart"/>
      <w:r w:rsidRPr="00236FAF">
        <w:t>recognition</w:t>
      </w:r>
      <w:proofErr w:type="spellEnd"/>
      <w:r w:rsidRPr="00236FAF">
        <w:t xml:space="preserve"> in </w:t>
      </w:r>
      <w:proofErr w:type="spellStart"/>
      <w:r w:rsidRPr="00236FAF">
        <w:t>aerial</w:t>
      </w:r>
      <w:proofErr w:type="spellEnd"/>
      <w:r w:rsidRPr="00236FAF">
        <w:t xml:space="preserve"> </w:t>
      </w:r>
      <w:proofErr w:type="spellStart"/>
      <w:r w:rsidRPr="00236FAF">
        <w:t>videos</w:t>
      </w:r>
      <w:proofErr w:type="spellEnd"/>
      <w:r w:rsidRPr="00236FAF">
        <w:t>) predstavuje významný prínos v oblasti rozpoznávania udalostí vo videách natočených zo vzduchu. Pozostáva z 2864 videí, ktoré zaznamenávajú udalosti, získaných z YouTube, pričom každé video je označené jednou z 25 rôznych tried udalostí. Dataset predstavuje benchmark pre modely na rozpoznávanie udalostí.</w:t>
      </w:r>
      <w:r w:rsidR="004879EE">
        <w:t xml:space="preserve"> </w:t>
      </w:r>
      <w:r w:rsidR="004879EE">
        <w:fldChar w:fldCharType="begin"/>
      </w:r>
      <w:r w:rsidR="004879EE">
        <w:instrText xml:space="preserve"> ADDIN ZOTERO_ITEM CSL_CITATION {"citationID":"I7b95CeV","properties":{"formattedCitation":"(Mou et al., 2020)","plainCitation":"(Mou et al., 2020)","noteIndex":0},"citationItems":[{"id":259,"uris":["http://zotero.org/users/local/5fB8fH8J/items/LJ6XUVP5"],"itemData":{"id":259,"type":"article","abstract":"Along with the increasing use of unmanned aerial vehicles (UAVs), large volumes of aerial videos have been produced. It is unrealistic for humans to screen such big data and understand their contents. Hence methodological research on the automatic understanding of UAV videos is of paramount importance. In this paper, we introduce a novel problem of event recognition in unconstrained aerial videos in the remote sensing community and present a large-scale, human-annotated dataset, named ERA (Event Recognition in Aerial videos), consisting of 2,864 videos each with a label from 25 different classes corresponding to an event unfolding 5 seconds. The ERA dataset is designed to have a significant intra-class variation and inter-class similarity and captures dynamic events in various circumstances and at dramatically various scales. Moreover, to offer a benchmark for this task, we extensively validate existing deep networks. We expect that the ERA dataset will facilitate further progress in automatic aerial video comprehension. The website is https://lcmou.github.io/ERA_Dataset/","DOI":"10.48550/arXiv.2001.11394","note":"arXiv:2001.11394 [cs]","number":"arXiv:2001.11394","publisher":"arXiv","source":"arXiv.org","title":"ERA: A Dataset and Deep Learning Benchmark for Event Recognition in Aerial Videos","title-short":"ERA","URL":"http://arxiv.org/abs/2001.11394","author":[{"family":"Mou","given":"Lichao"},{"family":"Hua","given":"Yuansheng"},{"family":"Jin","given":"Pu"},{"family":"Zhu","given":"Xiao Xiang"}],"accessed":{"date-parts":[["2023",12,2]]},"issued":{"date-parts":[["2020",6,25]]}}}],"schema":"https://github.com/citation-style-language/schema/raw/master/csl-citation.json"} </w:instrText>
      </w:r>
      <w:r w:rsidR="004879EE">
        <w:fldChar w:fldCharType="separate"/>
      </w:r>
      <w:r w:rsidR="004879EE" w:rsidRPr="004879EE">
        <w:t>(Mou et al., 2020)</w:t>
      </w:r>
      <w:r w:rsidR="004879EE">
        <w:fldChar w:fldCharType="end"/>
      </w:r>
    </w:p>
    <w:p w14:paraId="1D33A8F0" w14:textId="77777777" w:rsidR="001C59C4" w:rsidRPr="00236FAF" w:rsidRDefault="001C59C4" w:rsidP="001C59C4">
      <w:r w:rsidRPr="00236FAF">
        <w:t>Jedna z úloh na porozumenie datasetu a modelom bolo nájsť dokumentáciu od autorov. Pri hľadaní sme našli dostupný iba na jeden článok</w:t>
      </w:r>
      <w:r w:rsidRPr="00236FAF">
        <w:rPr>
          <w:rStyle w:val="Odkaznapoznmkupodiarou"/>
        </w:rPr>
        <w:footnoteReference w:id="5"/>
      </w:r>
      <w:r w:rsidRPr="00236FAF">
        <w:t>, kde autori popisovali ako postupovali pri zbieraní videí, aké technológie použili (</w:t>
      </w:r>
      <w:proofErr w:type="spellStart"/>
      <w:r w:rsidRPr="00236FAF">
        <w:t>drony</w:t>
      </w:r>
      <w:proofErr w:type="spellEnd"/>
      <w:r w:rsidRPr="00236FAF">
        <w:t>) a porovnávajú svoj dataset s </w:t>
      </w:r>
      <w:proofErr w:type="spellStart"/>
      <w:r w:rsidRPr="00236FAF">
        <w:t>datasetmi</w:t>
      </w:r>
      <w:proofErr w:type="spellEnd"/>
      <w:r w:rsidRPr="00236FAF">
        <w:t xml:space="preserve">, kde sú videá získané prostredníctvom satelitných snímok. Poukazovali taktiež na horšiu kvalitu a vyššie náklady ktoré prinášajú satelitné snímky oproti </w:t>
      </w:r>
      <w:proofErr w:type="spellStart"/>
      <w:r w:rsidRPr="00236FAF">
        <w:t>dronovým</w:t>
      </w:r>
      <w:proofErr w:type="spellEnd"/>
      <w:r w:rsidRPr="00236FAF">
        <w:t xml:space="preserve"> snímkam. </w:t>
      </w:r>
    </w:p>
    <w:p w14:paraId="61E4C671" w14:textId="77777777" w:rsidR="001C59C4" w:rsidRPr="00236FAF" w:rsidRDefault="001C59C4" w:rsidP="001C59C4">
      <w:r w:rsidRPr="00236FAF">
        <w:t xml:space="preserve">V článku popisovali podrobnejšie postup kategorizácie videí a ich voľbu formátu. Taktiež spravili podrobnejší prieskum ďalších využívaných </w:t>
      </w:r>
      <w:proofErr w:type="spellStart"/>
      <w:r w:rsidRPr="00236FAF">
        <w:t>datasetov</w:t>
      </w:r>
      <w:proofErr w:type="spellEnd"/>
      <w:r w:rsidRPr="00236FAF">
        <w:t xml:space="preserve">, ktorý zhrnuli do tabuľky 1. </w:t>
      </w:r>
    </w:p>
    <w:p w14:paraId="209DD34A" w14:textId="62935471" w:rsidR="001C59C4" w:rsidRPr="00236FAF" w:rsidRDefault="001C59C4" w:rsidP="004F25C1">
      <w:pPr>
        <w:pStyle w:val="Popis"/>
      </w:pPr>
      <w:r w:rsidRPr="00236FAF">
        <w:t xml:space="preserve">Tabuľka </w:t>
      </w:r>
      <w:r w:rsidRPr="00236FAF">
        <w:fldChar w:fldCharType="begin"/>
      </w:r>
      <w:r w:rsidRPr="00236FAF">
        <w:instrText xml:space="preserve"> SEQ Tabuľka \* ARABIC </w:instrText>
      </w:r>
      <w:r w:rsidRPr="00236FAF">
        <w:fldChar w:fldCharType="separate"/>
      </w:r>
      <w:r w:rsidR="00B8607B">
        <w:rPr>
          <w:noProof/>
        </w:rPr>
        <w:t>1</w:t>
      </w:r>
      <w:r w:rsidRPr="00236FAF">
        <w:fldChar w:fldCharType="end"/>
      </w:r>
      <w:r w:rsidRPr="00236FAF">
        <w:t xml:space="preserve"> Porovnanie datasetu autormi</w:t>
      </w:r>
    </w:p>
    <w:tbl>
      <w:tblPr>
        <w:tblStyle w:val="Mriekatabuky"/>
        <w:tblW w:w="0" w:type="auto"/>
        <w:tblLook w:val="04A0" w:firstRow="1" w:lastRow="0" w:firstColumn="1" w:lastColumn="0" w:noHBand="0" w:noVBand="1"/>
      </w:tblPr>
      <w:tblGrid>
        <w:gridCol w:w="1211"/>
        <w:gridCol w:w="1269"/>
        <w:gridCol w:w="1211"/>
        <w:gridCol w:w="1199"/>
        <w:gridCol w:w="1199"/>
        <w:gridCol w:w="1205"/>
        <w:gridCol w:w="1200"/>
      </w:tblGrid>
      <w:tr w:rsidR="001C59C4" w:rsidRPr="00236FAF" w14:paraId="2C66A75E" w14:textId="77777777" w:rsidTr="000B3BF6">
        <w:tc>
          <w:tcPr>
            <w:tcW w:w="1211" w:type="dxa"/>
          </w:tcPr>
          <w:p w14:paraId="61BF897C" w14:textId="77777777" w:rsidR="001C59C4" w:rsidRPr="00236FAF" w:rsidRDefault="001C59C4" w:rsidP="000B3BF6">
            <w:pPr>
              <w:ind w:firstLine="0"/>
              <w:rPr>
                <w:sz w:val="22"/>
                <w:szCs w:val="22"/>
              </w:rPr>
            </w:pPr>
            <w:r w:rsidRPr="00236FAF">
              <w:rPr>
                <w:sz w:val="22"/>
                <w:szCs w:val="22"/>
              </w:rPr>
              <w:t>Dataset</w:t>
            </w:r>
          </w:p>
        </w:tc>
        <w:tc>
          <w:tcPr>
            <w:tcW w:w="1269" w:type="dxa"/>
          </w:tcPr>
          <w:p w14:paraId="0C0A3E74" w14:textId="77777777" w:rsidR="001C59C4" w:rsidRPr="00236FAF" w:rsidRDefault="001C59C4" w:rsidP="000B3BF6">
            <w:pPr>
              <w:ind w:firstLine="0"/>
              <w:rPr>
                <w:sz w:val="22"/>
                <w:szCs w:val="22"/>
              </w:rPr>
            </w:pPr>
            <w:r w:rsidRPr="00236FAF">
              <w:rPr>
                <w:sz w:val="22"/>
                <w:szCs w:val="22"/>
              </w:rPr>
              <w:t>Typ úlohy</w:t>
            </w:r>
          </w:p>
        </w:tc>
        <w:tc>
          <w:tcPr>
            <w:tcW w:w="1211" w:type="dxa"/>
          </w:tcPr>
          <w:p w14:paraId="000AAAE8" w14:textId="77777777" w:rsidR="001C59C4" w:rsidRPr="00236FAF" w:rsidRDefault="001C59C4" w:rsidP="000B3BF6">
            <w:pPr>
              <w:ind w:firstLine="0"/>
              <w:rPr>
                <w:sz w:val="22"/>
                <w:szCs w:val="22"/>
              </w:rPr>
            </w:pPr>
            <w:r w:rsidRPr="00236FAF">
              <w:rPr>
                <w:sz w:val="22"/>
                <w:szCs w:val="22"/>
              </w:rPr>
              <w:t>Zdroj dát</w:t>
            </w:r>
          </w:p>
        </w:tc>
        <w:tc>
          <w:tcPr>
            <w:tcW w:w="1199" w:type="dxa"/>
          </w:tcPr>
          <w:p w14:paraId="344B33B0" w14:textId="77777777" w:rsidR="001C59C4" w:rsidRPr="00236FAF" w:rsidRDefault="001C59C4" w:rsidP="000B3BF6">
            <w:pPr>
              <w:ind w:firstLine="0"/>
              <w:rPr>
                <w:sz w:val="22"/>
                <w:szCs w:val="22"/>
              </w:rPr>
            </w:pPr>
            <w:r w:rsidRPr="00236FAF">
              <w:rPr>
                <w:sz w:val="22"/>
                <w:szCs w:val="22"/>
              </w:rPr>
              <w:t>Video</w:t>
            </w:r>
          </w:p>
        </w:tc>
        <w:tc>
          <w:tcPr>
            <w:tcW w:w="1199" w:type="dxa"/>
          </w:tcPr>
          <w:p w14:paraId="440AC3A0" w14:textId="77777777" w:rsidR="001C59C4" w:rsidRPr="00236FAF" w:rsidRDefault="001C59C4" w:rsidP="000B3BF6">
            <w:pPr>
              <w:ind w:firstLine="0"/>
              <w:rPr>
                <w:sz w:val="22"/>
                <w:szCs w:val="22"/>
              </w:rPr>
            </w:pPr>
            <w:r w:rsidRPr="00236FAF">
              <w:rPr>
                <w:sz w:val="22"/>
                <w:szCs w:val="22"/>
              </w:rPr>
              <w:t>Počet tried</w:t>
            </w:r>
          </w:p>
        </w:tc>
        <w:tc>
          <w:tcPr>
            <w:tcW w:w="1205" w:type="dxa"/>
          </w:tcPr>
          <w:p w14:paraId="6BFFACAF" w14:textId="77777777" w:rsidR="001C59C4" w:rsidRPr="00236FAF" w:rsidRDefault="001C59C4" w:rsidP="000B3BF6">
            <w:pPr>
              <w:ind w:firstLine="0"/>
              <w:rPr>
                <w:sz w:val="22"/>
                <w:szCs w:val="22"/>
              </w:rPr>
            </w:pPr>
            <w:r w:rsidRPr="00236FAF">
              <w:rPr>
                <w:sz w:val="22"/>
                <w:szCs w:val="22"/>
              </w:rPr>
              <w:t>Počet vzoriek</w:t>
            </w:r>
          </w:p>
        </w:tc>
        <w:tc>
          <w:tcPr>
            <w:tcW w:w="1200" w:type="dxa"/>
          </w:tcPr>
          <w:p w14:paraId="4A90B46D" w14:textId="77777777" w:rsidR="001C59C4" w:rsidRPr="00236FAF" w:rsidRDefault="001C59C4" w:rsidP="000B3BF6">
            <w:pPr>
              <w:ind w:firstLine="0"/>
              <w:rPr>
                <w:sz w:val="22"/>
                <w:szCs w:val="22"/>
              </w:rPr>
            </w:pPr>
            <w:r w:rsidRPr="00236FAF">
              <w:rPr>
                <w:sz w:val="22"/>
                <w:szCs w:val="22"/>
              </w:rPr>
              <w:t>Rok</w:t>
            </w:r>
          </w:p>
        </w:tc>
      </w:tr>
      <w:tr w:rsidR="001C59C4" w:rsidRPr="00236FAF" w14:paraId="51D106FD" w14:textId="77777777" w:rsidTr="000B3BF6">
        <w:tc>
          <w:tcPr>
            <w:tcW w:w="1211" w:type="dxa"/>
          </w:tcPr>
          <w:p w14:paraId="792F9EF5" w14:textId="77777777" w:rsidR="001C59C4" w:rsidRPr="00236FAF" w:rsidRDefault="001C59C4" w:rsidP="000B3BF6">
            <w:pPr>
              <w:ind w:firstLine="0"/>
              <w:rPr>
                <w:sz w:val="22"/>
                <w:szCs w:val="22"/>
              </w:rPr>
            </w:pPr>
            <w:r w:rsidRPr="00236FAF">
              <w:rPr>
                <w:sz w:val="22"/>
                <w:szCs w:val="22"/>
              </w:rPr>
              <w:t>UCLA</w:t>
            </w:r>
            <w:r w:rsidRPr="00236FAF">
              <w:rPr>
                <w:rStyle w:val="Odkaznapoznmkupodiarou"/>
                <w:sz w:val="22"/>
                <w:szCs w:val="22"/>
              </w:rPr>
              <w:footnoteReference w:id="6"/>
            </w:r>
          </w:p>
        </w:tc>
        <w:tc>
          <w:tcPr>
            <w:tcW w:w="1269" w:type="dxa"/>
          </w:tcPr>
          <w:p w14:paraId="32F206BB" w14:textId="77777777" w:rsidR="001C59C4" w:rsidRPr="00236FAF" w:rsidRDefault="001C59C4" w:rsidP="000B3BF6">
            <w:pPr>
              <w:ind w:firstLine="0"/>
              <w:rPr>
                <w:sz w:val="22"/>
                <w:szCs w:val="22"/>
              </w:rPr>
            </w:pPr>
            <w:r w:rsidRPr="00236FAF">
              <w:rPr>
                <w:sz w:val="22"/>
                <w:szCs w:val="22"/>
              </w:rPr>
              <w:t>Zamerané na človeka</w:t>
            </w:r>
          </w:p>
        </w:tc>
        <w:tc>
          <w:tcPr>
            <w:tcW w:w="1211" w:type="dxa"/>
          </w:tcPr>
          <w:p w14:paraId="09F8F2CD" w14:textId="77777777" w:rsidR="001C59C4" w:rsidRPr="00236FAF" w:rsidRDefault="001C59C4" w:rsidP="000B3BF6">
            <w:pPr>
              <w:ind w:firstLine="0"/>
              <w:rPr>
                <w:sz w:val="22"/>
                <w:szCs w:val="22"/>
              </w:rPr>
            </w:pPr>
            <w:r w:rsidRPr="00236FAF">
              <w:rPr>
                <w:sz w:val="22"/>
                <w:szCs w:val="22"/>
              </w:rPr>
              <w:t>Získané osobne autormi</w:t>
            </w:r>
          </w:p>
        </w:tc>
        <w:tc>
          <w:tcPr>
            <w:tcW w:w="1199" w:type="dxa"/>
          </w:tcPr>
          <w:p w14:paraId="2E876529" w14:textId="77777777" w:rsidR="001C59C4" w:rsidRPr="00236FAF" w:rsidRDefault="001C59C4" w:rsidP="000B3BF6">
            <w:pPr>
              <w:ind w:firstLine="0"/>
              <w:rPr>
                <w:sz w:val="22"/>
                <w:szCs w:val="22"/>
              </w:rPr>
            </w:pPr>
            <w:r w:rsidRPr="00236FAF">
              <w:rPr>
                <w:sz w:val="22"/>
                <w:szCs w:val="22"/>
              </w:rPr>
              <w:t>áno</w:t>
            </w:r>
          </w:p>
        </w:tc>
        <w:tc>
          <w:tcPr>
            <w:tcW w:w="1199" w:type="dxa"/>
          </w:tcPr>
          <w:p w14:paraId="1B40A2B3" w14:textId="77777777" w:rsidR="001C59C4" w:rsidRPr="00236FAF" w:rsidRDefault="001C59C4" w:rsidP="000B3BF6">
            <w:pPr>
              <w:ind w:firstLine="0"/>
              <w:rPr>
                <w:sz w:val="22"/>
                <w:szCs w:val="22"/>
              </w:rPr>
            </w:pPr>
            <w:r w:rsidRPr="00236FAF">
              <w:rPr>
                <w:sz w:val="22"/>
                <w:szCs w:val="22"/>
              </w:rPr>
              <w:t>12</w:t>
            </w:r>
          </w:p>
        </w:tc>
        <w:tc>
          <w:tcPr>
            <w:tcW w:w="1205" w:type="dxa"/>
          </w:tcPr>
          <w:p w14:paraId="19AE6779" w14:textId="77777777" w:rsidR="001C59C4" w:rsidRPr="00236FAF" w:rsidRDefault="001C59C4" w:rsidP="000B3BF6">
            <w:pPr>
              <w:ind w:firstLine="0"/>
              <w:rPr>
                <w:sz w:val="22"/>
                <w:szCs w:val="22"/>
              </w:rPr>
            </w:pPr>
            <w:r w:rsidRPr="00236FAF">
              <w:rPr>
                <w:sz w:val="22"/>
                <w:szCs w:val="22"/>
              </w:rPr>
              <w:t>104</w:t>
            </w:r>
          </w:p>
        </w:tc>
        <w:tc>
          <w:tcPr>
            <w:tcW w:w="1200" w:type="dxa"/>
          </w:tcPr>
          <w:p w14:paraId="52C45A82" w14:textId="77777777" w:rsidR="001C59C4" w:rsidRPr="00236FAF" w:rsidRDefault="001C59C4" w:rsidP="000B3BF6">
            <w:pPr>
              <w:ind w:firstLine="0"/>
              <w:rPr>
                <w:sz w:val="22"/>
                <w:szCs w:val="22"/>
              </w:rPr>
            </w:pPr>
            <w:r w:rsidRPr="00236FAF">
              <w:rPr>
                <w:sz w:val="22"/>
                <w:szCs w:val="22"/>
              </w:rPr>
              <w:t>2015</w:t>
            </w:r>
          </w:p>
        </w:tc>
      </w:tr>
      <w:tr w:rsidR="001C59C4" w:rsidRPr="00236FAF" w14:paraId="2F78007D" w14:textId="77777777" w:rsidTr="000B3BF6">
        <w:tc>
          <w:tcPr>
            <w:tcW w:w="1211" w:type="dxa"/>
          </w:tcPr>
          <w:p w14:paraId="5B0608FA" w14:textId="77777777" w:rsidR="001C59C4" w:rsidRPr="00236FAF" w:rsidRDefault="001C59C4" w:rsidP="000B3BF6">
            <w:pPr>
              <w:ind w:firstLine="0"/>
              <w:rPr>
                <w:sz w:val="22"/>
                <w:szCs w:val="22"/>
              </w:rPr>
            </w:pPr>
            <w:proofErr w:type="spellStart"/>
            <w:r w:rsidRPr="00236FAF">
              <w:rPr>
                <w:sz w:val="22"/>
                <w:szCs w:val="22"/>
              </w:rPr>
              <w:t>Okutama</w:t>
            </w:r>
            <w:proofErr w:type="spellEnd"/>
            <w:r w:rsidRPr="00236FAF">
              <w:rPr>
                <w:rStyle w:val="Odkaznapoznmkupodiarou"/>
                <w:sz w:val="22"/>
                <w:szCs w:val="22"/>
              </w:rPr>
              <w:footnoteReference w:id="7"/>
            </w:r>
          </w:p>
        </w:tc>
        <w:tc>
          <w:tcPr>
            <w:tcW w:w="1269" w:type="dxa"/>
          </w:tcPr>
          <w:p w14:paraId="11933C55" w14:textId="77777777" w:rsidR="001C59C4" w:rsidRPr="00236FAF" w:rsidRDefault="001C59C4" w:rsidP="000B3BF6">
            <w:pPr>
              <w:ind w:firstLine="0"/>
              <w:rPr>
                <w:sz w:val="22"/>
                <w:szCs w:val="22"/>
              </w:rPr>
            </w:pPr>
            <w:r w:rsidRPr="00236FAF">
              <w:rPr>
                <w:sz w:val="22"/>
                <w:szCs w:val="22"/>
              </w:rPr>
              <w:t>Ľudská činnosť</w:t>
            </w:r>
          </w:p>
        </w:tc>
        <w:tc>
          <w:tcPr>
            <w:tcW w:w="1211" w:type="dxa"/>
          </w:tcPr>
          <w:p w14:paraId="587E56BA" w14:textId="77777777" w:rsidR="001C59C4" w:rsidRPr="00236FAF" w:rsidRDefault="001C59C4" w:rsidP="000B3BF6">
            <w:pPr>
              <w:ind w:firstLine="0"/>
              <w:rPr>
                <w:sz w:val="22"/>
                <w:szCs w:val="22"/>
              </w:rPr>
            </w:pPr>
            <w:r w:rsidRPr="00236FAF">
              <w:rPr>
                <w:sz w:val="22"/>
                <w:szCs w:val="22"/>
              </w:rPr>
              <w:t>Získané osobne autormi</w:t>
            </w:r>
          </w:p>
        </w:tc>
        <w:tc>
          <w:tcPr>
            <w:tcW w:w="1199" w:type="dxa"/>
          </w:tcPr>
          <w:p w14:paraId="01D21336" w14:textId="77777777" w:rsidR="001C59C4" w:rsidRPr="00236FAF" w:rsidRDefault="001C59C4" w:rsidP="000B3BF6">
            <w:pPr>
              <w:ind w:firstLine="0"/>
              <w:rPr>
                <w:sz w:val="22"/>
                <w:szCs w:val="22"/>
              </w:rPr>
            </w:pPr>
            <w:r w:rsidRPr="00236FAF">
              <w:rPr>
                <w:sz w:val="22"/>
                <w:szCs w:val="22"/>
              </w:rPr>
              <w:t>áno</w:t>
            </w:r>
          </w:p>
        </w:tc>
        <w:tc>
          <w:tcPr>
            <w:tcW w:w="1199" w:type="dxa"/>
          </w:tcPr>
          <w:p w14:paraId="7337B8D5" w14:textId="77777777" w:rsidR="001C59C4" w:rsidRPr="00236FAF" w:rsidRDefault="001C59C4" w:rsidP="000B3BF6">
            <w:pPr>
              <w:ind w:firstLine="0"/>
              <w:rPr>
                <w:sz w:val="22"/>
                <w:szCs w:val="22"/>
              </w:rPr>
            </w:pPr>
            <w:r w:rsidRPr="00236FAF">
              <w:rPr>
                <w:sz w:val="22"/>
                <w:szCs w:val="22"/>
              </w:rPr>
              <w:t>12</w:t>
            </w:r>
          </w:p>
        </w:tc>
        <w:tc>
          <w:tcPr>
            <w:tcW w:w="1205" w:type="dxa"/>
          </w:tcPr>
          <w:p w14:paraId="3BBAC8C1" w14:textId="77777777" w:rsidR="001C59C4" w:rsidRPr="00236FAF" w:rsidRDefault="001C59C4" w:rsidP="000B3BF6">
            <w:pPr>
              <w:ind w:firstLine="0"/>
              <w:rPr>
                <w:sz w:val="22"/>
                <w:szCs w:val="22"/>
              </w:rPr>
            </w:pPr>
            <w:r w:rsidRPr="00236FAF">
              <w:rPr>
                <w:sz w:val="22"/>
                <w:szCs w:val="22"/>
              </w:rPr>
              <w:t>-</w:t>
            </w:r>
          </w:p>
        </w:tc>
        <w:tc>
          <w:tcPr>
            <w:tcW w:w="1200" w:type="dxa"/>
          </w:tcPr>
          <w:p w14:paraId="07B46AF5" w14:textId="77777777" w:rsidR="001C59C4" w:rsidRPr="00236FAF" w:rsidRDefault="001C59C4" w:rsidP="000B3BF6">
            <w:pPr>
              <w:ind w:firstLine="0"/>
              <w:rPr>
                <w:sz w:val="22"/>
                <w:szCs w:val="22"/>
              </w:rPr>
            </w:pPr>
            <w:r w:rsidRPr="00236FAF">
              <w:rPr>
                <w:sz w:val="22"/>
                <w:szCs w:val="22"/>
              </w:rPr>
              <w:t>2017</w:t>
            </w:r>
          </w:p>
        </w:tc>
      </w:tr>
      <w:tr w:rsidR="001C59C4" w:rsidRPr="00236FAF" w14:paraId="0345C92C" w14:textId="77777777" w:rsidTr="000B3BF6">
        <w:tc>
          <w:tcPr>
            <w:tcW w:w="1211" w:type="dxa"/>
          </w:tcPr>
          <w:p w14:paraId="29B779D4" w14:textId="77777777" w:rsidR="001C59C4" w:rsidRPr="00236FAF" w:rsidRDefault="001C59C4" w:rsidP="000B3BF6">
            <w:pPr>
              <w:ind w:firstLine="0"/>
              <w:rPr>
                <w:sz w:val="22"/>
                <w:szCs w:val="22"/>
              </w:rPr>
            </w:pPr>
            <w:r w:rsidRPr="00236FAF">
              <w:rPr>
                <w:sz w:val="22"/>
                <w:szCs w:val="22"/>
              </w:rPr>
              <w:lastRenderedPageBreak/>
              <w:t>AIDER</w:t>
            </w:r>
            <w:r w:rsidRPr="00236FAF">
              <w:rPr>
                <w:rStyle w:val="Odkaznapoznmkupodiarou"/>
                <w:sz w:val="22"/>
                <w:szCs w:val="22"/>
              </w:rPr>
              <w:footnoteReference w:id="8"/>
            </w:r>
          </w:p>
        </w:tc>
        <w:tc>
          <w:tcPr>
            <w:tcW w:w="1269" w:type="dxa"/>
          </w:tcPr>
          <w:p w14:paraId="7EC97940" w14:textId="77777777" w:rsidR="001C59C4" w:rsidRPr="00236FAF" w:rsidRDefault="001C59C4" w:rsidP="000B3BF6">
            <w:pPr>
              <w:ind w:firstLine="0"/>
              <w:rPr>
                <w:sz w:val="22"/>
                <w:szCs w:val="22"/>
              </w:rPr>
            </w:pPr>
            <w:r w:rsidRPr="00236FAF">
              <w:rPr>
                <w:sz w:val="22"/>
                <w:szCs w:val="22"/>
              </w:rPr>
              <w:t>Pohromy</w:t>
            </w:r>
          </w:p>
        </w:tc>
        <w:tc>
          <w:tcPr>
            <w:tcW w:w="1211" w:type="dxa"/>
          </w:tcPr>
          <w:p w14:paraId="123D9825" w14:textId="77777777" w:rsidR="001C59C4" w:rsidRPr="00236FAF" w:rsidRDefault="001C59C4" w:rsidP="000B3BF6">
            <w:pPr>
              <w:ind w:firstLine="0"/>
              <w:rPr>
                <w:sz w:val="22"/>
                <w:szCs w:val="22"/>
              </w:rPr>
            </w:pPr>
            <w:r w:rsidRPr="00236FAF">
              <w:rPr>
                <w:sz w:val="22"/>
                <w:szCs w:val="22"/>
              </w:rPr>
              <w:t>Internet</w:t>
            </w:r>
          </w:p>
        </w:tc>
        <w:tc>
          <w:tcPr>
            <w:tcW w:w="1199" w:type="dxa"/>
          </w:tcPr>
          <w:p w14:paraId="60027BB6" w14:textId="77777777" w:rsidR="001C59C4" w:rsidRPr="00236FAF" w:rsidRDefault="001C59C4" w:rsidP="000B3BF6">
            <w:pPr>
              <w:ind w:firstLine="0"/>
              <w:rPr>
                <w:sz w:val="22"/>
                <w:szCs w:val="22"/>
              </w:rPr>
            </w:pPr>
            <w:r w:rsidRPr="00236FAF">
              <w:rPr>
                <w:sz w:val="22"/>
                <w:szCs w:val="22"/>
              </w:rPr>
              <w:t>nie</w:t>
            </w:r>
          </w:p>
        </w:tc>
        <w:tc>
          <w:tcPr>
            <w:tcW w:w="1199" w:type="dxa"/>
          </w:tcPr>
          <w:p w14:paraId="5A50DEC4" w14:textId="77777777" w:rsidR="001C59C4" w:rsidRPr="00236FAF" w:rsidRDefault="001C59C4" w:rsidP="000B3BF6">
            <w:pPr>
              <w:ind w:firstLine="0"/>
              <w:rPr>
                <w:sz w:val="22"/>
                <w:szCs w:val="22"/>
              </w:rPr>
            </w:pPr>
            <w:r w:rsidRPr="00236FAF">
              <w:rPr>
                <w:sz w:val="22"/>
                <w:szCs w:val="22"/>
              </w:rPr>
              <w:t>5</w:t>
            </w:r>
          </w:p>
        </w:tc>
        <w:tc>
          <w:tcPr>
            <w:tcW w:w="1205" w:type="dxa"/>
          </w:tcPr>
          <w:p w14:paraId="6B7EE363" w14:textId="77777777" w:rsidR="001C59C4" w:rsidRPr="00236FAF" w:rsidRDefault="001C59C4" w:rsidP="000B3BF6">
            <w:pPr>
              <w:ind w:firstLine="0"/>
              <w:rPr>
                <w:sz w:val="22"/>
                <w:szCs w:val="22"/>
              </w:rPr>
            </w:pPr>
            <w:r w:rsidRPr="00236FAF">
              <w:rPr>
                <w:sz w:val="22"/>
                <w:szCs w:val="22"/>
              </w:rPr>
              <w:t>2,545</w:t>
            </w:r>
          </w:p>
        </w:tc>
        <w:tc>
          <w:tcPr>
            <w:tcW w:w="1200" w:type="dxa"/>
          </w:tcPr>
          <w:p w14:paraId="7DE6332A" w14:textId="77777777" w:rsidR="001C59C4" w:rsidRPr="00236FAF" w:rsidRDefault="001C59C4" w:rsidP="000B3BF6">
            <w:pPr>
              <w:ind w:firstLine="0"/>
              <w:rPr>
                <w:sz w:val="22"/>
                <w:szCs w:val="22"/>
              </w:rPr>
            </w:pPr>
            <w:r w:rsidRPr="00236FAF">
              <w:rPr>
                <w:sz w:val="22"/>
                <w:szCs w:val="22"/>
              </w:rPr>
              <w:t>2019</w:t>
            </w:r>
          </w:p>
        </w:tc>
      </w:tr>
      <w:tr w:rsidR="001C59C4" w:rsidRPr="00236FAF" w14:paraId="2C404AE8" w14:textId="77777777" w:rsidTr="000B3BF6">
        <w:tc>
          <w:tcPr>
            <w:tcW w:w="1211" w:type="dxa"/>
          </w:tcPr>
          <w:p w14:paraId="27435AA7" w14:textId="77777777" w:rsidR="001C59C4" w:rsidRPr="00236FAF" w:rsidRDefault="001C59C4" w:rsidP="000B3BF6">
            <w:pPr>
              <w:ind w:firstLine="0"/>
              <w:rPr>
                <w:sz w:val="22"/>
                <w:szCs w:val="22"/>
              </w:rPr>
            </w:pPr>
            <w:r w:rsidRPr="00236FAF">
              <w:rPr>
                <w:sz w:val="22"/>
                <w:szCs w:val="22"/>
              </w:rPr>
              <w:t>ERA</w:t>
            </w:r>
          </w:p>
        </w:tc>
        <w:tc>
          <w:tcPr>
            <w:tcW w:w="1269" w:type="dxa"/>
          </w:tcPr>
          <w:p w14:paraId="5DF97EF4" w14:textId="77777777" w:rsidR="001C59C4" w:rsidRPr="00236FAF" w:rsidRDefault="001C59C4" w:rsidP="000B3BF6">
            <w:pPr>
              <w:ind w:firstLine="0"/>
              <w:rPr>
                <w:sz w:val="22"/>
                <w:szCs w:val="22"/>
              </w:rPr>
            </w:pPr>
            <w:r w:rsidRPr="00236FAF">
              <w:rPr>
                <w:sz w:val="22"/>
                <w:szCs w:val="22"/>
              </w:rPr>
              <w:t>Všeobecné</w:t>
            </w:r>
          </w:p>
        </w:tc>
        <w:tc>
          <w:tcPr>
            <w:tcW w:w="1211" w:type="dxa"/>
          </w:tcPr>
          <w:p w14:paraId="47882FA8" w14:textId="77777777" w:rsidR="001C59C4" w:rsidRPr="00236FAF" w:rsidRDefault="001C59C4" w:rsidP="000B3BF6">
            <w:pPr>
              <w:ind w:firstLine="0"/>
              <w:rPr>
                <w:sz w:val="22"/>
                <w:szCs w:val="22"/>
              </w:rPr>
            </w:pPr>
            <w:r w:rsidRPr="00236FAF">
              <w:rPr>
                <w:sz w:val="22"/>
                <w:szCs w:val="22"/>
              </w:rPr>
              <w:t>YouTube</w:t>
            </w:r>
          </w:p>
        </w:tc>
        <w:tc>
          <w:tcPr>
            <w:tcW w:w="1199" w:type="dxa"/>
          </w:tcPr>
          <w:p w14:paraId="4E9911C7" w14:textId="77777777" w:rsidR="001C59C4" w:rsidRPr="00236FAF" w:rsidRDefault="001C59C4" w:rsidP="000B3BF6">
            <w:pPr>
              <w:ind w:firstLine="0"/>
              <w:rPr>
                <w:sz w:val="22"/>
                <w:szCs w:val="22"/>
              </w:rPr>
            </w:pPr>
            <w:r w:rsidRPr="00236FAF">
              <w:rPr>
                <w:sz w:val="22"/>
                <w:szCs w:val="22"/>
              </w:rPr>
              <w:t>áno</w:t>
            </w:r>
          </w:p>
        </w:tc>
        <w:tc>
          <w:tcPr>
            <w:tcW w:w="1199" w:type="dxa"/>
          </w:tcPr>
          <w:p w14:paraId="614BDFA6" w14:textId="77777777" w:rsidR="001C59C4" w:rsidRPr="00236FAF" w:rsidRDefault="001C59C4" w:rsidP="000B3BF6">
            <w:pPr>
              <w:ind w:firstLine="0"/>
              <w:rPr>
                <w:sz w:val="22"/>
                <w:szCs w:val="22"/>
              </w:rPr>
            </w:pPr>
            <w:r w:rsidRPr="00236FAF">
              <w:rPr>
                <w:sz w:val="22"/>
                <w:szCs w:val="22"/>
              </w:rPr>
              <w:t>25</w:t>
            </w:r>
          </w:p>
        </w:tc>
        <w:tc>
          <w:tcPr>
            <w:tcW w:w="1205" w:type="dxa"/>
          </w:tcPr>
          <w:p w14:paraId="36CFD3C6" w14:textId="77777777" w:rsidR="001C59C4" w:rsidRPr="00236FAF" w:rsidRDefault="001C59C4" w:rsidP="000B3BF6">
            <w:pPr>
              <w:ind w:firstLine="0"/>
              <w:rPr>
                <w:sz w:val="22"/>
                <w:szCs w:val="22"/>
              </w:rPr>
            </w:pPr>
            <w:r w:rsidRPr="00236FAF">
              <w:rPr>
                <w:sz w:val="22"/>
                <w:szCs w:val="22"/>
              </w:rPr>
              <w:t>2,864</w:t>
            </w:r>
          </w:p>
        </w:tc>
        <w:tc>
          <w:tcPr>
            <w:tcW w:w="1200" w:type="dxa"/>
          </w:tcPr>
          <w:p w14:paraId="5DFC1F0E" w14:textId="77777777" w:rsidR="001C59C4" w:rsidRPr="00236FAF" w:rsidRDefault="001C59C4" w:rsidP="000B3BF6">
            <w:pPr>
              <w:ind w:firstLine="0"/>
              <w:rPr>
                <w:sz w:val="22"/>
                <w:szCs w:val="22"/>
              </w:rPr>
            </w:pPr>
            <w:r w:rsidRPr="00236FAF">
              <w:rPr>
                <w:sz w:val="22"/>
                <w:szCs w:val="22"/>
              </w:rPr>
              <w:t>2019</w:t>
            </w:r>
          </w:p>
        </w:tc>
      </w:tr>
    </w:tbl>
    <w:p w14:paraId="3986728F" w14:textId="77777777" w:rsidR="001C59C4" w:rsidRPr="00236FAF" w:rsidRDefault="001C59C4" w:rsidP="001C59C4">
      <w:r w:rsidRPr="00236FAF">
        <w:t xml:space="preserve">Pri výbere pre našu prácu sme porovnávali napríklad aj </w:t>
      </w:r>
      <w:proofErr w:type="spellStart"/>
      <w:r w:rsidRPr="00236FAF">
        <w:t>datasety</w:t>
      </w:r>
      <w:proofErr w:type="spellEnd"/>
      <w:r w:rsidRPr="00236FAF">
        <w:t xml:space="preserve">: UCF101, HMDB51, </w:t>
      </w:r>
      <w:proofErr w:type="spellStart"/>
      <w:r w:rsidRPr="00236FAF">
        <w:t>Kinetics</w:t>
      </w:r>
      <w:proofErr w:type="spellEnd"/>
      <w:r w:rsidRPr="00236FAF">
        <w:t xml:space="preserve">, </w:t>
      </w:r>
      <w:proofErr w:type="spellStart"/>
      <w:r w:rsidRPr="00236FAF">
        <w:t>Charades</w:t>
      </w:r>
      <w:proofErr w:type="spellEnd"/>
      <w:r w:rsidRPr="00236FAF">
        <w:t xml:space="preserve">, YouTube-8M, Sports-1M, </w:t>
      </w:r>
      <w:proofErr w:type="spellStart"/>
      <w:r w:rsidRPr="00236FAF">
        <w:t>Something-Something</w:t>
      </w:r>
      <w:proofErr w:type="spellEnd"/>
      <w:r w:rsidRPr="00236FAF">
        <w:t xml:space="preserve"> a iné, ktoré autori síce neporovnávajú, ale priamo ich využili pri trénovaní vlastných modelov. </w:t>
      </w:r>
    </w:p>
    <w:p w14:paraId="78913047" w14:textId="6E5C07FC" w:rsidR="001C59C4" w:rsidRDefault="001C59C4" w:rsidP="00A30EF8">
      <w:r w:rsidRPr="00236FAF">
        <w:t xml:space="preserve">Významným problémom pri práci s datasetom bola absencia hlbšieho popisu modelov. Nie je nám známa žiadna oficiálna dokumentácia, okrem článku, ktorý sme popisovali na začiatku tejto kapitoly. Článok sa zameriava na motiváciu a zber dát, nepopisuje samotné trénovanie a testovanie modelov. Autori v závere zhrňujú svoje výsledky z testovaní v tabuľkách. </w:t>
      </w:r>
    </w:p>
    <w:p w14:paraId="502AA3DB" w14:textId="2ED50117" w:rsidR="00300F8E" w:rsidRPr="00236FAF" w:rsidRDefault="00300F8E" w:rsidP="00300F8E">
      <w:r>
        <w:t xml:space="preserve">Dataset ERA pozostáva z dostatočného počtu videí na to, aby sa dali na ňom natrénovať modely a následne ich otestovať. Autori rozdelili dataset na testovacie a trénovacie videá a tie následne ja jednotlivé kategórie. Prínos s využitím datasetu vidíme v tom, že </w:t>
      </w:r>
      <w:proofErr w:type="spellStart"/>
      <w:r>
        <w:t>dronové</w:t>
      </w:r>
      <w:proofErr w:type="spellEnd"/>
      <w:r>
        <w:t xml:space="preserve"> </w:t>
      </w:r>
      <w:proofErr w:type="spellStart"/>
      <w:r>
        <w:t>datasety</w:t>
      </w:r>
      <w:proofErr w:type="spellEnd"/>
      <w:r>
        <w:t xml:space="preserve"> nie sú úplne využívané na klasifikáciu a taktiež k datasetu nie je oficiálna dokumentácia.</w:t>
      </w:r>
    </w:p>
    <w:p w14:paraId="04E4DFAF" w14:textId="6A5F5FF4" w:rsidR="00FA357C" w:rsidRPr="00236FAF" w:rsidRDefault="00FA357C" w:rsidP="008F373C">
      <w:pPr>
        <w:pStyle w:val="Nadpis3"/>
      </w:pPr>
      <w:bookmarkStart w:id="277" w:name="_Toc162903217"/>
      <w:r w:rsidRPr="00236FAF">
        <w:t>Videá v datasete</w:t>
      </w:r>
      <w:bookmarkEnd w:id="277"/>
    </w:p>
    <w:p w14:paraId="5B65ED47" w14:textId="558C23F1" w:rsidR="00FA357C" w:rsidRPr="00236FAF" w:rsidRDefault="00FA357C" w:rsidP="00300F8E">
      <w:r w:rsidRPr="00236FAF">
        <w:t xml:space="preserve"> Kategórie</w:t>
      </w:r>
      <w:r w:rsidR="00300F8E">
        <w:t xml:space="preserve"> datasetu</w:t>
      </w:r>
      <w:r w:rsidRPr="00236FAF">
        <w:t xml:space="preserve"> sú členené do hlavných 7 kategórií </w:t>
      </w:r>
      <w:r w:rsidR="008F373C" w:rsidRPr="00236FAF">
        <w:t>nasledovne</w:t>
      </w:r>
      <w:r w:rsidRPr="00236FAF">
        <w:t>:</w:t>
      </w:r>
    </w:p>
    <w:p w14:paraId="704C992D" w14:textId="77777777" w:rsidR="00FA357C" w:rsidRPr="00236FAF" w:rsidRDefault="00FA357C" w:rsidP="00FA357C">
      <w:r w:rsidRPr="00236FAF">
        <w:t xml:space="preserve">- Šport: Basketbal, </w:t>
      </w:r>
      <w:proofErr w:type="spellStart"/>
      <w:r w:rsidRPr="00236FAF">
        <w:t>Basebal</w:t>
      </w:r>
      <w:proofErr w:type="spellEnd"/>
      <w:r w:rsidRPr="00236FAF">
        <w:t>, Člnkovanie, Cyklistika, Beh, Futbal, Plávanie, Závody áut</w:t>
      </w:r>
    </w:p>
    <w:p w14:paraId="459D5220" w14:textId="77777777" w:rsidR="00FA357C" w:rsidRPr="00236FAF" w:rsidRDefault="00FA357C" w:rsidP="00FA357C">
      <w:r w:rsidRPr="00236FAF">
        <w:t>- Bezpečnosť: Policajná naháňačka, Konflikt,</w:t>
      </w:r>
    </w:p>
    <w:p w14:paraId="3F647C5A" w14:textId="77777777" w:rsidR="00FA357C" w:rsidRPr="00236FAF" w:rsidRDefault="00FA357C" w:rsidP="00FA357C">
      <w:r w:rsidRPr="00236FAF">
        <w:t>- Pohromy: Po zemetrasení, Potopy, Požiar, Zosun pôdy, Zosun bahna,</w:t>
      </w:r>
    </w:p>
    <w:p w14:paraId="0D0363A9" w14:textId="77777777" w:rsidR="00FA357C" w:rsidRPr="00236FAF" w:rsidRDefault="00FA357C" w:rsidP="00FA357C">
      <w:r w:rsidRPr="00236FAF">
        <w:t>- Doprava: Zrážka, Zápchy,</w:t>
      </w:r>
    </w:p>
    <w:p w14:paraId="56131180" w14:textId="77777777" w:rsidR="00FA357C" w:rsidRPr="00236FAF" w:rsidRDefault="00FA357C" w:rsidP="00FA357C">
      <w:r w:rsidRPr="00236FAF">
        <w:t>- Produktívna činnosť: Zber, Orba, Stavba,</w:t>
      </w:r>
    </w:p>
    <w:p w14:paraId="349343CD" w14:textId="77777777" w:rsidR="00FA357C" w:rsidRPr="00236FAF" w:rsidRDefault="00FA357C" w:rsidP="00FA357C">
      <w:r w:rsidRPr="00236FAF">
        <w:t>- Bez udalosti,</w:t>
      </w:r>
    </w:p>
    <w:p w14:paraId="109CE352" w14:textId="77777777" w:rsidR="00FA357C" w:rsidRPr="00236FAF" w:rsidRDefault="00FA357C" w:rsidP="00FA357C">
      <w:r w:rsidRPr="00236FAF">
        <w:t>- Sociálne aktivity: Párty, Koncert, Prehliadka/Protest, Náboženská udalosť.</w:t>
      </w:r>
    </w:p>
    <w:p w14:paraId="6DC97E14" w14:textId="6674E16E" w:rsidR="00FA357C" w:rsidRPr="00236FAF" w:rsidRDefault="00FA357C" w:rsidP="00FA357C">
      <w:r w:rsidRPr="00236FAF">
        <w:t>Dataset je rozdelený na testovacie a trénovacie dáta v každej kategóri</w:t>
      </w:r>
      <w:r w:rsidR="008F373C" w:rsidRPr="00236FAF">
        <w:t xml:space="preserve">i. </w:t>
      </w:r>
      <w:r w:rsidRPr="00236FAF">
        <w:t> </w:t>
      </w:r>
      <w:r w:rsidR="008F373C" w:rsidRPr="00236FAF">
        <w:t>K</w:t>
      </w:r>
      <w:r w:rsidRPr="00236FAF">
        <w:t xml:space="preserve">aždé video má vždy 5 sekúnd pri rozlíšení 640x640 pixelov a 24 </w:t>
      </w:r>
      <w:r w:rsidR="008F373C" w:rsidRPr="00236FAF">
        <w:t>s</w:t>
      </w:r>
      <w:r w:rsidRPr="00236FAF">
        <w:t>ním</w:t>
      </w:r>
      <w:r w:rsidR="00C21DCD" w:rsidRPr="00236FAF">
        <w:t>ok</w:t>
      </w:r>
      <w:r w:rsidRPr="00236FAF">
        <w:t xml:space="preserve"> za sekundu.</w:t>
      </w:r>
    </w:p>
    <w:p w14:paraId="65F6B56E" w14:textId="77777777" w:rsidR="00FA357C" w:rsidRPr="00236FAF" w:rsidRDefault="00FA357C" w:rsidP="00FA357C">
      <w:r w:rsidRPr="00236FAF">
        <w:t>Pri výbere datasetu sme sa upriamovali na:</w:t>
      </w:r>
    </w:p>
    <w:p w14:paraId="449B3A04" w14:textId="77777777" w:rsidR="00FA357C" w:rsidRPr="00236FAF" w:rsidRDefault="00FA357C" w:rsidP="00FA357C">
      <w:pPr>
        <w:pStyle w:val="Odsekzoznamu"/>
        <w:numPr>
          <w:ilvl w:val="0"/>
          <w:numId w:val="24"/>
        </w:numPr>
      </w:pPr>
      <w:r w:rsidRPr="00236FAF">
        <w:t>jeho dostupnosť, aby sme mali jednoduchý prístup k videám a boli zozbierané na jednom mieste,</w:t>
      </w:r>
    </w:p>
    <w:p w14:paraId="120D8B5D" w14:textId="77777777" w:rsidR="00FA357C" w:rsidRPr="00236FAF" w:rsidRDefault="00FA357C" w:rsidP="00FA357C">
      <w:pPr>
        <w:pStyle w:val="Odsekzoznamu"/>
        <w:numPr>
          <w:ilvl w:val="0"/>
          <w:numId w:val="24"/>
        </w:numPr>
      </w:pPr>
      <w:r w:rsidRPr="00236FAF">
        <w:t>aby bol dostatočný počet vzoriek a boli správne označené a kategorizované,</w:t>
      </w:r>
    </w:p>
    <w:p w14:paraId="2CA83572" w14:textId="5A29D8F9" w:rsidR="00FA357C" w:rsidRPr="00236FAF" w:rsidRDefault="008F373C" w:rsidP="00FA357C">
      <w:pPr>
        <w:pStyle w:val="Odsekzoznamu"/>
        <w:numPr>
          <w:ilvl w:val="0"/>
          <w:numId w:val="24"/>
        </w:numPr>
      </w:pPr>
      <w:r w:rsidRPr="00236FAF">
        <w:lastRenderedPageBreak/>
        <w:t xml:space="preserve">a </w:t>
      </w:r>
      <w:r w:rsidR="00FA357C" w:rsidRPr="00236FAF">
        <w:t xml:space="preserve">aby mali unitárny vzhľad, čiže rovnakú </w:t>
      </w:r>
      <w:proofErr w:type="spellStart"/>
      <w:r w:rsidR="00FA357C" w:rsidRPr="00236FAF">
        <w:t>stopáž</w:t>
      </w:r>
      <w:proofErr w:type="spellEnd"/>
      <w:r w:rsidR="00FA357C" w:rsidRPr="00236FAF">
        <w:t>, rozmery videí a počet snímo</w:t>
      </w:r>
      <w:r w:rsidRPr="00236FAF">
        <w:t>k</w:t>
      </w:r>
      <w:r w:rsidR="00FA357C" w:rsidRPr="00236FAF">
        <w:t xml:space="preserve"> za sekundu.</w:t>
      </w:r>
    </w:p>
    <w:p w14:paraId="467B484C" w14:textId="2006596F" w:rsidR="008F373C" w:rsidRPr="00236FAF" w:rsidRDefault="008F373C" w:rsidP="008F373C">
      <w:pPr>
        <w:ind w:left="680" w:firstLine="0"/>
      </w:pPr>
      <w:r w:rsidRPr="00236FAF">
        <w:t>Kvalitu datasetu autori overili testovaním modelov, ktoré natrénovali.</w:t>
      </w:r>
    </w:p>
    <w:p w14:paraId="032B2E9B" w14:textId="77777777" w:rsidR="001C59C4" w:rsidRPr="00236FAF" w:rsidRDefault="001C59C4" w:rsidP="001C59C4">
      <w:pPr>
        <w:pStyle w:val="Nadpis3"/>
      </w:pPr>
      <w:bookmarkStart w:id="278" w:name="_Toc162903218"/>
      <w:r w:rsidRPr="00236FAF">
        <w:t>Pred trénované modely</w:t>
      </w:r>
      <w:bookmarkEnd w:id="278"/>
    </w:p>
    <w:p w14:paraId="2AA7AE47" w14:textId="77777777" w:rsidR="001C59C4" w:rsidRPr="00236FAF" w:rsidRDefault="001C59C4" w:rsidP="001C59C4">
      <w:r w:rsidRPr="00236FAF">
        <w:t>Dataset ERA mal dostupné pred trénované modely, ktoré boli stiahnuteľné priamo na stránke s datasetom. Autori datasetu natrénovali osem modelov pre klasifikáciu videí a jedenásť modelov pre klasifikáciu snímok, ktoré brali z videí. Predmetom našej diplomovej práce nie je klasifikácia pre snímky, takže sme tieto modely netestovali a neskúmali bližšie.</w:t>
      </w:r>
    </w:p>
    <w:p w14:paraId="7DD59596" w14:textId="77777777" w:rsidR="001C59C4" w:rsidRPr="00236FAF" w:rsidRDefault="001C59C4" w:rsidP="001C59C4">
      <w:r w:rsidRPr="00236FAF">
        <w:t>Modely pre klasifikáciu môžeme rozdeliť podľa ich architektúry na:</w:t>
      </w:r>
    </w:p>
    <w:p w14:paraId="05D88A64" w14:textId="77777777" w:rsidR="001C59C4" w:rsidRPr="00236FAF" w:rsidRDefault="001C59C4" w:rsidP="001C59C4">
      <w:pPr>
        <w:pStyle w:val="Odsekzoznamu"/>
        <w:numPr>
          <w:ilvl w:val="0"/>
          <w:numId w:val="24"/>
        </w:numPr>
      </w:pPr>
      <w:r w:rsidRPr="00236FAF">
        <w:t>C3D,</w:t>
      </w:r>
    </w:p>
    <w:p w14:paraId="5F41CB35" w14:textId="77777777" w:rsidR="001C59C4" w:rsidRPr="00236FAF" w:rsidRDefault="001C59C4" w:rsidP="001C59C4">
      <w:pPr>
        <w:pStyle w:val="Odsekzoznamu"/>
        <w:numPr>
          <w:ilvl w:val="0"/>
          <w:numId w:val="24"/>
        </w:numPr>
      </w:pPr>
      <w:r w:rsidRPr="00236FAF">
        <w:t>P3D,</w:t>
      </w:r>
    </w:p>
    <w:p w14:paraId="7A1DA8E3" w14:textId="77777777" w:rsidR="001C59C4" w:rsidRPr="00236FAF" w:rsidRDefault="001C59C4" w:rsidP="001C59C4">
      <w:pPr>
        <w:pStyle w:val="Odsekzoznamu"/>
        <w:numPr>
          <w:ilvl w:val="0"/>
          <w:numId w:val="24"/>
        </w:numPr>
      </w:pPr>
      <w:r w:rsidRPr="00236FAF">
        <w:t>I3D,</w:t>
      </w:r>
    </w:p>
    <w:p w14:paraId="5EE4F73C" w14:textId="77777777" w:rsidR="001C59C4" w:rsidRPr="00236FAF" w:rsidRDefault="001C59C4" w:rsidP="001C59C4">
      <w:pPr>
        <w:pStyle w:val="Odsekzoznamu"/>
        <w:numPr>
          <w:ilvl w:val="0"/>
          <w:numId w:val="24"/>
        </w:numPr>
      </w:pPr>
      <w:r w:rsidRPr="00236FAF">
        <w:t>a TRN.</w:t>
      </w:r>
    </w:p>
    <w:p w14:paraId="05A5774F" w14:textId="02A541F8" w:rsidR="001C59C4" w:rsidRDefault="001C59C4" w:rsidP="001C59C4">
      <w:pPr>
        <w:ind w:firstLine="0"/>
      </w:pPr>
      <w:r w:rsidRPr="00236FAF">
        <w:t xml:space="preserve">Každá architektúra bola natrénovaná dvoma spôsobmi podľa rôznych </w:t>
      </w:r>
      <w:proofErr w:type="spellStart"/>
      <w:r w:rsidRPr="00236FAF">
        <w:t>datasetov</w:t>
      </w:r>
      <w:proofErr w:type="spellEnd"/>
      <w:r w:rsidRPr="00236FAF">
        <w:t xml:space="preserve"> (</w:t>
      </w:r>
      <w:proofErr w:type="spellStart"/>
      <w:r w:rsidRPr="00236FAF">
        <w:t>Kinetics</w:t>
      </w:r>
      <w:proofErr w:type="spellEnd"/>
      <w:r w:rsidRPr="00236FAF">
        <w:t>, Sport1M, UCF a iné), čiže sme otestovali osem modelov celkovo.</w:t>
      </w:r>
    </w:p>
    <w:p w14:paraId="2A4FCB1C" w14:textId="68B90B39" w:rsidR="00E61938" w:rsidRPr="00236FAF" w:rsidRDefault="00E61938" w:rsidP="00E61938">
      <w:pPr>
        <w:pStyle w:val="Nadpis2"/>
      </w:pPr>
      <w:bookmarkStart w:id="279" w:name="_Toc162903219"/>
      <w:r>
        <w:t>3</w:t>
      </w:r>
      <w:r w:rsidRPr="00236FAF">
        <w:t>.</w:t>
      </w:r>
      <w:r>
        <w:t>3</w:t>
      </w:r>
      <w:r w:rsidRPr="00236FAF">
        <w:t>. Práca s modelmi</w:t>
      </w:r>
      <w:bookmarkEnd w:id="279"/>
    </w:p>
    <w:p w14:paraId="522FB1E9" w14:textId="1DF06BF1" w:rsidR="00E61938" w:rsidRPr="00236FAF" w:rsidRDefault="00E61938" w:rsidP="00E61938">
      <w:r w:rsidRPr="00E61938">
        <w:t>Pri testovaní modelov sme narazili na viaceré problémy, ktoré by sme zosumarizovali do dvoch kategórií: problém s obmedzenými možnosťami výpočtovej techniky a neexistujúca dokumentácia k modelom.</w:t>
      </w:r>
      <w:r w:rsidRPr="00236FAF">
        <w:t xml:space="preserve"> </w:t>
      </w:r>
    </w:p>
    <w:p w14:paraId="0AC90F17" w14:textId="77777777" w:rsidR="00E61938" w:rsidRPr="00236FAF" w:rsidRDefault="00E61938" w:rsidP="00E61938">
      <w:pPr>
        <w:pStyle w:val="Nadpis3"/>
      </w:pPr>
      <w:bookmarkStart w:id="280" w:name="_Toc162903220"/>
      <w:r w:rsidRPr="00236FAF">
        <w:t>Práca s pred trénovanými modelmi</w:t>
      </w:r>
      <w:bookmarkEnd w:id="280"/>
    </w:p>
    <w:p w14:paraId="5E5497DB" w14:textId="77777777" w:rsidR="00E61938" w:rsidRPr="00236FAF" w:rsidRDefault="00E61938" w:rsidP="00E61938">
      <w:r w:rsidRPr="00236FAF">
        <w:t>Pred trénované modely sme v prvom rade chceli otestovať v našich podmienkach. Skúšali sme testovať na celej vzorke, ktorú poskytli autori datasetu. Vzorka na testovanie obsahovala v priemere 50 videí v každej z 25 kategórií a po prvých testoch sme znížili počet testovaných videí vzhľadom na výpočtovú náročnosť.</w:t>
      </w:r>
    </w:p>
    <w:p w14:paraId="6E5296BB" w14:textId="77777777" w:rsidR="00E61938" w:rsidRPr="00236FAF" w:rsidRDefault="00E61938" w:rsidP="00E61938">
      <w:r w:rsidRPr="00236FAF">
        <w:t>Po priebežnom testovaní a ladení sme vybrali pre testovanie pätnásť videí z každej kategórie. Tento počet vyhovoval aj najmenej početnej kategórii závodov áut (</w:t>
      </w:r>
      <w:proofErr w:type="spellStart"/>
      <w:r w:rsidRPr="00236FAF">
        <w:t>CarRacing</w:t>
      </w:r>
      <w:proofErr w:type="spellEnd"/>
      <w:r w:rsidRPr="00236FAF">
        <w:t xml:space="preserve">), ktorá obsahovala iba 19 videí. </w:t>
      </w:r>
    </w:p>
    <w:p w14:paraId="716D6C88" w14:textId="77777777" w:rsidR="00E61938" w:rsidRPr="00236FAF" w:rsidRDefault="00E61938" w:rsidP="00E61938">
      <w:r w:rsidRPr="00236FAF">
        <w:t xml:space="preserve">Pre výber konkrétnych videí, ktoré sme použili na testovanie, sme vytvorili jednoduchý </w:t>
      </w:r>
      <w:proofErr w:type="spellStart"/>
      <w:r w:rsidRPr="00236FAF">
        <w:t>Python</w:t>
      </w:r>
      <w:proofErr w:type="spellEnd"/>
      <w:r w:rsidRPr="00236FAF">
        <w:t xml:space="preserve"> program na výber pätnástich jedinečných videí. Tie sme potom opakovane používali na testovanie, aby naše výsledky neboli skreslené rôznymi </w:t>
      </w:r>
      <w:r w:rsidRPr="00236FAF">
        <w:lastRenderedPageBreak/>
        <w:t>testovacími podmienkami. Zároveň výberom 15x25 videí sme testovaciu dobu znížili na 4-6 hodín.</w:t>
      </w:r>
    </w:p>
    <w:p w14:paraId="0DE98D21" w14:textId="77777777" w:rsidR="00E61938" w:rsidRPr="00236FAF" w:rsidRDefault="00E61938" w:rsidP="00E61938">
      <w:pPr>
        <w:pStyle w:val="Nadpis3"/>
      </w:pPr>
      <w:bookmarkStart w:id="281" w:name="_Toc162903221"/>
      <w:r w:rsidRPr="00236FAF">
        <w:t>C3D-Sport1M</w:t>
      </w:r>
      <w:bookmarkEnd w:id="281"/>
    </w:p>
    <w:p w14:paraId="53D7D7DF" w14:textId="77777777" w:rsidR="00E61938" w:rsidRDefault="00E61938" w:rsidP="00E61938">
      <w:r w:rsidRPr="00236FAF">
        <w:t>Model autori natrénovali okrem datasetu ERA aj na datasete Sports-1M</w:t>
      </w:r>
      <w:r w:rsidRPr="00236FAF">
        <w:rPr>
          <w:rStyle w:val="Odkaznapoznmkupodiarou"/>
        </w:rPr>
        <w:footnoteReference w:id="9"/>
      </w:r>
      <w:r w:rsidRPr="00236FAF">
        <w:t>. Dataset obsahoval viac ako jeden milión videí, ku ktorým sa pristupovalo cez URL adresu. Videá boli rozdelených do 467 športových aktivít</w:t>
      </w:r>
      <w:r>
        <w:t xml:space="preserve"> (Obrázok 1)</w:t>
      </w:r>
      <w:r w:rsidRPr="00236FAF">
        <w:t xml:space="preserve">. Keďže videá zachytávali športové udalosti tak sme očakávali, že dataset bude lepšie kategorizovať športy. </w:t>
      </w:r>
    </w:p>
    <w:p w14:paraId="1A815849" w14:textId="77777777" w:rsidR="00E61938" w:rsidRDefault="00E61938" w:rsidP="00E61938">
      <w:pPr>
        <w:keepNext/>
      </w:pPr>
      <w:r>
        <w:rPr>
          <w:noProof/>
        </w:rPr>
        <w:drawing>
          <wp:inline distT="0" distB="0" distL="0" distR="0" wp14:anchorId="7C00F0CC" wp14:editId="135F697A">
            <wp:extent cx="4495800" cy="1790700"/>
            <wp:effectExtent l="0" t="0" r="0" b="0"/>
            <wp:docPr id="9499327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08963" cy="1795943"/>
                    </a:xfrm>
                    <a:prstGeom prst="rect">
                      <a:avLst/>
                    </a:prstGeom>
                    <a:noFill/>
                    <a:ln>
                      <a:noFill/>
                    </a:ln>
                  </pic:spPr>
                </pic:pic>
              </a:graphicData>
            </a:graphic>
          </wp:inline>
        </w:drawing>
      </w:r>
    </w:p>
    <w:p w14:paraId="6F24ACED" w14:textId="0347C17B" w:rsidR="00E61938" w:rsidRPr="00236FAF" w:rsidRDefault="00E61938" w:rsidP="004F25C1">
      <w:pPr>
        <w:pStyle w:val="Popis"/>
      </w:pPr>
      <w:r>
        <w:t xml:space="preserve">Obrázok </w:t>
      </w:r>
      <w:r>
        <w:fldChar w:fldCharType="begin"/>
      </w:r>
      <w:r>
        <w:instrText xml:space="preserve"> SEQ Obrázok \* ARABIC </w:instrText>
      </w:r>
      <w:r>
        <w:fldChar w:fldCharType="separate"/>
      </w:r>
      <w:r w:rsidR="00BE6B39">
        <w:rPr>
          <w:noProof/>
        </w:rPr>
        <w:t>6</w:t>
      </w:r>
      <w:r>
        <w:fldChar w:fldCharType="end"/>
      </w:r>
      <w:r>
        <w:t xml:space="preserve"> Dataset Sport1M</w:t>
      </w:r>
    </w:p>
    <w:p w14:paraId="6D0AFA14" w14:textId="77777777" w:rsidR="00E61938" w:rsidRPr="00236FAF" w:rsidRDefault="00E61938" w:rsidP="00E61938">
      <w:r w:rsidRPr="00236FAF">
        <w:t xml:space="preserve">Samotný pred trénovaný model obsahoval všetky potrebné časti ako súbor s jednotlivými vrstvami, architektúru a parametre. </w:t>
      </w:r>
    </w:p>
    <w:p w14:paraId="5928C661" w14:textId="77777777" w:rsidR="00E61938" w:rsidRPr="00236FAF" w:rsidRDefault="00E61938" w:rsidP="00E61938">
      <w:r>
        <w:t>Pri práci s modelom sme najskôr odvodili zo</w:t>
      </w:r>
      <w:r w:rsidRPr="00236FAF">
        <w:t xml:space="preserve"> štruktúry parametrov a vrstiev modelu</w:t>
      </w:r>
      <w:r>
        <w:t>:</w:t>
      </w:r>
      <w:r w:rsidRPr="00236FAF">
        <w:t xml:space="preserve"> vstupný (</w:t>
      </w:r>
      <w:proofErr w:type="spellStart"/>
      <w:r w:rsidRPr="00236FAF">
        <w:t>input_x</w:t>
      </w:r>
      <w:proofErr w:type="spellEnd"/>
      <w:r w:rsidRPr="00236FAF">
        <w:t>), výstupný (</w:t>
      </w:r>
      <w:proofErr w:type="spellStart"/>
      <w:r w:rsidRPr="00236FAF">
        <w:t>logits</w:t>
      </w:r>
      <w:proofErr w:type="spellEnd"/>
      <w:r w:rsidRPr="00236FAF">
        <w:t>) a </w:t>
      </w:r>
      <w:proofErr w:type="spellStart"/>
      <w:r w:rsidRPr="00236FAF">
        <w:t>trénovací</w:t>
      </w:r>
      <w:proofErr w:type="spellEnd"/>
      <w:r w:rsidRPr="00236FAF">
        <w:t xml:space="preserve"> (</w:t>
      </w:r>
      <w:proofErr w:type="spellStart"/>
      <w:r w:rsidRPr="00236FAF">
        <w:t>trainings</w:t>
      </w:r>
      <w:proofErr w:type="spellEnd"/>
      <w:r w:rsidRPr="00236FAF">
        <w:t xml:space="preserve">) </w:t>
      </w:r>
      <w:proofErr w:type="spellStart"/>
      <w:r w:rsidRPr="00236FAF">
        <w:t>tenzor</w:t>
      </w:r>
      <w:proofErr w:type="spellEnd"/>
      <w:r w:rsidRPr="00236FAF">
        <w:t>.</w:t>
      </w:r>
      <w:r>
        <w:t xml:space="preserve"> </w:t>
      </w:r>
      <w:r w:rsidRPr="00236FAF">
        <w:t xml:space="preserve">Pracovali sme s knižnicou </w:t>
      </w:r>
      <w:proofErr w:type="spellStart"/>
      <w:r w:rsidRPr="00236FAF">
        <w:t>TensorFlow</w:t>
      </w:r>
      <w:proofErr w:type="spellEnd"/>
      <w:r w:rsidRPr="00236FAF">
        <w:t>, takže na testovanie sme otvorili sedenie (</w:t>
      </w:r>
      <w:proofErr w:type="spellStart"/>
      <w:r w:rsidRPr="00236FAF">
        <w:t>session</w:t>
      </w:r>
      <w:proofErr w:type="spellEnd"/>
      <w:r w:rsidRPr="00236FAF">
        <w:t xml:space="preserve">) a pracovali v ňom. </w:t>
      </w:r>
      <w:proofErr w:type="spellStart"/>
      <w:r w:rsidRPr="00236FAF">
        <w:t>TensorFlow</w:t>
      </w:r>
      <w:proofErr w:type="spellEnd"/>
      <w:r w:rsidRPr="00236FAF">
        <w:t xml:space="preserve"> bola naša voľba kvôli štruktúre modelu, ktorý obsahoval </w:t>
      </w:r>
      <w:proofErr w:type="spellStart"/>
      <w:r w:rsidRPr="00236FAF">
        <w:t>checkpoint</w:t>
      </w:r>
      <w:proofErr w:type="spellEnd"/>
      <w:r w:rsidRPr="00236FAF">
        <w:t xml:space="preserve"> (uložené pred trénované </w:t>
      </w:r>
      <w:proofErr w:type="spellStart"/>
      <w:r w:rsidRPr="00236FAF">
        <w:t>data</w:t>
      </w:r>
      <w:proofErr w:type="spellEnd"/>
      <w:r w:rsidRPr="00236FAF">
        <w:t xml:space="preserve"> modelu) a uložený graf.</w:t>
      </w:r>
      <w:r>
        <w:t xml:space="preserve"> </w:t>
      </w:r>
      <w:r w:rsidRPr="00236FAF">
        <w:t xml:space="preserve">Na uloženie výsledkov sme použili knižnicu </w:t>
      </w:r>
      <w:proofErr w:type="spellStart"/>
      <w:r w:rsidRPr="00236FAF">
        <w:t>csv</w:t>
      </w:r>
      <w:proofErr w:type="spellEnd"/>
      <w:r w:rsidRPr="00236FAF">
        <w:t xml:space="preserve">, ktorá vytvára, otvára a zapisuje údaje do </w:t>
      </w:r>
      <w:proofErr w:type="spellStart"/>
      <w:r w:rsidRPr="00236FAF">
        <w:t>csv</w:t>
      </w:r>
      <w:proofErr w:type="spellEnd"/>
      <w:r w:rsidRPr="00236FAF">
        <w:t xml:space="preserve"> súborov. Pre načítanie videí a prístup k ich snímkam sme použili knižnicu cv2, ktorá nám taktiež pomohla upraviť snímky na správne rozmery</w:t>
      </w:r>
      <w:r>
        <w:t xml:space="preserve">. Taktiež sme potrebovali vytvoriť umelé snímky, aby sme dostali správny rozmer pre vstupný </w:t>
      </w:r>
      <w:proofErr w:type="spellStart"/>
      <w:r>
        <w:t>tenzor</w:t>
      </w:r>
      <w:proofErr w:type="spellEnd"/>
      <w:r>
        <w:t xml:space="preserve">. </w:t>
      </w:r>
      <w:r w:rsidRPr="00236FAF">
        <w:t xml:space="preserve">Po predikcii jednotlivých snímok sme spriemerovali výsledky pre jednotlivé videá a tieto údaje sme ukladali do </w:t>
      </w:r>
      <w:proofErr w:type="spellStart"/>
      <w:r w:rsidRPr="00236FAF">
        <w:t>csv</w:t>
      </w:r>
      <w:proofErr w:type="spellEnd"/>
      <w:r w:rsidRPr="00236FAF">
        <w:t xml:space="preserve"> súboru.</w:t>
      </w:r>
    </w:p>
    <w:p w14:paraId="0C4F4D7C" w14:textId="77777777" w:rsidR="00E61938" w:rsidRPr="00236FAF" w:rsidRDefault="00E61938" w:rsidP="00E61938">
      <w:pPr>
        <w:pStyle w:val="Nadpis3"/>
      </w:pPr>
      <w:bookmarkStart w:id="282" w:name="_Toc162903222"/>
      <w:r w:rsidRPr="00236FAF">
        <w:lastRenderedPageBreak/>
        <w:t>C3D-UCF101</w:t>
      </w:r>
      <w:bookmarkEnd w:id="282"/>
    </w:p>
    <w:p w14:paraId="595C4425" w14:textId="4B0221CC" w:rsidR="00E61938" w:rsidRPr="00236FAF" w:rsidRDefault="00E61938" w:rsidP="00E61938">
      <w:r w:rsidRPr="00236FAF">
        <w:t xml:space="preserve">Ako aj pri modeli C3D-Sport1M sme pozerali na čo je zameraný dataset na ktorom natrénovali tento model. Dataset UCF obsahoval viac než </w:t>
      </w:r>
      <w:r w:rsidR="005452D5">
        <w:t xml:space="preserve">13 000 </w:t>
      </w:r>
      <w:r w:rsidRPr="00236FAF">
        <w:t>videí kategorizovaných do dvadsaťpäť kategórií, ktoré sa delili do celkov:</w:t>
      </w:r>
    </w:p>
    <w:p w14:paraId="43AF1ED3" w14:textId="77777777" w:rsidR="00E61938" w:rsidRPr="00236FAF" w:rsidRDefault="00E61938" w:rsidP="00E61938">
      <w:r w:rsidRPr="00236FAF">
        <w:t>- interakcia človeka s objektami,</w:t>
      </w:r>
    </w:p>
    <w:p w14:paraId="303E6742" w14:textId="77777777" w:rsidR="00E61938" w:rsidRPr="00236FAF" w:rsidRDefault="00E61938" w:rsidP="00E61938">
      <w:r w:rsidRPr="00236FAF">
        <w:t>- pohyb a aktivity ľudí,</w:t>
      </w:r>
    </w:p>
    <w:p w14:paraId="650C2A50" w14:textId="77777777" w:rsidR="00E61938" w:rsidRPr="00236FAF" w:rsidRDefault="00E61938" w:rsidP="00E61938">
      <w:r w:rsidRPr="00236FAF">
        <w:t>- interakcia medzi ľuďmi,</w:t>
      </w:r>
    </w:p>
    <w:p w14:paraId="1EC02903" w14:textId="77777777" w:rsidR="00E61938" w:rsidRPr="00236FAF" w:rsidRDefault="00E61938" w:rsidP="00E61938">
      <w:r w:rsidRPr="00236FAF">
        <w:t>- a športy.</w:t>
      </w:r>
    </w:p>
    <w:p w14:paraId="4CF22BC9" w14:textId="77777777" w:rsidR="00E61938" w:rsidRDefault="00E61938" w:rsidP="00E61938">
      <w:pPr>
        <w:ind w:firstLine="0"/>
      </w:pPr>
      <w:r w:rsidRPr="00236FAF">
        <w:tab/>
        <w:t>Dataset predstavoval komplexný súbor videí, z ktorého sme predpokladali dobré výsledky pri testovaní modelu</w:t>
      </w:r>
      <w:r>
        <w:t xml:space="preserve"> (Obrázok 2)</w:t>
      </w:r>
      <w:r w:rsidRPr="00236FAF">
        <w:t>.</w:t>
      </w:r>
    </w:p>
    <w:p w14:paraId="018693BE" w14:textId="77777777" w:rsidR="00E61938" w:rsidRDefault="00E61938" w:rsidP="00E61938">
      <w:pPr>
        <w:keepNext/>
        <w:ind w:firstLine="0"/>
      </w:pPr>
      <w:r>
        <w:rPr>
          <w:noProof/>
        </w:rPr>
        <w:drawing>
          <wp:inline distT="0" distB="0" distL="0" distR="0" wp14:anchorId="10402055" wp14:editId="07251095">
            <wp:extent cx="5402580" cy="4084320"/>
            <wp:effectExtent l="0" t="0" r="7620" b="0"/>
            <wp:docPr id="1999071997" name="Picture 4" descr="A collage of different activ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071997" name="Picture 4" descr="A collage of different activities&#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2580" cy="4084320"/>
                    </a:xfrm>
                    <a:prstGeom prst="rect">
                      <a:avLst/>
                    </a:prstGeom>
                    <a:noFill/>
                    <a:ln>
                      <a:noFill/>
                    </a:ln>
                  </pic:spPr>
                </pic:pic>
              </a:graphicData>
            </a:graphic>
          </wp:inline>
        </w:drawing>
      </w:r>
    </w:p>
    <w:p w14:paraId="22DE8BB5" w14:textId="03FD6958" w:rsidR="00E61938" w:rsidRPr="00236FAF" w:rsidRDefault="00E61938" w:rsidP="004F25C1">
      <w:pPr>
        <w:pStyle w:val="Popis"/>
      </w:pPr>
      <w:r>
        <w:t xml:space="preserve">Obrázok </w:t>
      </w:r>
      <w:r>
        <w:fldChar w:fldCharType="begin"/>
      </w:r>
      <w:r>
        <w:instrText xml:space="preserve"> SEQ Obrázok \* ARABIC </w:instrText>
      </w:r>
      <w:r>
        <w:fldChar w:fldCharType="separate"/>
      </w:r>
      <w:r w:rsidR="00BE6B39">
        <w:rPr>
          <w:noProof/>
        </w:rPr>
        <w:t>7</w:t>
      </w:r>
      <w:r>
        <w:fldChar w:fldCharType="end"/>
      </w:r>
      <w:r>
        <w:t xml:space="preserve"> Dataset UCF101</w:t>
      </w:r>
    </w:p>
    <w:p w14:paraId="4EA2749F" w14:textId="77777777" w:rsidR="00E61938" w:rsidRPr="00236FAF" w:rsidRDefault="00E61938" w:rsidP="00E61938">
      <w:pPr>
        <w:ind w:firstLine="0"/>
      </w:pPr>
      <w:r w:rsidRPr="00236FAF">
        <w:tab/>
        <w:t xml:space="preserve">Štruktúra pred trénovaného modelu bola rovnaká ako pri C3D-Sport1M, model taktiež obsahoval štyri súbory, ktoré určovali jeho architektúru, váhy a vrstvy. Pri práci sme teda zvolili rovnaký postup ako pri predošlom modeli. </w:t>
      </w:r>
    </w:p>
    <w:p w14:paraId="4960E33F" w14:textId="77777777" w:rsidR="00E61938" w:rsidRPr="00236FAF" w:rsidRDefault="00E61938" w:rsidP="00E61938">
      <w:pPr>
        <w:pStyle w:val="Nadpis3"/>
      </w:pPr>
      <w:bookmarkStart w:id="283" w:name="_Toc162903223"/>
      <w:r w:rsidRPr="00236FAF">
        <w:lastRenderedPageBreak/>
        <w:t>P3D-ResNet-199_Kinetics a P3D-ResNet-199_Kinetics-600</w:t>
      </w:r>
      <w:bookmarkEnd w:id="283"/>
    </w:p>
    <w:p w14:paraId="24FAC433" w14:textId="7F937469" w:rsidR="00E61938" w:rsidRDefault="00E61938" w:rsidP="00E61938">
      <w:r w:rsidRPr="00236FAF">
        <w:t xml:space="preserve">Oba modely P3D boli vybudované na architektúre </w:t>
      </w:r>
      <w:proofErr w:type="spellStart"/>
      <w:r w:rsidRPr="00236FAF">
        <w:t>ResNet</w:t>
      </w:r>
      <w:proofErr w:type="spellEnd"/>
      <w:r w:rsidRPr="00236FAF">
        <w:t xml:space="preserve"> a trénované na datasete </w:t>
      </w:r>
      <w:proofErr w:type="spellStart"/>
      <w:r w:rsidRPr="00236FAF">
        <w:t>Kinetics</w:t>
      </w:r>
      <w:proofErr w:type="spellEnd"/>
      <w:r w:rsidRPr="00236FAF">
        <w:t xml:space="preserve">. </w:t>
      </w:r>
      <w:r>
        <w:t xml:space="preserve">Tento dataset obsahuje okolo </w:t>
      </w:r>
      <w:r w:rsidR="005452D5">
        <w:t xml:space="preserve">500 000 </w:t>
      </w:r>
      <w:r>
        <w:t xml:space="preserve">videí zameraných na činnosti ľudí. Každé video malo okolo desať sekúnd a kategorizovalo sa do šesťsto tried (staršia forma datasetu mala štyristo kategórií). Videá v datasete zobrazovali napríklad ľudí v celku, ruky vykonávajúce aktivitu, športové aktivity, tváre ľudí a aj zábery rúk, ktoré manipulujú s objektami (Obrázok 3). </w:t>
      </w:r>
    </w:p>
    <w:p w14:paraId="4345A9F9" w14:textId="77777777" w:rsidR="00E61938" w:rsidRDefault="00E61938" w:rsidP="00E61938">
      <w:pPr>
        <w:keepNext/>
      </w:pPr>
      <w:r>
        <w:rPr>
          <w:noProof/>
        </w:rPr>
        <w:drawing>
          <wp:inline distT="0" distB="0" distL="0" distR="0" wp14:anchorId="33F9E458" wp14:editId="14B9D0FF">
            <wp:extent cx="4572000" cy="2292458"/>
            <wp:effectExtent l="0" t="0" r="0" b="0"/>
            <wp:docPr id="267924980" name="Picture 1" descr="A collage of images of different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924980" name="Picture 1" descr="A collage of images of different people&#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78255" cy="2295594"/>
                    </a:xfrm>
                    <a:prstGeom prst="rect">
                      <a:avLst/>
                    </a:prstGeom>
                    <a:noFill/>
                    <a:ln>
                      <a:noFill/>
                    </a:ln>
                  </pic:spPr>
                </pic:pic>
              </a:graphicData>
            </a:graphic>
          </wp:inline>
        </w:drawing>
      </w:r>
    </w:p>
    <w:p w14:paraId="6296A04E" w14:textId="49937F7C" w:rsidR="00E61938" w:rsidRPr="00236FAF" w:rsidRDefault="00E61938" w:rsidP="004F25C1">
      <w:pPr>
        <w:pStyle w:val="Popis"/>
      </w:pPr>
      <w:r>
        <w:t xml:space="preserve">Obrázok </w:t>
      </w:r>
      <w:r>
        <w:fldChar w:fldCharType="begin"/>
      </w:r>
      <w:r>
        <w:instrText xml:space="preserve"> SEQ Obrázok \* ARABIC </w:instrText>
      </w:r>
      <w:r>
        <w:fldChar w:fldCharType="separate"/>
      </w:r>
      <w:r w:rsidR="00BE6B39">
        <w:rPr>
          <w:noProof/>
        </w:rPr>
        <w:t>8</w:t>
      </w:r>
      <w:r>
        <w:fldChar w:fldCharType="end"/>
      </w:r>
      <w:r>
        <w:t xml:space="preserve"> Dataset </w:t>
      </w:r>
      <w:proofErr w:type="spellStart"/>
      <w:r>
        <w:t>Kinetics</w:t>
      </w:r>
      <w:proofErr w:type="spellEnd"/>
      <w:r>
        <w:t xml:space="preserve"> </w:t>
      </w:r>
      <w:r w:rsidRPr="00C40AF1">
        <w:t>https://paperswithcode.com/dataset/kinetics</w:t>
      </w:r>
    </w:p>
    <w:p w14:paraId="4105D882" w14:textId="77777777" w:rsidR="00E61938" w:rsidRPr="00236FAF" w:rsidRDefault="00E61938" w:rsidP="00E61938">
      <w:r w:rsidRPr="00236FAF">
        <w:t xml:space="preserve">Dataset </w:t>
      </w:r>
      <w:proofErr w:type="spellStart"/>
      <w:r w:rsidRPr="00236FAF">
        <w:t>DeepMind</w:t>
      </w:r>
      <w:proofErr w:type="spellEnd"/>
      <w:r w:rsidRPr="00236FAF">
        <w:t xml:space="preserve"> </w:t>
      </w:r>
      <w:proofErr w:type="spellStart"/>
      <w:r w:rsidRPr="00236FAF">
        <w:t>Kinetics</w:t>
      </w:r>
      <w:proofErr w:type="spellEnd"/>
      <w:r w:rsidRPr="00236FAF">
        <w:t xml:space="preserve"> obsahuje štyristo videí pre každú udalosť. Každé video má okolo desať sekúnd a zdrojom je platforma YouTube. Videá sú zamerané na </w:t>
      </w:r>
      <w:proofErr w:type="spellStart"/>
      <w:r w:rsidRPr="00236FAF">
        <w:t>na</w:t>
      </w:r>
      <w:proofErr w:type="spellEnd"/>
      <w:r w:rsidRPr="00236FAF">
        <w:t xml:space="preserve"> ľudské aktivity a zahŕňa kategórie od infekcií ľudí s objektami (hranie na hudobné nástroje) ako aj interakcie medzi ľuďmi (padávanie rúk). Autori popisujú taktiež štatistické výsledky </w:t>
      </w:r>
      <w:proofErr w:type="spellStart"/>
      <w:r w:rsidRPr="00236FAF">
        <w:t>datastu</w:t>
      </w:r>
      <w:proofErr w:type="spellEnd"/>
      <w:r w:rsidRPr="00236FAF">
        <w:t xml:space="preserve"> a výkonnosť. Taktiež vykonali predbežnú analýzu toho, či nerovnováha v datasete vedie k skresleniu klasifikácie. (https://arxiv.org/pdf/1705.06950v1.pdf)  </w:t>
      </w:r>
    </w:p>
    <w:p w14:paraId="184FC247" w14:textId="77777777" w:rsidR="00E61938" w:rsidRPr="00236FAF" w:rsidRDefault="00E61938" w:rsidP="00E61938">
      <w:r w:rsidRPr="00236FAF">
        <w:t xml:space="preserve">Architektúra na ktorej sú natrénované modely P3D vyžadovala menej priamočiary prístup ako pri testovaní C3D modelov. Pri C3D nám stačilo pozrieť premenné a vybrať správne </w:t>
      </w:r>
      <w:proofErr w:type="spellStart"/>
      <w:r w:rsidRPr="00236FAF">
        <w:t>tenzory</w:t>
      </w:r>
      <w:proofErr w:type="spellEnd"/>
      <w:r w:rsidRPr="00236FAF">
        <w:t xml:space="preserve">, ktoré sme načítali do prístupnej architektúry. Pri P3D sme si museli vytvoriť vlastnú architektúru na základe </w:t>
      </w:r>
      <w:proofErr w:type="spellStart"/>
      <w:r w:rsidRPr="00236FAF">
        <w:t>ResNet</w:t>
      </w:r>
      <w:proofErr w:type="spellEnd"/>
      <w:r w:rsidRPr="00236FAF">
        <w:t xml:space="preserve">. </w:t>
      </w:r>
    </w:p>
    <w:p w14:paraId="46DCE978" w14:textId="77777777" w:rsidR="00E61938" w:rsidRPr="00236FAF" w:rsidRDefault="00E61938" w:rsidP="00E61938">
      <w:r w:rsidRPr="00236FAF">
        <w:t xml:space="preserve">Keďže konkrétna architektúra ResNet199 nebola dostupná v knižnici </w:t>
      </w:r>
      <w:proofErr w:type="spellStart"/>
      <w:r w:rsidRPr="00236FAF">
        <w:t>TorchVision</w:t>
      </w:r>
      <w:proofErr w:type="spellEnd"/>
      <w:r w:rsidRPr="00236FAF">
        <w:t xml:space="preserve"> využili sme najbližšiu a teda ResNet152 a teda neurónovú sieť so 152 vrstvami. Keďže sme mali pred trénovaný model, tak tento výber bol pre nás najvhodnejší aj keď sme očakávali zhoršenie predikcií. </w:t>
      </w:r>
    </w:p>
    <w:p w14:paraId="23F58BF8" w14:textId="77777777" w:rsidR="00E61938" w:rsidRPr="00236FAF" w:rsidRDefault="00E61938" w:rsidP="00E61938">
      <w:r w:rsidRPr="00236FAF">
        <w:lastRenderedPageBreak/>
        <w:t xml:space="preserve">V prispôsobovaní modelovej architektúry sme taktiež riešili problém s počtom vstupných a výstupných kategórií, kedy my sme pracovali s dvadsaťpäť ale ResNet152 bol nastavený na dvetisícštyridsaťosem. </w:t>
      </w:r>
    </w:p>
    <w:p w14:paraId="1E0767BC" w14:textId="77777777" w:rsidR="00E61938" w:rsidRDefault="00E61938" w:rsidP="00E61938">
      <w:r w:rsidRPr="00236FAF">
        <w:t xml:space="preserve">Okrem vyvárania triedy pre nastavenie ResNet152 sme postupovali rovnako ako pri ostatných modeloch, vybrané videá sme načítavali po sníkoch, tie sme predikovali za pomoci modelu, výsledky sme ukladali a zapisovali do </w:t>
      </w:r>
      <w:proofErr w:type="spellStart"/>
      <w:r w:rsidRPr="00236FAF">
        <w:t>csv</w:t>
      </w:r>
      <w:proofErr w:type="spellEnd"/>
      <w:r w:rsidRPr="00236FAF">
        <w:t xml:space="preserve"> súboru. </w:t>
      </w:r>
    </w:p>
    <w:p w14:paraId="1D236B72" w14:textId="77777777" w:rsidR="00E61938" w:rsidRDefault="00E61938" w:rsidP="00E61938">
      <w:pPr>
        <w:pStyle w:val="Nadpis3"/>
      </w:pPr>
      <w:bookmarkStart w:id="284" w:name="_Toc162903224"/>
      <w:r>
        <w:t>TRN-Something-Something-V2 a TRN-</w:t>
      </w:r>
      <w:proofErr w:type="spellStart"/>
      <w:r>
        <w:t>Moments</w:t>
      </w:r>
      <w:proofErr w:type="spellEnd"/>
      <w:r>
        <w:t>-In-</w:t>
      </w:r>
      <w:proofErr w:type="spellStart"/>
      <w:r>
        <w:t>Time</w:t>
      </w:r>
      <w:bookmarkEnd w:id="284"/>
      <w:proofErr w:type="spellEnd"/>
    </w:p>
    <w:p w14:paraId="72DDA736" w14:textId="77777777" w:rsidR="00E61938" w:rsidRDefault="00E61938" w:rsidP="00E61938">
      <w:r>
        <w:t xml:space="preserve">Oba modely sú vybudované na TRN architektúre, ale natrénované na iných datasetoch. Dataset </w:t>
      </w:r>
      <w:proofErr w:type="spellStart"/>
      <w:r>
        <w:t>Something-Something</w:t>
      </w:r>
      <w:proofErr w:type="spellEnd"/>
      <w:r>
        <w:t xml:space="preserve"> V2</w:t>
      </w:r>
      <w:r>
        <w:rPr>
          <w:rStyle w:val="Odkaznapoznmkupodiarou"/>
        </w:rPr>
        <w:footnoteReference w:id="10"/>
      </w:r>
      <w:r>
        <w:t xml:space="preserve"> predstavuje okolo dvestodvadsať tisíc videí, ktoré sa zameriavajú na gestá rúk, vykonávanie bežných vecí pomocou rúk. Takže na rozdiel od datasetu ERA videá neobsahujú ľudí, stroje a ani autá. Medzi jeho kategórie paria napríklad: pokladať niečo na podklad, posúvať niečo, hádzať niečo, pokladať niečo vedľa niečoho a iné (Obrázok 1).</w:t>
      </w:r>
    </w:p>
    <w:p w14:paraId="3C64C8AA" w14:textId="77777777" w:rsidR="00E61938" w:rsidRDefault="00E61938" w:rsidP="00E61938">
      <w:pPr>
        <w:keepNext/>
      </w:pPr>
      <w:r>
        <w:rPr>
          <w:noProof/>
        </w:rPr>
        <w:lastRenderedPageBreak/>
        <w:drawing>
          <wp:inline distT="0" distB="0" distL="0" distR="0" wp14:anchorId="44BBB5F8" wp14:editId="7040D198">
            <wp:extent cx="4572000" cy="4556760"/>
            <wp:effectExtent l="0" t="0" r="0" b="0"/>
            <wp:docPr id="1624438284" name="Picture 1" descr="A collage of many images of different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38284" name="Picture 1" descr="A collage of many images of different objects&#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72000" cy="4556760"/>
                    </a:xfrm>
                    <a:prstGeom prst="rect">
                      <a:avLst/>
                    </a:prstGeom>
                    <a:noFill/>
                    <a:ln>
                      <a:noFill/>
                    </a:ln>
                  </pic:spPr>
                </pic:pic>
              </a:graphicData>
            </a:graphic>
          </wp:inline>
        </w:drawing>
      </w:r>
    </w:p>
    <w:p w14:paraId="0172F9F4" w14:textId="4ACE055E" w:rsidR="00E61938" w:rsidRDefault="00E61938" w:rsidP="004F25C1">
      <w:pPr>
        <w:pStyle w:val="Popis"/>
      </w:pPr>
      <w:r>
        <w:t xml:space="preserve">Obrázok </w:t>
      </w:r>
      <w:r>
        <w:fldChar w:fldCharType="begin"/>
      </w:r>
      <w:r>
        <w:instrText xml:space="preserve"> SEQ Obrázok \* ARABIC </w:instrText>
      </w:r>
      <w:r>
        <w:fldChar w:fldCharType="separate"/>
      </w:r>
      <w:r w:rsidR="00BE6B39">
        <w:rPr>
          <w:noProof/>
        </w:rPr>
        <w:t>9</w:t>
      </w:r>
      <w:r>
        <w:fldChar w:fldCharType="end"/>
      </w:r>
      <w:r>
        <w:t xml:space="preserve"> Dataset </w:t>
      </w:r>
      <w:proofErr w:type="spellStart"/>
      <w:r>
        <w:t>Something-Something</w:t>
      </w:r>
      <w:proofErr w:type="spellEnd"/>
      <w:r>
        <w:t xml:space="preserve"> V2</w:t>
      </w:r>
    </w:p>
    <w:p w14:paraId="32EBB11A" w14:textId="77777777" w:rsidR="00E61938" w:rsidRDefault="00E61938" w:rsidP="00E61938">
      <w:r>
        <w:t xml:space="preserve">Druhý dataset, </w:t>
      </w:r>
      <w:proofErr w:type="spellStart"/>
      <w:r>
        <w:t>Moments</w:t>
      </w:r>
      <w:proofErr w:type="spellEnd"/>
      <w:r>
        <w:t xml:space="preserve"> in </w:t>
      </w:r>
      <w:proofErr w:type="spellStart"/>
      <w:r>
        <w:t>Time</w:t>
      </w:r>
      <w:proofErr w:type="spellEnd"/>
      <w:r>
        <w:rPr>
          <w:rStyle w:val="Odkaznapoznmkupodiarou"/>
        </w:rPr>
        <w:footnoteReference w:id="11"/>
      </w:r>
      <w:r>
        <w:t xml:space="preserve">, predstavuje milión zozbieraných videí, ktoré sa zameriavajú na dynamické scény. Predstavuje veľkú škálu videí od zvieracích, hýbajúcich sa objektov až po ľudí pri pohybe. </w:t>
      </w:r>
    </w:p>
    <w:p w14:paraId="16F5F36A" w14:textId="77777777" w:rsidR="00E61938" w:rsidRDefault="00E61938" w:rsidP="00E61938">
      <w:pPr>
        <w:keepNext/>
      </w:pPr>
      <w:r>
        <w:rPr>
          <w:noProof/>
        </w:rPr>
        <w:lastRenderedPageBreak/>
        <w:drawing>
          <wp:inline distT="0" distB="0" distL="0" distR="0" wp14:anchorId="01B5A0A5" wp14:editId="2FE08720">
            <wp:extent cx="4404360" cy="1791604"/>
            <wp:effectExtent l="0" t="0" r="0" b="0"/>
            <wp:docPr id="1996981207" name="Picture 3" descr="A collage of images of various th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81207" name="Picture 3" descr="A collage of images of various things&#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11114" cy="1794351"/>
                    </a:xfrm>
                    <a:prstGeom prst="rect">
                      <a:avLst/>
                    </a:prstGeom>
                    <a:noFill/>
                    <a:ln>
                      <a:noFill/>
                    </a:ln>
                  </pic:spPr>
                </pic:pic>
              </a:graphicData>
            </a:graphic>
          </wp:inline>
        </w:drawing>
      </w:r>
    </w:p>
    <w:p w14:paraId="7487D4A0" w14:textId="228040CE" w:rsidR="00E61938" w:rsidRDefault="00E61938" w:rsidP="004F25C1">
      <w:pPr>
        <w:pStyle w:val="Popis"/>
      </w:pPr>
      <w:r>
        <w:t xml:space="preserve">Obrázok </w:t>
      </w:r>
      <w:r>
        <w:fldChar w:fldCharType="begin"/>
      </w:r>
      <w:r>
        <w:instrText xml:space="preserve"> SEQ Obrázok \* ARABIC </w:instrText>
      </w:r>
      <w:r>
        <w:fldChar w:fldCharType="separate"/>
      </w:r>
      <w:r w:rsidR="00BE6B39">
        <w:rPr>
          <w:noProof/>
        </w:rPr>
        <w:t>10</w:t>
      </w:r>
      <w:r>
        <w:fldChar w:fldCharType="end"/>
      </w:r>
      <w:r>
        <w:t xml:space="preserve"> Dataset </w:t>
      </w:r>
      <w:proofErr w:type="spellStart"/>
      <w:r>
        <w:t>Moments</w:t>
      </w:r>
      <w:proofErr w:type="spellEnd"/>
      <w:r>
        <w:t xml:space="preserve"> in </w:t>
      </w:r>
      <w:proofErr w:type="spellStart"/>
      <w:r>
        <w:t>Time</w:t>
      </w:r>
      <w:proofErr w:type="spellEnd"/>
      <w:r>
        <w:t xml:space="preserve"> (</w:t>
      </w:r>
      <w:hyperlink r:id="rId37" w:anchor=":~:text=for%20event%20understanding-,Moments%20in%20Time%20is%20a%20large-scale%20dataset%20for%20recognizing,gist%20of%20a%20dynamic%20scene" w:history="1">
        <w:r w:rsidRPr="005D0DFC">
          <w:rPr>
            <w:rStyle w:val="Hypertextovprepojenie"/>
          </w:rPr>
          <w:t>https://paperswithcode.com/dataset/moments-in-time#:~:text=for%20event%20understanding-,Moments%20in%20Time%20is%20a%20large-scale%20dataset%20for%20recognizing,gist%20of%20a%20dynamic%20scene</w:t>
        </w:r>
      </w:hyperlink>
      <w:r w:rsidRPr="00FA1E38">
        <w:t>.</w:t>
      </w:r>
      <w:r>
        <w:t>)</w:t>
      </w:r>
    </w:p>
    <w:p w14:paraId="19F4FFA4" w14:textId="77777777" w:rsidR="00E61938" w:rsidRDefault="00E61938" w:rsidP="00E61938">
      <w:r>
        <w:t xml:space="preserve">Keďže modely, rovnako ako pri P3D, nemali dostupnú svoju architektúru, tak sme si na ich testovanie potrebovali vytvoriť vlastnú. Zo špecifikácií sme zistili, že oba sú vybudované na </w:t>
      </w:r>
      <w:proofErr w:type="spellStart"/>
      <w:r>
        <w:t>Inception</w:t>
      </w:r>
      <w:proofErr w:type="spellEnd"/>
      <w:r>
        <w:t xml:space="preserve"> architektúre. </w:t>
      </w:r>
    </w:p>
    <w:p w14:paraId="66FFFC09" w14:textId="77777777" w:rsidR="00E61938" w:rsidRDefault="00E61938" w:rsidP="00E61938">
      <w:r>
        <w:t xml:space="preserve">Za pomoci </w:t>
      </w:r>
      <w:proofErr w:type="spellStart"/>
      <w:r>
        <w:t>TorchVision</w:t>
      </w:r>
      <w:proofErr w:type="spellEnd"/>
      <w:r>
        <w:t xml:space="preserve"> knižnice sme stiahli základnú kostru, ktorú sme obohatili o vrstvy a váhy modelov. Ďalší postup sme dodržali ako u ostatných modelov, čiže po načítaní sme vytvorili </w:t>
      </w:r>
      <w:proofErr w:type="spellStart"/>
      <w:r>
        <w:t>csv</w:t>
      </w:r>
      <w:proofErr w:type="spellEnd"/>
      <w:r>
        <w:t xml:space="preserve"> súbor, spravili predikcie na vopred určených videách a zapísali naše predikcie na ďalšiu analýzu.</w:t>
      </w:r>
    </w:p>
    <w:p w14:paraId="0574CDB9" w14:textId="77777777" w:rsidR="00E61938" w:rsidRDefault="00E61938" w:rsidP="00E61938">
      <w:pPr>
        <w:pStyle w:val="Nadpis3"/>
      </w:pPr>
      <w:bookmarkStart w:id="285" w:name="_Toc162903225"/>
      <w:r>
        <w:t>I3D-Kinetics a I3D-Kinetics+ImageNet</w:t>
      </w:r>
      <w:bookmarkEnd w:id="285"/>
    </w:p>
    <w:p w14:paraId="6D04ED9F" w14:textId="77777777" w:rsidR="00E61938" w:rsidRDefault="00E61938" w:rsidP="00E61938">
      <w:r>
        <w:t xml:space="preserve">Modely I3D boli oba natrénované na datasete </w:t>
      </w:r>
      <w:proofErr w:type="spellStart"/>
      <w:r>
        <w:t>Kinetics</w:t>
      </w:r>
      <w:proofErr w:type="spellEnd"/>
      <w:r>
        <w:t xml:space="preserve">, rovnako ako modely P3D. Jeden model autori datasetu ERA taktiež natrénovali na datasete </w:t>
      </w:r>
      <w:proofErr w:type="spellStart"/>
      <w:r>
        <w:t>ImageNet</w:t>
      </w:r>
      <w:proofErr w:type="spellEnd"/>
      <w:r>
        <w:t>. Dataset predstavuje viac ako štrnásť miliónov obrázkov, ktoré sú všetky popísané (Obrázok 6). Príkladom môže byť obrázok s popisom „na obrázku sú autá“, ale „obrázok neobsahuje tigre“. Taktiež majú anotáciu „na obrázku je skrutkovač umiestnený na pozícii (20,25) so šírkou 50 pixelov a výškou 30 pixelov“. (</w:t>
      </w:r>
      <w:r w:rsidRPr="007D3121">
        <w:t>https://paperswithcode.com/dataset/imagenet</w:t>
      </w:r>
      <w:r>
        <w:t>)</w:t>
      </w:r>
    </w:p>
    <w:p w14:paraId="711CEE89" w14:textId="77777777" w:rsidR="00E61938" w:rsidRDefault="00E61938" w:rsidP="00E61938"/>
    <w:p w14:paraId="7DF7EEAF" w14:textId="77777777" w:rsidR="00E61938" w:rsidRDefault="00E61938" w:rsidP="00E61938">
      <w:pPr>
        <w:keepNext/>
      </w:pPr>
      <w:r>
        <w:rPr>
          <w:noProof/>
        </w:rPr>
        <w:lastRenderedPageBreak/>
        <w:drawing>
          <wp:inline distT="0" distB="0" distL="0" distR="0" wp14:anchorId="53AC9E68" wp14:editId="2045ED13">
            <wp:extent cx="4389120" cy="4389120"/>
            <wp:effectExtent l="0" t="0" r="0" b="0"/>
            <wp:docPr id="908014502" name="Picture 5" descr="A collage of many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014502" name="Picture 5" descr="A collage of many images&#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89120" cy="4389120"/>
                    </a:xfrm>
                    <a:prstGeom prst="rect">
                      <a:avLst/>
                    </a:prstGeom>
                    <a:noFill/>
                    <a:ln>
                      <a:noFill/>
                    </a:ln>
                  </pic:spPr>
                </pic:pic>
              </a:graphicData>
            </a:graphic>
          </wp:inline>
        </w:drawing>
      </w:r>
    </w:p>
    <w:p w14:paraId="2B8CA596" w14:textId="0001DE7C" w:rsidR="00E61938" w:rsidRDefault="00E61938" w:rsidP="004F25C1">
      <w:pPr>
        <w:pStyle w:val="Popis"/>
      </w:pPr>
      <w:r>
        <w:t xml:space="preserve">Obrázok </w:t>
      </w:r>
      <w:r>
        <w:fldChar w:fldCharType="begin"/>
      </w:r>
      <w:r>
        <w:instrText xml:space="preserve"> SEQ Obrázok \* ARABIC </w:instrText>
      </w:r>
      <w:r>
        <w:fldChar w:fldCharType="separate"/>
      </w:r>
      <w:r w:rsidR="00BE6B39">
        <w:rPr>
          <w:noProof/>
        </w:rPr>
        <w:t>11</w:t>
      </w:r>
      <w:r>
        <w:fldChar w:fldCharType="end"/>
      </w:r>
      <w:r>
        <w:t xml:space="preserve"> </w:t>
      </w:r>
      <w:proofErr w:type="spellStart"/>
      <w:r>
        <w:t>ImageNet</w:t>
      </w:r>
      <w:proofErr w:type="spellEnd"/>
      <w:r>
        <w:t xml:space="preserve"> dataset</w:t>
      </w:r>
    </w:p>
    <w:p w14:paraId="4DB948A1" w14:textId="77777777" w:rsidR="00E61938" w:rsidRDefault="00E61938" w:rsidP="00E61938">
      <w:r>
        <w:tab/>
        <w:t xml:space="preserve">Modely I3D mali oba dostupnú architektúru a postup na testovanie mali podobný modelom C3D. Najskôr sme načítali model, </w:t>
      </w:r>
      <w:proofErr w:type="spellStart"/>
      <w:r>
        <w:t>tenzory</w:t>
      </w:r>
      <w:proofErr w:type="spellEnd"/>
      <w:r>
        <w:t xml:space="preserve"> a </w:t>
      </w:r>
      <w:proofErr w:type="spellStart"/>
      <w:r>
        <w:t>checkpoint</w:t>
      </w:r>
      <w:proofErr w:type="spellEnd"/>
      <w:r>
        <w:t xml:space="preserve">. Následne sme kategorizovali pomocou modelu vybrané videá a výsledky sme zapisovali do </w:t>
      </w:r>
      <w:proofErr w:type="spellStart"/>
      <w:r>
        <w:t>csv</w:t>
      </w:r>
      <w:proofErr w:type="spellEnd"/>
      <w:r>
        <w:t xml:space="preserve"> súboru. </w:t>
      </w:r>
    </w:p>
    <w:p w14:paraId="46F7C510" w14:textId="12AEA82A" w:rsidR="00E61938" w:rsidRPr="00236FAF" w:rsidRDefault="00E61938" w:rsidP="00E61938">
      <w:r>
        <w:t xml:space="preserve">Pri načítavaní snímok videa sme narazili na komplikáciu, kedy sa rozmery vstupného </w:t>
      </w:r>
      <w:proofErr w:type="spellStart"/>
      <w:r>
        <w:t>tenzora</w:t>
      </w:r>
      <w:proofErr w:type="spellEnd"/>
      <w:r>
        <w:t xml:space="preserve"> nezhodovali s rozmermi sní</w:t>
      </w:r>
      <w:r w:rsidR="005452D5">
        <w:t>mok</w:t>
      </w:r>
      <w:r>
        <w:t xml:space="preserve">. Tento problém sme vyriešili zopakovaním snímok, aby sme mali požadovaných šestnásť do dimenzie </w:t>
      </w:r>
      <w:proofErr w:type="spellStart"/>
      <w:r>
        <w:t>tenzora</w:t>
      </w:r>
      <w:proofErr w:type="spellEnd"/>
      <w:r>
        <w:t xml:space="preserve"> a vytváraním nového rozmeru dávky (</w:t>
      </w:r>
      <w:proofErr w:type="spellStart"/>
      <w:r>
        <w:t>batch</w:t>
      </w:r>
      <w:proofErr w:type="spellEnd"/>
      <w:r>
        <w:t xml:space="preserve"> </w:t>
      </w:r>
      <w:proofErr w:type="spellStart"/>
      <w:r>
        <w:t>dimension</w:t>
      </w:r>
      <w:proofErr w:type="spellEnd"/>
      <w:r>
        <w:t xml:space="preserve">). </w:t>
      </w:r>
    </w:p>
    <w:p w14:paraId="036A7D72" w14:textId="0043056C" w:rsidR="00F60C94" w:rsidRDefault="00F60C94" w:rsidP="0064459B">
      <w:pPr>
        <w:pStyle w:val="Nadpis2"/>
      </w:pPr>
      <w:bookmarkStart w:id="286" w:name="_Toc152866688"/>
      <w:bookmarkStart w:id="287" w:name="_Toc152869562"/>
      <w:bookmarkStart w:id="288" w:name="_Toc152869979"/>
      <w:bookmarkStart w:id="289" w:name="_Toc162903226"/>
      <w:r w:rsidRPr="00236FAF">
        <w:t>3.</w:t>
      </w:r>
      <w:r w:rsidR="00E61938">
        <w:t>4</w:t>
      </w:r>
      <w:r w:rsidRPr="00236FAF">
        <w:t>. Analýza dát</w:t>
      </w:r>
      <w:bookmarkEnd w:id="286"/>
      <w:bookmarkEnd w:id="287"/>
      <w:bookmarkEnd w:id="288"/>
      <w:bookmarkEnd w:id="289"/>
    </w:p>
    <w:p w14:paraId="6DFA65AA" w14:textId="77777777" w:rsidR="006C6046" w:rsidRDefault="00E61938" w:rsidP="00E61938">
      <w:r>
        <w:t>Ako hlavnú analýzu sme zvolili správnosť kategorizácie modelov. Všetky výsledky sme exportovali do</w:t>
      </w:r>
      <w:r w:rsidR="006C6046">
        <w:t xml:space="preserve"> </w:t>
      </w:r>
      <w:proofErr w:type="spellStart"/>
      <w:r w:rsidR="006C6046">
        <w:t>csv</w:t>
      </w:r>
      <w:proofErr w:type="spellEnd"/>
      <w:r w:rsidR="006C6046">
        <w:t xml:space="preserve"> súborov, ktoré sme následne spracovali v jednotnom súbore v programe Excel. Ako formu vizualizácie dát sme si zvolili tabuľky, do ktorých sme dali názvy videí a ich kategorizácie podľa modelov. Následné výpočty sme zautomatizovali pomocou formúl a vstavaných funkcií Excelu. </w:t>
      </w:r>
    </w:p>
    <w:p w14:paraId="2870DF91" w14:textId="2F8C2C80" w:rsidR="00E61938" w:rsidRPr="00E61938" w:rsidRDefault="006C6046" w:rsidP="00E61938">
      <w:commentRangeStart w:id="290"/>
      <w:r>
        <w:t>Popri tabuľkách sme zvolili vizualizáciu v grafoch.</w:t>
      </w:r>
      <w:commentRangeEnd w:id="290"/>
      <w:r>
        <w:rPr>
          <w:rStyle w:val="Odkaznakomentr"/>
        </w:rPr>
        <w:commentReference w:id="290"/>
      </w:r>
    </w:p>
    <w:p w14:paraId="527AE9CD" w14:textId="65671440" w:rsidR="00E143DB" w:rsidRPr="00236FAF" w:rsidRDefault="00E143DB" w:rsidP="00E143DB">
      <w:pPr>
        <w:pStyle w:val="Nadpis2"/>
      </w:pPr>
      <w:bookmarkStart w:id="291" w:name="_Toc195670727"/>
      <w:bookmarkStart w:id="292" w:name="_Toc195684475"/>
      <w:bookmarkStart w:id="293" w:name="_Toc309047448"/>
      <w:bookmarkStart w:id="294" w:name="_Toc309047494"/>
      <w:bookmarkStart w:id="295" w:name="_Toc309047611"/>
      <w:bookmarkStart w:id="296" w:name="_Toc339279026"/>
      <w:bookmarkStart w:id="297" w:name="_Toc162903227"/>
      <w:bookmarkEnd w:id="249"/>
      <w:bookmarkEnd w:id="250"/>
      <w:bookmarkEnd w:id="255"/>
      <w:bookmarkEnd w:id="256"/>
      <w:bookmarkEnd w:id="257"/>
      <w:bookmarkEnd w:id="258"/>
      <w:r w:rsidRPr="00236FAF">
        <w:lastRenderedPageBreak/>
        <w:t>3.7. Využité technológie</w:t>
      </w:r>
      <w:bookmarkEnd w:id="297"/>
    </w:p>
    <w:p w14:paraId="6BDDD772" w14:textId="664D916E" w:rsidR="00E143DB" w:rsidRPr="00236FAF" w:rsidRDefault="00E143DB" w:rsidP="00E143DB">
      <w:r w:rsidRPr="00236FAF">
        <w:t xml:space="preserve">V tejto práci sme najmä využívali programovací jazyk </w:t>
      </w:r>
      <w:proofErr w:type="spellStart"/>
      <w:r w:rsidRPr="00236FAF">
        <w:t>Python</w:t>
      </w:r>
      <w:proofErr w:type="spellEnd"/>
      <w:r w:rsidRPr="00236FAF">
        <w:t xml:space="preserve"> (verzia </w:t>
      </w:r>
      <w:proofErr w:type="spellStart"/>
      <w:r w:rsidRPr="00236FAF">
        <w:t>Python</w:t>
      </w:r>
      <w:proofErr w:type="spellEnd"/>
      <w:r w:rsidRPr="00236FAF">
        <w:t xml:space="preserve"> 3.10.11). Pre načítanie a prácu s modelmi  sme použili knižnice:</w:t>
      </w:r>
    </w:p>
    <w:p w14:paraId="529F224D" w14:textId="68EEDE6B" w:rsidR="00E143DB" w:rsidRPr="00236FAF" w:rsidRDefault="001B4382" w:rsidP="00E143DB">
      <w:pPr>
        <w:pStyle w:val="Odsekzoznamu"/>
        <w:numPr>
          <w:ilvl w:val="0"/>
          <w:numId w:val="24"/>
        </w:numPr>
      </w:pPr>
      <w:proofErr w:type="spellStart"/>
      <w:r w:rsidRPr="00236FAF">
        <w:t>PyTorch</w:t>
      </w:r>
      <w:proofErr w:type="spellEnd"/>
      <w:r w:rsidRPr="00236FAF">
        <w:t xml:space="preserve"> (práca s modelmi </w:t>
      </w:r>
      <w:r w:rsidR="00D863C8" w:rsidRPr="00236FAF">
        <w:t>TRN a P3D),</w:t>
      </w:r>
    </w:p>
    <w:p w14:paraId="7CDBF1BA" w14:textId="28DA4C70" w:rsidR="00D863C8" w:rsidRPr="00236FAF" w:rsidRDefault="00D863C8" w:rsidP="00E143DB">
      <w:pPr>
        <w:pStyle w:val="Odsekzoznamu"/>
        <w:numPr>
          <w:ilvl w:val="0"/>
          <w:numId w:val="24"/>
        </w:numPr>
      </w:pPr>
      <w:proofErr w:type="spellStart"/>
      <w:r w:rsidRPr="00236FAF">
        <w:t>TensorFlow</w:t>
      </w:r>
      <w:proofErr w:type="spellEnd"/>
      <w:r w:rsidRPr="00236FAF">
        <w:t xml:space="preserve"> (práca s modelmi C3D a I3D),</w:t>
      </w:r>
    </w:p>
    <w:p w14:paraId="63FD4B07" w14:textId="537AF01F" w:rsidR="00D863C8" w:rsidRPr="00236FAF" w:rsidRDefault="00D863C8" w:rsidP="00E143DB">
      <w:pPr>
        <w:pStyle w:val="Odsekzoznamu"/>
        <w:numPr>
          <w:ilvl w:val="0"/>
          <w:numId w:val="24"/>
        </w:numPr>
      </w:pPr>
      <w:proofErr w:type="spellStart"/>
      <w:r w:rsidRPr="00236FAF">
        <w:t>NumPy</w:t>
      </w:r>
      <w:proofErr w:type="spellEnd"/>
      <w:r w:rsidRPr="00236FAF">
        <w:t xml:space="preserve"> (matematické operácie),</w:t>
      </w:r>
    </w:p>
    <w:p w14:paraId="2C045BFC" w14:textId="59B31DA2" w:rsidR="001B4382" w:rsidRPr="00236FAF" w:rsidRDefault="001B4382" w:rsidP="00E143DB">
      <w:pPr>
        <w:pStyle w:val="Odsekzoznamu"/>
        <w:numPr>
          <w:ilvl w:val="0"/>
          <w:numId w:val="24"/>
        </w:numPr>
      </w:pPr>
      <w:r w:rsidRPr="00236FAF">
        <w:t>cv2 (</w:t>
      </w:r>
      <w:r w:rsidR="00D863C8" w:rsidRPr="00236FAF">
        <w:t>práca s videami),</w:t>
      </w:r>
    </w:p>
    <w:p w14:paraId="6BCBA5BF" w14:textId="343659EE" w:rsidR="00D863C8" w:rsidRPr="00236FAF" w:rsidRDefault="00D863C8" w:rsidP="00E143DB">
      <w:pPr>
        <w:pStyle w:val="Odsekzoznamu"/>
        <w:numPr>
          <w:ilvl w:val="0"/>
          <w:numId w:val="24"/>
        </w:numPr>
      </w:pPr>
      <w:proofErr w:type="spellStart"/>
      <w:r w:rsidRPr="00236FAF">
        <w:t>csv</w:t>
      </w:r>
      <w:proofErr w:type="spellEnd"/>
      <w:r w:rsidRPr="00236FAF">
        <w:t xml:space="preserve"> (zapisovanie a vytváranie Excel súborov)</w:t>
      </w:r>
    </w:p>
    <w:p w14:paraId="33DC7A37" w14:textId="68503316" w:rsidR="00D863C8" w:rsidRPr="00236FAF" w:rsidRDefault="00D863C8" w:rsidP="00E143DB">
      <w:pPr>
        <w:pStyle w:val="Odsekzoznamu"/>
        <w:numPr>
          <w:ilvl w:val="0"/>
          <w:numId w:val="24"/>
        </w:numPr>
      </w:pPr>
      <w:r w:rsidRPr="00236FAF">
        <w:t>a os (práca so súborovým systémom a cestami).</w:t>
      </w:r>
    </w:p>
    <w:p w14:paraId="6DBC5B24" w14:textId="03C282BB" w:rsidR="003D5147" w:rsidRDefault="003D5147" w:rsidP="003D5147">
      <w:r w:rsidRPr="00236FAF">
        <w:t xml:space="preserve">Kód v jazyku </w:t>
      </w:r>
      <w:proofErr w:type="spellStart"/>
      <w:r w:rsidRPr="00236FAF">
        <w:t>python</w:t>
      </w:r>
      <w:proofErr w:type="spellEnd"/>
      <w:r w:rsidRPr="00236FAF">
        <w:t xml:space="preserve"> sme písali v programovacom prostredí </w:t>
      </w:r>
      <w:proofErr w:type="spellStart"/>
      <w:r w:rsidRPr="00236FAF">
        <w:t>PyCharm</w:t>
      </w:r>
      <w:proofErr w:type="spellEnd"/>
      <w:r w:rsidRPr="00236FAF">
        <w:t xml:space="preserve"> (</w:t>
      </w:r>
      <w:proofErr w:type="spellStart"/>
      <w:r w:rsidRPr="00236FAF">
        <w:t>PyCharm</w:t>
      </w:r>
      <w:proofErr w:type="spellEnd"/>
      <w:r w:rsidRPr="00236FAF">
        <w:t xml:space="preserve"> </w:t>
      </w:r>
      <w:proofErr w:type="spellStart"/>
      <w:r w:rsidRPr="00236FAF">
        <w:t>Community</w:t>
      </w:r>
      <w:proofErr w:type="spellEnd"/>
      <w:r w:rsidRPr="00236FAF">
        <w:t xml:space="preserve"> </w:t>
      </w:r>
      <w:proofErr w:type="spellStart"/>
      <w:r w:rsidRPr="00236FAF">
        <w:t>Edition</w:t>
      </w:r>
      <w:proofErr w:type="spellEnd"/>
      <w:r w:rsidRPr="00236FAF">
        <w:t xml:space="preserve"> 2023.3.3) od spoločnosti </w:t>
      </w:r>
      <w:proofErr w:type="spellStart"/>
      <w:r w:rsidRPr="00236FAF">
        <w:t>JetBrains</w:t>
      </w:r>
      <w:proofErr w:type="spellEnd"/>
      <w:r w:rsidRPr="00236FAF">
        <w:t>. Pre analýzu výsledkov sme využívali program</w:t>
      </w:r>
      <w:r w:rsidR="00C824EB">
        <w:t xml:space="preserve"> </w:t>
      </w:r>
      <w:proofErr w:type="spellStart"/>
      <w:r w:rsidR="00C824EB">
        <w:t>Miscrosoft</w:t>
      </w:r>
      <w:proofErr w:type="spellEnd"/>
      <w:r w:rsidRPr="00236FAF">
        <w:t xml:space="preserve"> Excel a jeho funkcie, hlavne na urýchlenie výpočtov a dynamické analýzy. Pre ukladanie práce sme si zvolili </w:t>
      </w:r>
      <w:proofErr w:type="spellStart"/>
      <w:r w:rsidRPr="00236FAF">
        <w:t>GitHub</w:t>
      </w:r>
      <w:proofErr w:type="spellEnd"/>
      <w:r w:rsidRPr="00236FAF">
        <w:rPr>
          <w:rStyle w:val="Odkaznapoznmkupodiarou"/>
        </w:rPr>
        <w:footnoteReference w:id="12"/>
      </w:r>
      <w:r w:rsidRPr="00236FAF">
        <w:t>.</w:t>
      </w:r>
    </w:p>
    <w:p w14:paraId="759A7DD9" w14:textId="593D7746" w:rsidR="00800D95" w:rsidRDefault="00800D95" w:rsidP="00800D95">
      <w:pPr>
        <w:pStyle w:val="Nadpis2"/>
      </w:pPr>
      <w:bookmarkStart w:id="298" w:name="_Toc162903228"/>
      <w:r>
        <w:t>3.8. Hypotézy</w:t>
      </w:r>
      <w:bookmarkEnd w:id="298"/>
    </w:p>
    <w:p w14:paraId="74467A6B" w14:textId="6D83A236" w:rsidR="00800D95" w:rsidRDefault="00CD44AB">
      <w:pPr>
        <w:ind w:firstLine="0"/>
      </w:pPr>
      <w:r>
        <w:tab/>
        <w:t>Pri príprave modelov na testovanie sme si stanovili nasledovne hypotézy, ktoré sme vyhodnotili vo výsledkoch:</w:t>
      </w:r>
    </w:p>
    <w:p w14:paraId="101D8B16" w14:textId="6C29FD94" w:rsidR="00800D95" w:rsidRDefault="00800D95">
      <w:pPr>
        <w:ind w:firstLine="0"/>
      </w:pPr>
      <w:r>
        <w:t>- H1:</w:t>
      </w:r>
      <w:r w:rsidR="0084319E">
        <w:t xml:space="preserve"> P</w:t>
      </w:r>
      <w:r w:rsidR="0084319E" w:rsidRPr="00236FAF">
        <w:t>redpoklad, že model</w:t>
      </w:r>
      <w:r w:rsidR="0084319E">
        <w:t xml:space="preserve"> </w:t>
      </w:r>
      <w:r w:rsidR="0084319E" w:rsidRPr="0084319E">
        <w:t>C3D-Sport1M</w:t>
      </w:r>
      <w:r w:rsidR="0084319E" w:rsidRPr="00236FAF">
        <w:t xml:space="preserve"> bude lepšie klasifikovať videá zo športovej kategórie</w:t>
      </w:r>
      <w:r w:rsidR="0084319E">
        <w:t xml:space="preserve"> vzhľadom na to, že bol natrénovaný na športovom datasete.</w:t>
      </w:r>
    </w:p>
    <w:p w14:paraId="000D9291" w14:textId="66D7C6B8" w:rsidR="0084319E" w:rsidRDefault="00800D95">
      <w:pPr>
        <w:ind w:firstLine="0"/>
      </w:pPr>
      <w:r>
        <w:t xml:space="preserve">- H2: </w:t>
      </w:r>
      <w:r w:rsidR="0084319E">
        <w:t xml:space="preserve">Predpoklad, že model </w:t>
      </w:r>
      <w:r w:rsidR="0084319E" w:rsidRPr="0084319E">
        <w:t>C3D-UCF101</w:t>
      </w:r>
      <w:r w:rsidR="0084319E">
        <w:t xml:space="preserve"> bude horšie kategorizovať videá v oblasti detekcie áut, poľnohospodárstva a pohrôm vzhľadom na natrénovaný </w:t>
      </w:r>
      <w:proofErr w:type="spellStart"/>
      <w:r w:rsidR="0084319E">
        <w:t>datset</w:t>
      </w:r>
      <w:proofErr w:type="spellEnd"/>
      <w:r w:rsidR="0084319E">
        <w:t>.</w:t>
      </w:r>
    </w:p>
    <w:p w14:paraId="21A0E200" w14:textId="5966A6A0" w:rsidR="005B3EAD" w:rsidRPr="00236FAF" w:rsidRDefault="0084319E">
      <w:pPr>
        <w:ind w:firstLine="0"/>
      </w:pPr>
      <w:r>
        <w:t xml:space="preserve">- H3: Predpokladáme, že naše testovacie výsledky jednotlivých modelov sa budú približovať výsledkom autorov </w:t>
      </w:r>
      <w:proofErr w:type="spellStart"/>
      <w:r>
        <w:t>datsetu</w:t>
      </w:r>
      <w:proofErr w:type="spellEnd"/>
      <w:r>
        <w:t xml:space="preserve"> ERA.</w:t>
      </w:r>
      <w:r w:rsidRPr="00236FAF">
        <w:t xml:space="preserve"> </w:t>
      </w:r>
      <w:r w:rsidR="005B3EAD" w:rsidRPr="00236FAF">
        <w:br w:type="page"/>
      </w:r>
    </w:p>
    <w:p w14:paraId="1EB1715A" w14:textId="435BD476" w:rsidR="008F373C" w:rsidRDefault="005B3EAD" w:rsidP="006C6046">
      <w:pPr>
        <w:pStyle w:val="Nadpis1"/>
      </w:pPr>
      <w:bookmarkStart w:id="299" w:name="_Toc115537326"/>
      <w:bookmarkStart w:id="300" w:name="_Toc162903229"/>
      <w:r w:rsidRPr="00236FAF">
        <w:lastRenderedPageBreak/>
        <w:t>4</w:t>
      </w:r>
      <w:r w:rsidRPr="00236FAF">
        <w:tab/>
        <w:t>Výsledky</w:t>
      </w:r>
      <w:bookmarkEnd w:id="299"/>
      <w:bookmarkEnd w:id="300"/>
    </w:p>
    <w:p w14:paraId="5A62B286" w14:textId="250D5600" w:rsidR="006C6046" w:rsidRPr="006C6046" w:rsidRDefault="006C6046" w:rsidP="006C6046">
      <w:commentRangeStart w:id="301"/>
      <w:r>
        <w:t xml:space="preserve">Pri práci s modelmi sme potrebovali často krát hľadať riešenia k problémom a optimalizácie našich riešení. </w:t>
      </w:r>
      <w:commentRangeEnd w:id="301"/>
      <w:r w:rsidR="005452D5">
        <w:rPr>
          <w:rStyle w:val="Odkaznakomentr"/>
        </w:rPr>
        <w:commentReference w:id="301"/>
      </w:r>
      <w:r>
        <w:t>Výsledky sme potrebovali analyzovať, interpretovať a porovnávať s výsledkami autorov ERA datasetu.</w:t>
      </w:r>
    </w:p>
    <w:p w14:paraId="05D09D68" w14:textId="505518E5" w:rsidR="009C1AEA" w:rsidRPr="00236FAF" w:rsidRDefault="009C1AEA" w:rsidP="009C1AEA">
      <w:pPr>
        <w:pStyle w:val="Nadpis2"/>
      </w:pPr>
      <w:bookmarkStart w:id="302" w:name="_Toc162903230"/>
      <w:r w:rsidRPr="00236FAF">
        <w:t>4.</w:t>
      </w:r>
      <w:r w:rsidR="006C6046">
        <w:t>1</w:t>
      </w:r>
      <w:r w:rsidRPr="00236FAF">
        <w:t>. Analýza výsledkov</w:t>
      </w:r>
      <w:bookmarkEnd w:id="302"/>
    </w:p>
    <w:p w14:paraId="0CCB06DF" w14:textId="74F55692" w:rsidR="00A314DE" w:rsidRPr="00236FAF" w:rsidRDefault="006C6046" w:rsidP="0097701D">
      <w:r>
        <w:t>Po načítaní pred trénovaných modelov sme získali jednotlivé kategorizácie videí, ktoré sme následne vyhodnotili</w:t>
      </w:r>
      <w:r w:rsidR="0044216E">
        <w:t xml:space="preserve"> podľa ich presnosti (</w:t>
      </w:r>
      <w:proofErr w:type="spellStart"/>
      <w:r w:rsidR="0044216E">
        <w:t>accuracy</w:t>
      </w:r>
      <w:proofErr w:type="spellEnd"/>
      <w:r w:rsidR="0044216E">
        <w:t>)</w:t>
      </w:r>
      <w:r>
        <w:t>, odôvodnili</w:t>
      </w:r>
      <w:r w:rsidR="0044216E">
        <w:t xml:space="preserve"> výsledky</w:t>
      </w:r>
      <w:r>
        <w:t xml:space="preserve"> a</w:t>
      </w:r>
      <w:r w:rsidR="0044216E">
        <w:t> </w:t>
      </w:r>
      <w:r>
        <w:t>zlepšili</w:t>
      </w:r>
      <w:r w:rsidR="0044216E">
        <w:t xml:space="preserve"> predikcie</w:t>
      </w:r>
      <w:r>
        <w:t>.</w:t>
      </w:r>
    </w:p>
    <w:p w14:paraId="014A45B8" w14:textId="0E52D400" w:rsidR="004F5998" w:rsidRPr="00236FAF" w:rsidRDefault="004F5998" w:rsidP="004F5998">
      <w:pPr>
        <w:pStyle w:val="Nadpis3"/>
      </w:pPr>
      <w:bookmarkStart w:id="303" w:name="_Toc162903231"/>
      <w:r w:rsidRPr="00236FAF">
        <w:t>C3D-Sport1M</w:t>
      </w:r>
      <w:bookmarkEnd w:id="303"/>
    </w:p>
    <w:p w14:paraId="1B94BB22" w14:textId="41F49B7A" w:rsidR="00642940" w:rsidRPr="00236FAF" w:rsidRDefault="0084319E" w:rsidP="0099725D">
      <w:r>
        <w:t>Naša hypotéza H1 nebola naplnená.</w:t>
      </w:r>
      <w:r w:rsidR="00642940" w:rsidRPr="00236FAF">
        <w:t xml:space="preserve"> </w:t>
      </w:r>
      <w:r w:rsidR="0033130C" w:rsidRPr="00236FAF">
        <w:t>Pri analýze sme porovnali priemerné percento správnych predikcií pre všetky kategórie: 25,07% a percentá priemerných predikcií pre športové kategórie (</w:t>
      </w:r>
      <w:r w:rsidR="00642940" w:rsidRPr="00236FAF">
        <w:t xml:space="preserve">Basketbal, </w:t>
      </w:r>
      <w:proofErr w:type="spellStart"/>
      <w:r w:rsidR="00642940" w:rsidRPr="00236FAF">
        <w:t>Basebal</w:t>
      </w:r>
      <w:proofErr w:type="spellEnd"/>
      <w:r w:rsidR="00642940" w:rsidRPr="00236FAF">
        <w:t>, Člnkovanie, Cyklistika, Beh, Futbal, Plávanie</w:t>
      </w:r>
      <w:r w:rsidR="0033130C" w:rsidRPr="00236FAF">
        <w:t xml:space="preserve"> a </w:t>
      </w:r>
      <w:r w:rsidR="00642940" w:rsidRPr="00236FAF">
        <w:t>Závody áut</w:t>
      </w:r>
      <w:r w:rsidR="0033130C" w:rsidRPr="00236FAF">
        <w:t>)</w:t>
      </w:r>
      <w:r w:rsidR="000F2915">
        <w:t>.</w:t>
      </w:r>
      <w:r w:rsidR="0033130C" w:rsidRPr="00236FAF">
        <w:t xml:space="preserve"> V tabuľke 2 môžeme vidieť, že oproti priemeru zo všetkých kategórií sa predikcie výrazne nezlepšili pri športových videách.</w:t>
      </w:r>
      <w:r w:rsidR="00642940" w:rsidRPr="00236FAF">
        <w:fldChar w:fldCharType="begin"/>
      </w:r>
      <w:r w:rsidR="00642940" w:rsidRPr="00236FAF">
        <w:instrText xml:space="preserve"> LINK </w:instrText>
      </w:r>
      <w:r w:rsidR="009D375F" w:rsidRPr="00236FAF">
        <w:instrText xml:space="preserve">Excel.Sheet.12 C:\\Users\\jhene\\Desktop\\results.xlsx C3DI!R3C15:R10C16 </w:instrText>
      </w:r>
      <w:r w:rsidR="00642940" w:rsidRPr="00236FAF">
        <w:instrText xml:space="preserve">\a \f 5 \h  \* MERGEFORMAT </w:instrText>
      </w:r>
      <w:r w:rsidR="00642940" w:rsidRPr="00236FAF">
        <w:fldChar w:fldCharType="separate"/>
      </w:r>
    </w:p>
    <w:p w14:paraId="42ABD4C2" w14:textId="1433C16C" w:rsidR="00642940" w:rsidRPr="00236FAF" w:rsidRDefault="00642940" w:rsidP="004F25C1">
      <w:pPr>
        <w:pStyle w:val="Popis"/>
      </w:pPr>
      <w:r w:rsidRPr="00236FAF">
        <w:t xml:space="preserve">Tabuľka </w:t>
      </w:r>
      <w:r w:rsidRPr="00236FAF">
        <w:fldChar w:fldCharType="begin"/>
      </w:r>
      <w:r w:rsidRPr="00236FAF">
        <w:instrText xml:space="preserve"> SEQ Tabuľka \* ARABIC </w:instrText>
      </w:r>
      <w:r w:rsidRPr="00236FAF">
        <w:fldChar w:fldCharType="separate"/>
      </w:r>
      <w:r w:rsidR="00B8607B">
        <w:rPr>
          <w:noProof/>
        </w:rPr>
        <w:t>2</w:t>
      </w:r>
      <w:r w:rsidRPr="00236FAF">
        <w:fldChar w:fldCharType="end"/>
      </w:r>
      <w:r w:rsidRPr="00236FAF">
        <w:t xml:space="preserve"> C3D-Sport1M predikcie pre športy</w:t>
      </w:r>
    </w:p>
    <w:tbl>
      <w:tblPr>
        <w:tblStyle w:val="Mriekatabuky"/>
        <w:tblW w:w="5524" w:type="dxa"/>
        <w:jc w:val="center"/>
        <w:tblLook w:val="04A0" w:firstRow="1" w:lastRow="0" w:firstColumn="1" w:lastColumn="0" w:noHBand="0" w:noVBand="1"/>
      </w:tblPr>
      <w:tblGrid>
        <w:gridCol w:w="2670"/>
        <w:gridCol w:w="2854"/>
      </w:tblGrid>
      <w:tr w:rsidR="0033130C" w:rsidRPr="00236FAF" w14:paraId="7A8D2740" w14:textId="77777777" w:rsidTr="0033130C">
        <w:trPr>
          <w:trHeight w:val="288"/>
          <w:jc w:val="center"/>
        </w:trPr>
        <w:tc>
          <w:tcPr>
            <w:tcW w:w="2670" w:type="dxa"/>
            <w:noWrap/>
          </w:tcPr>
          <w:p w14:paraId="5B255D74" w14:textId="5AAE4694" w:rsidR="0033130C" w:rsidRPr="00236FAF" w:rsidRDefault="0033130C" w:rsidP="00742C86">
            <w:pPr>
              <w:rPr>
                <w:sz w:val="20"/>
                <w:szCs w:val="20"/>
              </w:rPr>
            </w:pPr>
            <w:r w:rsidRPr="00236FAF">
              <w:t>Názov kategórie</w:t>
            </w:r>
          </w:p>
        </w:tc>
        <w:tc>
          <w:tcPr>
            <w:tcW w:w="2854" w:type="dxa"/>
            <w:noWrap/>
          </w:tcPr>
          <w:p w14:paraId="437F026F" w14:textId="5C6CDEF9" w:rsidR="0033130C" w:rsidRPr="00236FAF" w:rsidRDefault="0033130C" w:rsidP="000F2915">
            <w:pPr>
              <w:spacing w:line="276" w:lineRule="auto"/>
              <w:jc w:val="center"/>
              <w:rPr>
                <w:sz w:val="20"/>
                <w:szCs w:val="20"/>
              </w:rPr>
            </w:pPr>
            <w:r w:rsidRPr="00236FAF">
              <w:t>Priemerná správna predikcia v</w:t>
            </w:r>
            <w:r w:rsidR="0044216E">
              <w:t> %</w:t>
            </w:r>
          </w:p>
        </w:tc>
      </w:tr>
      <w:tr w:rsidR="00642940" w:rsidRPr="00236FAF" w14:paraId="6634B6A6" w14:textId="77777777" w:rsidTr="0033130C">
        <w:trPr>
          <w:trHeight w:val="288"/>
          <w:jc w:val="center"/>
        </w:trPr>
        <w:tc>
          <w:tcPr>
            <w:tcW w:w="2670" w:type="dxa"/>
            <w:noWrap/>
            <w:hideMark/>
          </w:tcPr>
          <w:p w14:paraId="1964A815" w14:textId="0525A2F7" w:rsidR="00642940" w:rsidRPr="00236FAF" w:rsidRDefault="00642940" w:rsidP="00742C86">
            <w:proofErr w:type="spellStart"/>
            <w:r w:rsidRPr="00236FAF">
              <w:t>Bas</w:t>
            </w:r>
            <w:r w:rsidR="0033130C" w:rsidRPr="00236FAF">
              <w:t>ebal</w:t>
            </w:r>
            <w:proofErr w:type="spellEnd"/>
          </w:p>
        </w:tc>
        <w:tc>
          <w:tcPr>
            <w:tcW w:w="2854" w:type="dxa"/>
            <w:noWrap/>
            <w:hideMark/>
          </w:tcPr>
          <w:p w14:paraId="4590FC88" w14:textId="77777777" w:rsidR="00642940" w:rsidRPr="00236FAF" w:rsidRDefault="00642940" w:rsidP="00642940">
            <w:pPr>
              <w:jc w:val="center"/>
            </w:pPr>
            <w:r w:rsidRPr="00236FAF">
              <w:t>26,67</w:t>
            </w:r>
          </w:p>
        </w:tc>
      </w:tr>
      <w:tr w:rsidR="00642940" w:rsidRPr="00236FAF" w14:paraId="6C20BDF8" w14:textId="77777777" w:rsidTr="0033130C">
        <w:trPr>
          <w:trHeight w:val="288"/>
          <w:jc w:val="center"/>
        </w:trPr>
        <w:tc>
          <w:tcPr>
            <w:tcW w:w="2670" w:type="dxa"/>
            <w:noWrap/>
            <w:hideMark/>
          </w:tcPr>
          <w:p w14:paraId="0F4FDA2C" w14:textId="0FE97F27" w:rsidR="00642940" w:rsidRPr="00236FAF" w:rsidRDefault="00642940" w:rsidP="00742C86">
            <w:r w:rsidRPr="00236FAF">
              <w:t>Basketbal</w:t>
            </w:r>
          </w:p>
        </w:tc>
        <w:tc>
          <w:tcPr>
            <w:tcW w:w="2854" w:type="dxa"/>
            <w:noWrap/>
            <w:hideMark/>
          </w:tcPr>
          <w:p w14:paraId="057171A0" w14:textId="77777777" w:rsidR="00642940" w:rsidRPr="00236FAF" w:rsidRDefault="00642940" w:rsidP="00642940">
            <w:pPr>
              <w:jc w:val="center"/>
            </w:pPr>
            <w:r w:rsidRPr="00236FAF">
              <w:t>26,67</w:t>
            </w:r>
          </w:p>
        </w:tc>
      </w:tr>
      <w:tr w:rsidR="00642940" w:rsidRPr="00236FAF" w14:paraId="1DF4299B" w14:textId="77777777" w:rsidTr="0033130C">
        <w:trPr>
          <w:trHeight w:val="288"/>
          <w:jc w:val="center"/>
        </w:trPr>
        <w:tc>
          <w:tcPr>
            <w:tcW w:w="2670" w:type="dxa"/>
            <w:noWrap/>
            <w:hideMark/>
          </w:tcPr>
          <w:p w14:paraId="3F24D1CC" w14:textId="3137816C" w:rsidR="00642940" w:rsidRPr="00236FAF" w:rsidRDefault="0033130C" w:rsidP="00742C86">
            <w:r w:rsidRPr="00236FAF">
              <w:t>Člnkovanie</w:t>
            </w:r>
          </w:p>
        </w:tc>
        <w:tc>
          <w:tcPr>
            <w:tcW w:w="2854" w:type="dxa"/>
            <w:noWrap/>
            <w:hideMark/>
          </w:tcPr>
          <w:p w14:paraId="02915EF2" w14:textId="77777777" w:rsidR="00642940" w:rsidRPr="00236FAF" w:rsidRDefault="00642940" w:rsidP="00642940">
            <w:pPr>
              <w:jc w:val="center"/>
            </w:pPr>
            <w:r w:rsidRPr="00236FAF">
              <w:t>46,67</w:t>
            </w:r>
          </w:p>
        </w:tc>
      </w:tr>
      <w:tr w:rsidR="00642940" w:rsidRPr="00236FAF" w14:paraId="295D77E7" w14:textId="77777777" w:rsidTr="0033130C">
        <w:trPr>
          <w:trHeight w:val="288"/>
          <w:jc w:val="center"/>
        </w:trPr>
        <w:tc>
          <w:tcPr>
            <w:tcW w:w="2670" w:type="dxa"/>
            <w:noWrap/>
            <w:hideMark/>
          </w:tcPr>
          <w:p w14:paraId="3AECE1EC" w14:textId="7C7A32B8" w:rsidR="00642940" w:rsidRPr="00236FAF" w:rsidRDefault="0033130C" w:rsidP="00742C86">
            <w:r w:rsidRPr="00236FAF">
              <w:t>Cyklistika</w:t>
            </w:r>
          </w:p>
        </w:tc>
        <w:tc>
          <w:tcPr>
            <w:tcW w:w="2854" w:type="dxa"/>
            <w:noWrap/>
            <w:hideMark/>
          </w:tcPr>
          <w:p w14:paraId="2CA3F792" w14:textId="77777777" w:rsidR="00642940" w:rsidRPr="00236FAF" w:rsidRDefault="00642940" w:rsidP="00642940">
            <w:pPr>
              <w:jc w:val="center"/>
            </w:pPr>
            <w:r w:rsidRPr="00236FAF">
              <w:t>13,33</w:t>
            </w:r>
          </w:p>
        </w:tc>
      </w:tr>
      <w:tr w:rsidR="00642940" w:rsidRPr="00236FAF" w14:paraId="3697C679" w14:textId="77777777" w:rsidTr="0033130C">
        <w:trPr>
          <w:trHeight w:val="288"/>
          <w:jc w:val="center"/>
        </w:trPr>
        <w:tc>
          <w:tcPr>
            <w:tcW w:w="2670" w:type="dxa"/>
            <w:noWrap/>
            <w:hideMark/>
          </w:tcPr>
          <w:p w14:paraId="01CDA6EC" w14:textId="4EC35246" w:rsidR="00642940" w:rsidRPr="00236FAF" w:rsidRDefault="0033130C" w:rsidP="00742C86">
            <w:r w:rsidRPr="00236FAF">
              <w:t>Beh</w:t>
            </w:r>
          </w:p>
        </w:tc>
        <w:tc>
          <w:tcPr>
            <w:tcW w:w="2854" w:type="dxa"/>
            <w:noWrap/>
            <w:hideMark/>
          </w:tcPr>
          <w:p w14:paraId="49896295" w14:textId="77777777" w:rsidR="00642940" w:rsidRPr="00236FAF" w:rsidRDefault="00642940" w:rsidP="00642940">
            <w:pPr>
              <w:jc w:val="center"/>
            </w:pPr>
            <w:r w:rsidRPr="00236FAF">
              <w:t>6,67</w:t>
            </w:r>
          </w:p>
        </w:tc>
      </w:tr>
      <w:tr w:rsidR="00642940" w:rsidRPr="00236FAF" w14:paraId="69409BD2" w14:textId="77777777" w:rsidTr="0033130C">
        <w:trPr>
          <w:trHeight w:val="288"/>
          <w:jc w:val="center"/>
        </w:trPr>
        <w:tc>
          <w:tcPr>
            <w:tcW w:w="2670" w:type="dxa"/>
            <w:noWrap/>
            <w:hideMark/>
          </w:tcPr>
          <w:p w14:paraId="77A5E05A" w14:textId="1C9669E7" w:rsidR="00642940" w:rsidRPr="00236FAF" w:rsidRDefault="0033130C" w:rsidP="00742C86">
            <w:r w:rsidRPr="00236FAF">
              <w:t>Futbal</w:t>
            </w:r>
          </w:p>
        </w:tc>
        <w:tc>
          <w:tcPr>
            <w:tcW w:w="2854" w:type="dxa"/>
            <w:noWrap/>
            <w:hideMark/>
          </w:tcPr>
          <w:p w14:paraId="319CD914" w14:textId="77777777" w:rsidR="00642940" w:rsidRPr="00236FAF" w:rsidRDefault="00642940" w:rsidP="00642940">
            <w:pPr>
              <w:jc w:val="center"/>
            </w:pPr>
            <w:r w:rsidRPr="00236FAF">
              <w:t>46,67</w:t>
            </w:r>
          </w:p>
        </w:tc>
      </w:tr>
      <w:tr w:rsidR="00642940" w:rsidRPr="00236FAF" w14:paraId="0BFA48BB" w14:textId="77777777" w:rsidTr="0033130C">
        <w:trPr>
          <w:trHeight w:val="288"/>
          <w:jc w:val="center"/>
        </w:trPr>
        <w:tc>
          <w:tcPr>
            <w:tcW w:w="2670" w:type="dxa"/>
            <w:noWrap/>
            <w:hideMark/>
          </w:tcPr>
          <w:p w14:paraId="6EA6B309" w14:textId="330CB719" w:rsidR="00642940" w:rsidRPr="00236FAF" w:rsidRDefault="0033130C" w:rsidP="00742C86">
            <w:r w:rsidRPr="00236FAF">
              <w:t>Plávanie</w:t>
            </w:r>
          </w:p>
        </w:tc>
        <w:tc>
          <w:tcPr>
            <w:tcW w:w="2854" w:type="dxa"/>
            <w:noWrap/>
            <w:hideMark/>
          </w:tcPr>
          <w:p w14:paraId="0C2F41C1" w14:textId="77777777" w:rsidR="00642940" w:rsidRPr="00236FAF" w:rsidRDefault="00642940" w:rsidP="00642940">
            <w:pPr>
              <w:jc w:val="center"/>
            </w:pPr>
            <w:r w:rsidRPr="00236FAF">
              <w:t>26,67</w:t>
            </w:r>
          </w:p>
        </w:tc>
      </w:tr>
      <w:tr w:rsidR="00642940" w:rsidRPr="00236FAF" w14:paraId="2C262366" w14:textId="77777777" w:rsidTr="0033130C">
        <w:trPr>
          <w:trHeight w:val="300"/>
          <w:jc w:val="center"/>
        </w:trPr>
        <w:tc>
          <w:tcPr>
            <w:tcW w:w="2670" w:type="dxa"/>
            <w:noWrap/>
            <w:hideMark/>
          </w:tcPr>
          <w:p w14:paraId="1BC4E994" w14:textId="4A8765E4" w:rsidR="00642940" w:rsidRPr="00236FAF" w:rsidRDefault="0033130C" w:rsidP="00742C86">
            <w:r w:rsidRPr="00236FAF">
              <w:t>Závody áut</w:t>
            </w:r>
          </w:p>
        </w:tc>
        <w:tc>
          <w:tcPr>
            <w:tcW w:w="2854" w:type="dxa"/>
            <w:noWrap/>
            <w:hideMark/>
          </w:tcPr>
          <w:p w14:paraId="6C419CB8" w14:textId="77777777" w:rsidR="00642940" w:rsidRPr="00236FAF" w:rsidRDefault="00642940" w:rsidP="00642940">
            <w:pPr>
              <w:jc w:val="center"/>
            </w:pPr>
            <w:r w:rsidRPr="00236FAF">
              <w:t>13,33</w:t>
            </w:r>
          </w:p>
        </w:tc>
      </w:tr>
    </w:tbl>
    <w:p w14:paraId="31519B37" w14:textId="47BE4FAC" w:rsidR="004F5998" w:rsidRPr="00236FAF" w:rsidRDefault="00642940" w:rsidP="00642940">
      <w:r w:rsidRPr="00236FAF">
        <w:fldChar w:fldCharType="end"/>
      </w:r>
      <w:r w:rsidRPr="00236FAF">
        <w:t>Dôvod</w:t>
      </w:r>
      <w:r w:rsidR="000F2915">
        <w:t xml:space="preserve"> vidíme</w:t>
      </w:r>
      <w:r w:rsidR="006C09A8" w:rsidRPr="00236FAF">
        <w:t xml:space="preserve"> ten</w:t>
      </w:r>
      <w:r w:rsidRPr="00236FAF">
        <w:t>, že model bol síce natrénovaný na komplexnom datasete športov</w:t>
      </w:r>
      <w:r w:rsidR="006C09A8" w:rsidRPr="00236FAF">
        <w:t xml:space="preserve"> (Sport1M)</w:t>
      </w:r>
      <w:r w:rsidRPr="00236FAF">
        <w:t>, ale dataset obsahuje videá ktoré sú v rôznej kvalite, veľkosti a dĺžke, čiže môže byť natrénovaný lepšie vo všeobecnosti, ale nie na videách z datasetu ERA, ktoré sú unitárne v</w:t>
      </w:r>
      <w:r w:rsidR="003D6E22" w:rsidRPr="00236FAF">
        <w:t> </w:t>
      </w:r>
      <w:r w:rsidRPr="00236FAF">
        <w:t>parametroch</w:t>
      </w:r>
      <w:r w:rsidR="003D6E22" w:rsidRPr="00236FAF">
        <w:t xml:space="preserve"> a hlavne sú snímané z pohľadu z vrchu. </w:t>
      </w:r>
    </w:p>
    <w:p w14:paraId="14357D11" w14:textId="2F0ABBE9" w:rsidR="003D6E22" w:rsidRPr="00236FAF" w:rsidRDefault="006C09A8" w:rsidP="00642940">
      <w:r w:rsidRPr="00236FAF">
        <w:t>Pri porovnaní</w:t>
      </w:r>
      <w:r w:rsidR="003D6E22" w:rsidRPr="00236FAF">
        <w:t xml:space="preserve"> naš</w:t>
      </w:r>
      <w:r w:rsidRPr="00236FAF">
        <w:t>ich</w:t>
      </w:r>
      <w:r w:rsidR="003D6E22" w:rsidRPr="00236FAF">
        <w:t xml:space="preserve"> výsledk</w:t>
      </w:r>
      <w:r w:rsidRPr="00236FAF">
        <w:t>ov</w:t>
      </w:r>
      <w:r w:rsidR="003D6E22" w:rsidRPr="00236FAF">
        <w:t xml:space="preserve"> s výsledkami autorov datasetu ERA, </w:t>
      </w:r>
      <w:r w:rsidRPr="00236FAF">
        <w:t xml:space="preserve">sme nemali veľké odchýlky </w:t>
      </w:r>
      <w:r w:rsidR="003D6E22" w:rsidRPr="00236FAF">
        <w:t>(Tabuľka 3)</w:t>
      </w:r>
    </w:p>
    <w:p w14:paraId="3D6F079C" w14:textId="2CAF38BD" w:rsidR="003D6E22" w:rsidRPr="00236FAF" w:rsidRDefault="003D6E22" w:rsidP="004F25C1">
      <w:pPr>
        <w:pStyle w:val="Popis"/>
      </w:pPr>
      <w:r w:rsidRPr="00236FAF">
        <w:lastRenderedPageBreak/>
        <w:t xml:space="preserve">Tabuľka </w:t>
      </w:r>
      <w:r w:rsidRPr="00236FAF">
        <w:fldChar w:fldCharType="begin"/>
      </w:r>
      <w:r w:rsidRPr="00236FAF">
        <w:instrText xml:space="preserve"> SEQ Tabuľka \* ARABIC </w:instrText>
      </w:r>
      <w:r w:rsidRPr="00236FAF">
        <w:fldChar w:fldCharType="separate"/>
      </w:r>
      <w:r w:rsidR="00B8607B">
        <w:rPr>
          <w:noProof/>
        </w:rPr>
        <w:t>3</w:t>
      </w:r>
      <w:r w:rsidRPr="00236FAF">
        <w:fldChar w:fldCharType="end"/>
      </w:r>
      <w:r w:rsidRPr="00236FAF">
        <w:t xml:space="preserve"> Porovnanie výsledkov nášho testovania s ERA výsledkami</w:t>
      </w:r>
      <w:r w:rsidR="0099725D" w:rsidRPr="00236FAF">
        <w:t xml:space="preserve"> pre C3D-Sport1M</w:t>
      </w:r>
    </w:p>
    <w:tbl>
      <w:tblPr>
        <w:tblStyle w:val="Mriekatabuky"/>
        <w:tblW w:w="0" w:type="auto"/>
        <w:jc w:val="center"/>
        <w:tblLook w:val="04A0" w:firstRow="1" w:lastRow="0" w:firstColumn="1" w:lastColumn="0" w:noHBand="0" w:noVBand="1"/>
      </w:tblPr>
      <w:tblGrid>
        <w:gridCol w:w="1976"/>
        <w:gridCol w:w="1643"/>
        <w:gridCol w:w="1616"/>
        <w:gridCol w:w="1623"/>
      </w:tblGrid>
      <w:tr w:rsidR="00A30EF8" w:rsidRPr="00236FAF" w14:paraId="44F8FC67" w14:textId="77777777" w:rsidTr="00B85EB5">
        <w:trPr>
          <w:jc w:val="center"/>
        </w:trPr>
        <w:tc>
          <w:tcPr>
            <w:tcW w:w="1976" w:type="dxa"/>
          </w:tcPr>
          <w:p w14:paraId="545195CF" w14:textId="392C1290" w:rsidR="00A30EF8" w:rsidRPr="00236FAF" w:rsidRDefault="00A30EF8" w:rsidP="00642940">
            <w:pPr>
              <w:ind w:firstLine="0"/>
            </w:pPr>
            <w:r w:rsidRPr="00236FAF">
              <w:t>Názov kategórie</w:t>
            </w:r>
          </w:p>
        </w:tc>
        <w:tc>
          <w:tcPr>
            <w:tcW w:w="1643" w:type="dxa"/>
          </w:tcPr>
          <w:p w14:paraId="58ED0043" w14:textId="29E005C9" w:rsidR="00A30EF8" w:rsidRPr="00236FAF" w:rsidRDefault="00A30EF8" w:rsidP="00642940">
            <w:pPr>
              <w:ind w:firstLine="0"/>
            </w:pPr>
            <w:r w:rsidRPr="00236FAF">
              <w:t>Priemerná správna predikcia v %</w:t>
            </w:r>
          </w:p>
        </w:tc>
        <w:tc>
          <w:tcPr>
            <w:tcW w:w="1616" w:type="dxa"/>
          </w:tcPr>
          <w:p w14:paraId="172FF0EB" w14:textId="74212FAF" w:rsidR="00A30EF8" w:rsidRPr="00236FAF" w:rsidRDefault="00A30EF8" w:rsidP="00642940">
            <w:pPr>
              <w:ind w:firstLine="0"/>
            </w:pPr>
            <w:r w:rsidRPr="00236FAF">
              <w:t xml:space="preserve">C3DI – ERA </w:t>
            </w:r>
            <w:proofErr w:type="spellStart"/>
            <w:r w:rsidR="0044216E">
              <w:t>accuracy</w:t>
            </w:r>
            <w:proofErr w:type="spellEnd"/>
            <w:r w:rsidR="0044216E">
              <w:t xml:space="preserve"> </w:t>
            </w:r>
            <w:r w:rsidRPr="00236FAF">
              <w:t>v %</w:t>
            </w:r>
          </w:p>
        </w:tc>
        <w:tc>
          <w:tcPr>
            <w:tcW w:w="1623" w:type="dxa"/>
          </w:tcPr>
          <w:p w14:paraId="253A3466" w14:textId="063C69DE" w:rsidR="00A30EF8" w:rsidRPr="00236FAF" w:rsidRDefault="00A30EF8" w:rsidP="00642940">
            <w:pPr>
              <w:ind w:firstLine="0"/>
            </w:pPr>
            <w:r w:rsidRPr="00236FAF">
              <w:t xml:space="preserve">C3DII – ERA </w:t>
            </w:r>
            <w:proofErr w:type="spellStart"/>
            <w:r w:rsidR="0044216E">
              <w:t>accuracy</w:t>
            </w:r>
            <w:proofErr w:type="spellEnd"/>
            <w:r w:rsidRPr="00236FAF">
              <w:t xml:space="preserve"> v %</w:t>
            </w:r>
          </w:p>
        </w:tc>
      </w:tr>
      <w:tr w:rsidR="00A30EF8" w:rsidRPr="00236FAF" w14:paraId="7F5EAEFB" w14:textId="77777777" w:rsidTr="00B85EB5">
        <w:trPr>
          <w:jc w:val="center"/>
        </w:trPr>
        <w:tc>
          <w:tcPr>
            <w:tcW w:w="1976" w:type="dxa"/>
          </w:tcPr>
          <w:p w14:paraId="26CB1EFC" w14:textId="6AD0F574" w:rsidR="00A30EF8" w:rsidRPr="00236FAF" w:rsidRDefault="00A30EF8" w:rsidP="003D6E22">
            <w:pPr>
              <w:ind w:firstLine="0"/>
            </w:pPr>
            <w:proofErr w:type="spellStart"/>
            <w:r w:rsidRPr="00236FAF">
              <w:t>Basebal</w:t>
            </w:r>
            <w:proofErr w:type="spellEnd"/>
          </w:p>
        </w:tc>
        <w:tc>
          <w:tcPr>
            <w:tcW w:w="1643" w:type="dxa"/>
          </w:tcPr>
          <w:p w14:paraId="597069AF" w14:textId="24811C77" w:rsidR="00A30EF8" w:rsidRPr="00236FAF" w:rsidRDefault="00A30EF8" w:rsidP="003D6E22">
            <w:pPr>
              <w:ind w:firstLine="0"/>
            </w:pPr>
            <w:r w:rsidRPr="00236FAF">
              <w:t>26,67</w:t>
            </w:r>
          </w:p>
        </w:tc>
        <w:tc>
          <w:tcPr>
            <w:tcW w:w="1616" w:type="dxa"/>
          </w:tcPr>
          <w:p w14:paraId="48934AFF" w14:textId="56D63522" w:rsidR="00A30EF8" w:rsidRPr="00236FAF" w:rsidRDefault="00A30EF8" w:rsidP="003D6E22">
            <w:pPr>
              <w:ind w:firstLine="0"/>
            </w:pPr>
            <w:r w:rsidRPr="00236FAF">
              <w:t>40,9</w:t>
            </w:r>
          </w:p>
        </w:tc>
        <w:tc>
          <w:tcPr>
            <w:tcW w:w="1623" w:type="dxa"/>
          </w:tcPr>
          <w:p w14:paraId="55B0EC1B" w14:textId="3590FA19" w:rsidR="00A30EF8" w:rsidRPr="00236FAF" w:rsidRDefault="00A30EF8" w:rsidP="003D6E22">
            <w:pPr>
              <w:ind w:firstLine="0"/>
            </w:pPr>
            <w:r w:rsidRPr="00236FAF">
              <w:t>45,7</w:t>
            </w:r>
          </w:p>
        </w:tc>
      </w:tr>
      <w:tr w:rsidR="00A30EF8" w:rsidRPr="00236FAF" w14:paraId="5A5F9D27" w14:textId="77777777" w:rsidTr="00B85EB5">
        <w:trPr>
          <w:jc w:val="center"/>
        </w:trPr>
        <w:tc>
          <w:tcPr>
            <w:tcW w:w="1976" w:type="dxa"/>
          </w:tcPr>
          <w:p w14:paraId="3A48A6C0" w14:textId="25C0ED70" w:rsidR="00A30EF8" w:rsidRPr="00236FAF" w:rsidRDefault="00A30EF8" w:rsidP="003D6E22">
            <w:pPr>
              <w:ind w:firstLine="0"/>
            </w:pPr>
            <w:r w:rsidRPr="00236FAF">
              <w:t>Basketbal</w:t>
            </w:r>
          </w:p>
        </w:tc>
        <w:tc>
          <w:tcPr>
            <w:tcW w:w="1643" w:type="dxa"/>
          </w:tcPr>
          <w:p w14:paraId="1031D803" w14:textId="082DC951" w:rsidR="00A30EF8" w:rsidRPr="00236FAF" w:rsidRDefault="00A30EF8" w:rsidP="003D6E22">
            <w:pPr>
              <w:ind w:firstLine="0"/>
            </w:pPr>
            <w:r w:rsidRPr="00236FAF">
              <w:t>26,67</w:t>
            </w:r>
          </w:p>
        </w:tc>
        <w:tc>
          <w:tcPr>
            <w:tcW w:w="1616" w:type="dxa"/>
          </w:tcPr>
          <w:p w14:paraId="6338B0C5" w14:textId="78D5B078" w:rsidR="00A30EF8" w:rsidRPr="00236FAF" w:rsidRDefault="00A30EF8" w:rsidP="003D6E22">
            <w:pPr>
              <w:ind w:firstLine="0"/>
            </w:pPr>
            <w:r w:rsidRPr="00236FAF">
              <w:t>37,0</w:t>
            </w:r>
          </w:p>
        </w:tc>
        <w:tc>
          <w:tcPr>
            <w:tcW w:w="1623" w:type="dxa"/>
          </w:tcPr>
          <w:p w14:paraId="10E272ED" w14:textId="56D0C4D7" w:rsidR="00A30EF8" w:rsidRPr="00236FAF" w:rsidRDefault="00A30EF8" w:rsidP="003D6E22">
            <w:pPr>
              <w:ind w:firstLine="0"/>
            </w:pPr>
            <w:r w:rsidRPr="00236FAF">
              <w:t>48,9</w:t>
            </w:r>
          </w:p>
        </w:tc>
      </w:tr>
      <w:tr w:rsidR="00A30EF8" w:rsidRPr="00236FAF" w14:paraId="6A07F67C" w14:textId="77777777" w:rsidTr="00B85EB5">
        <w:trPr>
          <w:jc w:val="center"/>
        </w:trPr>
        <w:tc>
          <w:tcPr>
            <w:tcW w:w="1976" w:type="dxa"/>
          </w:tcPr>
          <w:p w14:paraId="66A688BE" w14:textId="13AD638D" w:rsidR="00A30EF8" w:rsidRPr="00236FAF" w:rsidRDefault="00A30EF8" w:rsidP="003D6E22">
            <w:pPr>
              <w:ind w:firstLine="0"/>
            </w:pPr>
            <w:r w:rsidRPr="00236FAF">
              <w:t>Člnkovanie</w:t>
            </w:r>
          </w:p>
        </w:tc>
        <w:tc>
          <w:tcPr>
            <w:tcW w:w="1643" w:type="dxa"/>
          </w:tcPr>
          <w:p w14:paraId="1DD8BF83" w14:textId="5F90D1DC" w:rsidR="00A30EF8" w:rsidRPr="00236FAF" w:rsidRDefault="00A30EF8" w:rsidP="003D6E22">
            <w:pPr>
              <w:ind w:firstLine="0"/>
            </w:pPr>
            <w:r w:rsidRPr="00236FAF">
              <w:t>46,67</w:t>
            </w:r>
          </w:p>
        </w:tc>
        <w:tc>
          <w:tcPr>
            <w:tcW w:w="1616" w:type="dxa"/>
          </w:tcPr>
          <w:p w14:paraId="1F37B9F1" w14:textId="015A4361" w:rsidR="00A30EF8" w:rsidRPr="00236FAF" w:rsidRDefault="00A30EF8" w:rsidP="003D6E22">
            <w:pPr>
              <w:ind w:firstLine="0"/>
            </w:pPr>
            <w:r w:rsidRPr="00236FAF">
              <w:t>47,5</w:t>
            </w:r>
          </w:p>
        </w:tc>
        <w:tc>
          <w:tcPr>
            <w:tcW w:w="1623" w:type="dxa"/>
          </w:tcPr>
          <w:p w14:paraId="37E5129E" w14:textId="3BA7075D" w:rsidR="00A30EF8" w:rsidRPr="00236FAF" w:rsidRDefault="00184DEC" w:rsidP="003D6E22">
            <w:pPr>
              <w:ind w:firstLine="0"/>
            </w:pPr>
            <w:r w:rsidRPr="00184DEC">
              <w:t>41,9</w:t>
            </w:r>
          </w:p>
        </w:tc>
      </w:tr>
      <w:tr w:rsidR="00A30EF8" w:rsidRPr="00236FAF" w14:paraId="015F5011" w14:textId="77777777" w:rsidTr="00B85EB5">
        <w:trPr>
          <w:jc w:val="center"/>
        </w:trPr>
        <w:tc>
          <w:tcPr>
            <w:tcW w:w="1976" w:type="dxa"/>
          </w:tcPr>
          <w:p w14:paraId="503573CD" w14:textId="42D3D8C5" w:rsidR="00A30EF8" w:rsidRPr="00236FAF" w:rsidRDefault="00A30EF8" w:rsidP="003D6E22">
            <w:pPr>
              <w:ind w:firstLine="0"/>
            </w:pPr>
            <w:r w:rsidRPr="00236FAF">
              <w:t>Závody áut</w:t>
            </w:r>
          </w:p>
        </w:tc>
        <w:tc>
          <w:tcPr>
            <w:tcW w:w="1643" w:type="dxa"/>
          </w:tcPr>
          <w:p w14:paraId="2DA86168" w14:textId="51CFCFEB" w:rsidR="00A30EF8" w:rsidRPr="00236FAF" w:rsidRDefault="00A30EF8" w:rsidP="003D6E22">
            <w:pPr>
              <w:ind w:firstLine="0"/>
            </w:pPr>
            <w:r w:rsidRPr="00236FAF">
              <w:t>13,33</w:t>
            </w:r>
          </w:p>
        </w:tc>
        <w:tc>
          <w:tcPr>
            <w:tcW w:w="1616" w:type="dxa"/>
          </w:tcPr>
          <w:p w14:paraId="2FAD95C5" w14:textId="2CFD5FAB" w:rsidR="00A30EF8" w:rsidRPr="00236FAF" w:rsidRDefault="00A30EF8" w:rsidP="003D6E22">
            <w:pPr>
              <w:ind w:firstLine="0"/>
            </w:pPr>
            <w:r w:rsidRPr="00236FAF">
              <w:t>16,7</w:t>
            </w:r>
          </w:p>
        </w:tc>
        <w:tc>
          <w:tcPr>
            <w:tcW w:w="1623" w:type="dxa"/>
          </w:tcPr>
          <w:p w14:paraId="315768E1" w14:textId="1EAB6C9F" w:rsidR="00A30EF8" w:rsidRPr="00236FAF" w:rsidRDefault="00A30EF8" w:rsidP="003D6E22">
            <w:pPr>
              <w:ind w:firstLine="0"/>
            </w:pPr>
            <w:r w:rsidRPr="00236FAF">
              <w:t>18,2</w:t>
            </w:r>
          </w:p>
        </w:tc>
      </w:tr>
      <w:tr w:rsidR="00A30EF8" w:rsidRPr="00236FAF" w14:paraId="2A2282FA" w14:textId="77777777" w:rsidTr="00B85EB5">
        <w:trPr>
          <w:jc w:val="center"/>
        </w:trPr>
        <w:tc>
          <w:tcPr>
            <w:tcW w:w="1976" w:type="dxa"/>
          </w:tcPr>
          <w:p w14:paraId="53519DF7" w14:textId="05950990" w:rsidR="00A30EF8" w:rsidRPr="00236FAF" w:rsidRDefault="00A30EF8" w:rsidP="003D6E22">
            <w:pPr>
              <w:ind w:firstLine="0"/>
            </w:pPr>
            <w:r w:rsidRPr="00236FAF">
              <w:t>Koncert</w:t>
            </w:r>
          </w:p>
        </w:tc>
        <w:tc>
          <w:tcPr>
            <w:tcW w:w="1643" w:type="dxa"/>
          </w:tcPr>
          <w:p w14:paraId="7D25DD33" w14:textId="2C6852E6" w:rsidR="00A30EF8" w:rsidRPr="00236FAF" w:rsidRDefault="00A30EF8" w:rsidP="003D6E22">
            <w:pPr>
              <w:ind w:firstLine="0"/>
            </w:pPr>
            <w:r w:rsidRPr="00236FAF">
              <w:t>40,00</w:t>
            </w:r>
          </w:p>
        </w:tc>
        <w:tc>
          <w:tcPr>
            <w:tcW w:w="1616" w:type="dxa"/>
          </w:tcPr>
          <w:p w14:paraId="30A3F0E1" w14:textId="6D40688F" w:rsidR="00A30EF8" w:rsidRPr="00236FAF" w:rsidRDefault="00A30EF8" w:rsidP="003D6E22">
            <w:pPr>
              <w:ind w:firstLine="0"/>
            </w:pPr>
            <w:r w:rsidRPr="00236FAF">
              <w:t>38,2</w:t>
            </w:r>
          </w:p>
        </w:tc>
        <w:tc>
          <w:tcPr>
            <w:tcW w:w="1623" w:type="dxa"/>
          </w:tcPr>
          <w:p w14:paraId="1C5CAB40" w14:textId="06B91466" w:rsidR="00A30EF8" w:rsidRPr="00236FAF" w:rsidRDefault="00A30EF8" w:rsidP="003D6E22">
            <w:pPr>
              <w:ind w:firstLine="0"/>
            </w:pPr>
            <w:r w:rsidRPr="00236FAF">
              <w:t>32,0</w:t>
            </w:r>
          </w:p>
        </w:tc>
      </w:tr>
      <w:tr w:rsidR="00A30EF8" w:rsidRPr="00236FAF" w14:paraId="6CC13BAC" w14:textId="77777777" w:rsidTr="00B85EB5">
        <w:trPr>
          <w:jc w:val="center"/>
        </w:trPr>
        <w:tc>
          <w:tcPr>
            <w:tcW w:w="1976" w:type="dxa"/>
          </w:tcPr>
          <w:p w14:paraId="015F4712" w14:textId="0D155E1D" w:rsidR="00A30EF8" w:rsidRPr="00236FAF" w:rsidRDefault="00A30EF8" w:rsidP="003D6E22">
            <w:pPr>
              <w:ind w:firstLine="0"/>
            </w:pPr>
            <w:r w:rsidRPr="00236FAF">
              <w:t>Konflikt</w:t>
            </w:r>
          </w:p>
        </w:tc>
        <w:tc>
          <w:tcPr>
            <w:tcW w:w="1643" w:type="dxa"/>
          </w:tcPr>
          <w:p w14:paraId="3F363091" w14:textId="394103F1" w:rsidR="00A30EF8" w:rsidRPr="00236FAF" w:rsidRDefault="00A30EF8" w:rsidP="003D6E22">
            <w:pPr>
              <w:ind w:firstLine="0"/>
            </w:pPr>
            <w:r w:rsidRPr="00236FAF">
              <w:t>13,33</w:t>
            </w:r>
          </w:p>
        </w:tc>
        <w:tc>
          <w:tcPr>
            <w:tcW w:w="1616" w:type="dxa"/>
          </w:tcPr>
          <w:p w14:paraId="1CF1F8E8" w14:textId="7E1D151A" w:rsidR="00A30EF8" w:rsidRPr="00236FAF" w:rsidRDefault="00A30EF8" w:rsidP="003D6E22">
            <w:pPr>
              <w:ind w:firstLine="0"/>
            </w:pPr>
            <w:r w:rsidRPr="00236FAF">
              <w:t>18,2</w:t>
            </w:r>
          </w:p>
        </w:tc>
        <w:tc>
          <w:tcPr>
            <w:tcW w:w="1623" w:type="dxa"/>
          </w:tcPr>
          <w:p w14:paraId="09E68D23" w14:textId="65ACA644" w:rsidR="00A30EF8" w:rsidRPr="00236FAF" w:rsidRDefault="00A30EF8" w:rsidP="003D6E22">
            <w:pPr>
              <w:ind w:firstLine="0"/>
            </w:pPr>
            <w:r w:rsidRPr="00236FAF">
              <w:t>11,1</w:t>
            </w:r>
          </w:p>
        </w:tc>
      </w:tr>
      <w:tr w:rsidR="00A30EF8" w:rsidRPr="00236FAF" w14:paraId="0D53E0C1" w14:textId="77777777" w:rsidTr="00B85EB5">
        <w:trPr>
          <w:jc w:val="center"/>
        </w:trPr>
        <w:tc>
          <w:tcPr>
            <w:tcW w:w="1976" w:type="dxa"/>
          </w:tcPr>
          <w:p w14:paraId="4974A371" w14:textId="66238105" w:rsidR="00A30EF8" w:rsidRPr="00236FAF" w:rsidRDefault="00A30EF8" w:rsidP="003D6E22">
            <w:pPr>
              <w:ind w:firstLine="0"/>
            </w:pPr>
            <w:r w:rsidRPr="00236FAF">
              <w:t>Výstavba</w:t>
            </w:r>
          </w:p>
        </w:tc>
        <w:tc>
          <w:tcPr>
            <w:tcW w:w="1643" w:type="dxa"/>
          </w:tcPr>
          <w:p w14:paraId="1AAF07E9" w14:textId="0E410BD8" w:rsidR="00A30EF8" w:rsidRPr="00236FAF" w:rsidRDefault="00A30EF8" w:rsidP="003D6E22">
            <w:pPr>
              <w:ind w:firstLine="0"/>
            </w:pPr>
            <w:r w:rsidRPr="00236FAF">
              <w:t>40,00</w:t>
            </w:r>
          </w:p>
        </w:tc>
        <w:tc>
          <w:tcPr>
            <w:tcW w:w="1616" w:type="dxa"/>
          </w:tcPr>
          <w:p w14:paraId="47CF31A9" w14:textId="1B583793" w:rsidR="00A30EF8" w:rsidRPr="00236FAF" w:rsidRDefault="00A30EF8" w:rsidP="003D6E22">
            <w:pPr>
              <w:ind w:firstLine="0"/>
            </w:pPr>
            <w:r w:rsidRPr="00236FAF">
              <w:t>45,5</w:t>
            </w:r>
          </w:p>
        </w:tc>
        <w:tc>
          <w:tcPr>
            <w:tcW w:w="1623" w:type="dxa"/>
          </w:tcPr>
          <w:p w14:paraId="72B10D30" w14:textId="6B6C6219" w:rsidR="00A30EF8" w:rsidRPr="00236FAF" w:rsidRDefault="00A30EF8" w:rsidP="003D6E22">
            <w:pPr>
              <w:ind w:firstLine="0"/>
            </w:pPr>
            <w:r w:rsidRPr="00236FAF">
              <w:t>40,0</w:t>
            </w:r>
          </w:p>
        </w:tc>
      </w:tr>
      <w:tr w:rsidR="00A30EF8" w:rsidRPr="00236FAF" w14:paraId="6116ABC4" w14:textId="77777777" w:rsidTr="00B85EB5">
        <w:trPr>
          <w:jc w:val="center"/>
        </w:trPr>
        <w:tc>
          <w:tcPr>
            <w:tcW w:w="1976" w:type="dxa"/>
          </w:tcPr>
          <w:p w14:paraId="22ABBF9A" w14:textId="5DE8BD6E" w:rsidR="00A30EF8" w:rsidRPr="00236FAF" w:rsidRDefault="00A30EF8" w:rsidP="003D6E22">
            <w:pPr>
              <w:ind w:firstLine="0"/>
            </w:pPr>
            <w:r w:rsidRPr="00236FAF">
              <w:t>Cyklistika</w:t>
            </w:r>
          </w:p>
        </w:tc>
        <w:tc>
          <w:tcPr>
            <w:tcW w:w="1643" w:type="dxa"/>
          </w:tcPr>
          <w:p w14:paraId="31E24C71" w14:textId="70702865" w:rsidR="00A30EF8" w:rsidRPr="00236FAF" w:rsidRDefault="00A30EF8" w:rsidP="003D6E22">
            <w:pPr>
              <w:ind w:firstLine="0"/>
            </w:pPr>
            <w:r w:rsidRPr="00236FAF">
              <w:t>13,33</w:t>
            </w:r>
          </w:p>
        </w:tc>
        <w:tc>
          <w:tcPr>
            <w:tcW w:w="1616" w:type="dxa"/>
          </w:tcPr>
          <w:p w14:paraId="519B4831" w14:textId="404EEA06" w:rsidR="00A30EF8" w:rsidRPr="00236FAF" w:rsidRDefault="00A30EF8" w:rsidP="003D6E22">
            <w:pPr>
              <w:ind w:firstLine="0"/>
            </w:pPr>
            <w:r w:rsidRPr="00236FAF">
              <w:t>20,6</w:t>
            </w:r>
          </w:p>
        </w:tc>
        <w:tc>
          <w:tcPr>
            <w:tcW w:w="1623" w:type="dxa"/>
          </w:tcPr>
          <w:p w14:paraId="4D2D6208" w14:textId="2263CD6E" w:rsidR="00A30EF8" w:rsidRPr="00236FAF" w:rsidRDefault="00A30EF8" w:rsidP="003D6E22">
            <w:pPr>
              <w:ind w:firstLine="0"/>
            </w:pPr>
            <w:r w:rsidRPr="00236FAF">
              <w:t>13,6</w:t>
            </w:r>
          </w:p>
        </w:tc>
      </w:tr>
      <w:tr w:rsidR="00A30EF8" w:rsidRPr="00236FAF" w14:paraId="1A2DCB40" w14:textId="77777777" w:rsidTr="00B85EB5">
        <w:trPr>
          <w:jc w:val="center"/>
        </w:trPr>
        <w:tc>
          <w:tcPr>
            <w:tcW w:w="1976" w:type="dxa"/>
          </w:tcPr>
          <w:p w14:paraId="49A73283" w14:textId="4470140B" w:rsidR="00A30EF8" w:rsidRPr="00236FAF" w:rsidRDefault="00A30EF8" w:rsidP="003D6E22">
            <w:pPr>
              <w:ind w:firstLine="0"/>
            </w:pPr>
            <w:r w:rsidRPr="00236FAF">
              <w:t>Požiar</w:t>
            </w:r>
          </w:p>
        </w:tc>
        <w:tc>
          <w:tcPr>
            <w:tcW w:w="1643" w:type="dxa"/>
          </w:tcPr>
          <w:p w14:paraId="2E49B2EB" w14:textId="19CA9D1C" w:rsidR="00A30EF8" w:rsidRPr="00236FAF" w:rsidRDefault="00A30EF8" w:rsidP="003D6E22">
            <w:pPr>
              <w:ind w:firstLine="0"/>
            </w:pPr>
            <w:r w:rsidRPr="00236FAF">
              <w:t>33,33</w:t>
            </w:r>
          </w:p>
        </w:tc>
        <w:tc>
          <w:tcPr>
            <w:tcW w:w="1616" w:type="dxa"/>
          </w:tcPr>
          <w:p w14:paraId="5C61A75A" w14:textId="4E58819A" w:rsidR="00A30EF8" w:rsidRPr="00236FAF" w:rsidRDefault="00A30EF8" w:rsidP="003D6E22">
            <w:pPr>
              <w:ind w:firstLine="0"/>
            </w:pPr>
            <w:r w:rsidRPr="00236FAF">
              <w:t>30,9</w:t>
            </w:r>
          </w:p>
        </w:tc>
        <w:tc>
          <w:tcPr>
            <w:tcW w:w="1623" w:type="dxa"/>
          </w:tcPr>
          <w:p w14:paraId="295E1A90" w14:textId="4533B2B2" w:rsidR="00A30EF8" w:rsidRPr="00236FAF" w:rsidRDefault="00A30EF8" w:rsidP="003D6E22">
            <w:pPr>
              <w:ind w:firstLine="0"/>
            </w:pPr>
            <w:r w:rsidRPr="00236FAF">
              <w:t>32,7</w:t>
            </w:r>
          </w:p>
        </w:tc>
      </w:tr>
      <w:tr w:rsidR="00A30EF8" w:rsidRPr="00236FAF" w14:paraId="65133109" w14:textId="77777777" w:rsidTr="00B85EB5">
        <w:trPr>
          <w:jc w:val="center"/>
        </w:trPr>
        <w:tc>
          <w:tcPr>
            <w:tcW w:w="1976" w:type="dxa"/>
          </w:tcPr>
          <w:p w14:paraId="13B1EF01" w14:textId="6A5A56D1" w:rsidR="00A30EF8" w:rsidRPr="00236FAF" w:rsidRDefault="00A30EF8" w:rsidP="003D6E22">
            <w:pPr>
              <w:ind w:firstLine="0"/>
            </w:pPr>
            <w:r w:rsidRPr="00236FAF">
              <w:t>Potopy</w:t>
            </w:r>
          </w:p>
        </w:tc>
        <w:tc>
          <w:tcPr>
            <w:tcW w:w="1643" w:type="dxa"/>
          </w:tcPr>
          <w:p w14:paraId="2C2AABCB" w14:textId="0CF9FCBD" w:rsidR="00A30EF8" w:rsidRPr="00236FAF" w:rsidRDefault="00A30EF8" w:rsidP="003D6E22">
            <w:pPr>
              <w:ind w:firstLine="0"/>
            </w:pPr>
            <w:r w:rsidRPr="00236FAF">
              <w:t>26,67</w:t>
            </w:r>
          </w:p>
        </w:tc>
        <w:tc>
          <w:tcPr>
            <w:tcW w:w="1616" w:type="dxa"/>
          </w:tcPr>
          <w:p w14:paraId="7C0D4796" w14:textId="682E5B06" w:rsidR="00A30EF8" w:rsidRPr="00236FAF" w:rsidRDefault="00A30EF8" w:rsidP="003D6E22">
            <w:pPr>
              <w:ind w:firstLine="0"/>
            </w:pPr>
            <w:r w:rsidRPr="00236FAF">
              <w:t>24,3</w:t>
            </w:r>
          </w:p>
        </w:tc>
        <w:tc>
          <w:tcPr>
            <w:tcW w:w="1623" w:type="dxa"/>
          </w:tcPr>
          <w:p w14:paraId="24803237" w14:textId="579C5018" w:rsidR="00A30EF8" w:rsidRPr="00236FAF" w:rsidRDefault="00A30EF8" w:rsidP="003D6E22">
            <w:pPr>
              <w:ind w:firstLine="0"/>
            </w:pPr>
            <w:r w:rsidRPr="00236FAF">
              <w:t>56,5</w:t>
            </w:r>
          </w:p>
        </w:tc>
      </w:tr>
      <w:tr w:rsidR="00A30EF8" w:rsidRPr="00236FAF" w14:paraId="0820F34F" w14:textId="77777777" w:rsidTr="00B85EB5">
        <w:trPr>
          <w:jc w:val="center"/>
        </w:trPr>
        <w:tc>
          <w:tcPr>
            <w:tcW w:w="1976" w:type="dxa"/>
          </w:tcPr>
          <w:p w14:paraId="219C9D40" w14:textId="7B38906B" w:rsidR="00A30EF8" w:rsidRPr="00236FAF" w:rsidRDefault="00A30EF8" w:rsidP="003D6E22">
            <w:pPr>
              <w:ind w:firstLine="0"/>
            </w:pPr>
            <w:r w:rsidRPr="00236FAF">
              <w:t>Zber</w:t>
            </w:r>
          </w:p>
        </w:tc>
        <w:tc>
          <w:tcPr>
            <w:tcW w:w="1643" w:type="dxa"/>
          </w:tcPr>
          <w:p w14:paraId="10496749" w14:textId="6D618FA9" w:rsidR="00A30EF8" w:rsidRPr="00236FAF" w:rsidRDefault="00A30EF8" w:rsidP="003D6E22">
            <w:pPr>
              <w:ind w:firstLine="0"/>
            </w:pPr>
            <w:r w:rsidRPr="00236FAF">
              <w:t>26,67</w:t>
            </w:r>
          </w:p>
        </w:tc>
        <w:tc>
          <w:tcPr>
            <w:tcW w:w="1616" w:type="dxa"/>
          </w:tcPr>
          <w:p w14:paraId="6B0C167C" w14:textId="66068EA1" w:rsidR="00A30EF8" w:rsidRPr="00236FAF" w:rsidRDefault="00A30EF8" w:rsidP="003D6E22">
            <w:pPr>
              <w:ind w:firstLine="0"/>
            </w:pPr>
            <w:r w:rsidRPr="00236FAF">
              <w:t>27,5</w:t>
            </w:r>
          </w:p>
        </w:tc>
        <w:tc>
          <w:tcPr>
            <w:tcW w:w="1623" w:type="dxa"/>
          </w:tcPr>
          <w:p w14:paraId="49C79160" w14:textId="4C66E013" w:rsidR="00A30EF8" w:rsidRPr="00236FAF" w:rsidRDefault="00A30EF8" w:rsidP="003D6E22">
            <w:pPr>
              <w:ind w:firstLine="0"/>
            </w:pPr>
            <w:r w:rsidRPr="00236FAF">
              <w:t>42,3</w:t>
            </w:r>
          </w:p>
        </w:tc>
      </w:tr>
      <w:tr w:rsidR="00A30EF8" w:rsidRPr="00236FAF" w14:paraId="02ADEF18" w14:textId="77777777" w:rsidTr="00B85EB5">
        <w:trPr>
          <w:jc w:val="center"/>
        </w:trPr>
        <w:tc>
          <w:tcPr>
            <w:tcW w:w="1976" w:type="dxa"/>
          </w:tcPr>
          <w:p w14:paraId="19F61A91" w14:textId="67E52F07" w:rsidR="00A30EF8" w:rsidRPr="00236FAF" w:rsidRDefault="00A30EF8" w:rsidP="003D6E22">
            <w:pPr>
              <w:ind w:firstLine="0"/>
            </w:pPr>
            <w:r w:rsidRPr="00236FAF">
              <w:t>Zosun pôdy</w:t>
            </w:r>
          </w:p>
        </w:tc>
        <w:tc>
          <w:tcPr>
            <w:tcW w:w="1643" w:type="dxa"/>
          </w:tcPr>
          <w:p w14:paraId="1165DE35" w14:textId="52D13EA7" w:rsidR="00A30EF8" w:rsidRPr="00236FAF" w:rsidRDefault="00A30EF8" w:rsidP="003D6E22">
            <w:pPr>
              <w:ind w:firstLine="0"/>
            </w:pPr>
            <w:r w:rsidRPr="00236FAF">
              <w:t>13,33</w:t>
            </w:r>
          </w:p>
        </w:tc>
        <w:tc>
          <w:tcPr>
            <w:tcW w:w="1616" w:type="dxa"/>
          </w:tcPr>
          <w:p w14:paraId="0C0A4D35" w14:textId="5D6B20F7" w:rsidR="00A30EF8" w:rsidRPr="00236FAF" w:rsidRDefault="00A30EF8" w:rsidP="003D6E22">
            <w:pPr>
              <w:ind w:firstLine="0"/>
            </w:pPr>
            <w:r w:rsidRPr="00236FAF">
              <w:t>19,5</w:t>
            </w:r>
          </w:p>
        </w:tc>
        <w:tc>
          <w:tcPr>
            <w:tcW w:w="1623" w:type="dxa"/>
          </w:tcPr>
          <w:p w14:paraId="02409557" w14:textId="7C0A7D87" w:rsidR="00A30EF8" w:rsidRPr="00236FAF" w:rsidRDefault="00A30EF8" w:rsidP="003D6E22">
            <w:pPr>
              <w:ind w:firstLine="0"/>
            </w:pPr>
            <w:r w:rsidRPr="00236FAF">
              <w:t>10,2</w:t>
            </w:r>
          </w:p>
        </w:tc>
      </w:tr>
      <w:tr w:rsidR="00A30EF8" w:rsidRPr="00236FAF" w14:paraId="7D681523" w14:textId="77777777" w:rsidTr="00B85EB5">
        <w:trPr>
          <w:jc w:val="center"/>
        </w:trPr>
        <w:tc>
          <w:tcPr>
            <w:tcW w:w="1976" w:type="dxa"/>
          </w:tcPr>
          <w:p w14:paraId="3068688B" w14:textId="2AC819F4" w:rsidR="00A30EF8" w:rsidRPr="00236FAF" w:rsidRDefault="00A30EF8" w:rsidP="003D6E22">
            <w:pPr>
              <w:ind w:firstLine="0"/>
            </w:pPr>
            <w:r w:rsidRPr="00236FAF">
              <w:t>Zosun blata</w:t>
            </w:r>
          </w:p>
        </w:tc>
        <w:tc>
          <w:tcPr>
            <w:tcW w:w="1643" w:type="dxa"/>
          </w:tcPr>
          <w:p w14:paraId="307F6255" w14:textId="405D7B0A" w:rsidR="00A30EF8" w:rsidRPr="00236FAF" w:rsidRDefault="00A30EF8" w:rsidP="003D6E22">
            <w:pPr>
              <w:ind w:firstLine="0"/>
            </w:pPr>
            <w:r w:rsidRPr="00236FAF">
              <w:t>33,33</w:t>
            </w:r>
          </w:p>
        </w:tc>
        <w:tc>
          <w:tcPr>
            <w:tcW w:w="1616" w:type="dxa"/>
          </w:tcPr>
          <w:p w14:paraId="21EC1572" w14:textId="337973D3" w:rsidR="00A30EF8" w:rsidRPr="00236FAF" w:rsidRDefault="00A30EF8" w:rsidP="003D6E22">
            <w:pPr>
              <w:ind w:firstLine="0"/>
            </w:pPr>
            <w:r w:rsidRPr="00236FAF">
              <w:t>32,9</w:t>
            </w:r>
          </w:p>
        </w:tc>
        <w:tc>
          <w:tcPr>
            <w:tcW w:w="1623" w:type="dxa"/>
          </w:tcPr>
          <w:p w14:paraId="78FF8396" w14:textId="7C6A17F3" w:rsidR="00A30EF8" w:rsidRPr="00236FAF" w:rsidRDefault="00A30EF8" w:rsidP="003D6E22">
            <w:pPr>
              <w:ind w:firstLine="0"/>
            </w:pPr>
            <w:r w:rsidRPr="00236FAF">
              <w:t>23,9</w:t>
            </w:r>
          </w:p>
        </w:tc>
      </w:tr>
      <w:tr w:rsidR="00A30EF8" w:rsidRPr="00236FAF" w14:paraId="6F990402" w14:textId="77777777" w:rsidTr="00B85EB5">
        <w:trPr>
          <w:jc w:val="center"/>
        </w:trPr>
        <w:tc>
          <w:tcPr>
            <w:tcW w:w="1976" w:type="dxa"/>
          </w:tcPr>
          <w:p w14:paraId="2012C28D" w14:textId="0D1FD175" w:rsidR="00A30EF8" w:rsidRPr="00236FAF" w:rsidRDefault="00A30EF8" w:rsidP="003D6E22">
            <w:pPr>
              <w:ind w:firstLine="0"/>
            </w:pPr>
            <w:r w:rsidRPr="00236FAF">
              <w:t>Bez udalosti</w:t>
            </w:r>
          </w:p>
        </w:tc>
        <w:tc>
          <w:tcPr>
            <w:tcW w:w="1643" w:type="dxa"/>
          </w:tcPr>
          <w:p w14:paraId="0ABE572B" w14:textId="5D45F776" w:rsidR="00A30EF8" w:rsidRPr="00236FAF" w:rsidRDefault="00A30EF8" w:rsidP="003D6E22">
            <w:pPr>
              <w:ind w:firstLine="0"/>
            </w:pPr>
            <w:r w:rsidRPr="00236FAF">
              <w:t>13,33</w:t>
            </w:r>
          </w:p>
        </w:tc>
        <w:tc>
          <w:tcPr>
            <w:tcW w:w="1616" w:type="dxa"/>
          </w:tcPr>
          <w:p w14:paraId="4322CC16" w14:textId="721DBBB0" w:rsidR="00A30EF8" w:rsidRPr="00236FAF" w:rsidRDefault="00A30EF8" w:rsidP="003D6E22">
            <w:pPr>
              <w:ind w:firstLine="0"/>
            </w:pPr>
            <w:r w:rsidRPr="00236FAF">
              <w:t>29,6</w:t>
            </w:r>
          </w:p>
        </w:tc>
        <w:tc>
          <w:tcPr>
            <w:tcW w:w="1623" w:type="dxa"/>
          </w:tcPr>
          <w:p w14:paraId="28FC3C10" w14:textId="2D096F17" w:rsidR="00A30EF8" w:rsidRPr="00236FAF" w:rsidRDefault="00A30EF8" w:rsidP="003D6E22">
            <w:pPr>
              <w:ind w:firstLine="0"/>
            </w:pPr>
            <w:r w:rsidRPr="00236FAF">
              <w:t>28,5</w:t>
            </w:r>
          </w:p>
        </w:tc>
      </w:tr>
      <w:tr w:rsidR="00A30EF8" w:rsidRPr="00236FAF" w14:paraId="3D7DD151" w14:textId="77777777" w:rsidTr="00B85EB5">
        <w:trPr>
          <w:jc w:val="center"/>
        </w:trPr>
        <w:tc>
          <w:tcPr>
            <w:tcW w:w="1976" w:type="dxa"/>
          </w:tcPr>
          <w:p w14:paraId="5558B800" w14:textId="4F3D46D0" w:rsidR="00A30EF8" w:rsidRPr="00236FAF" w:rsidRDefault="00A30EF8" w:rsidP="003D6E22">
            <w:pPr>
              <w:ind w:firstLine="0"/>
            </w:pPr>
            <w:r w:rsidRPr="00236FAF">
              <w:t>Prehliadka protest</w:t>
            </w:r>
          </w:p>
        </w:tc>
        <w:tc>
          <w:tcPr>
            <w:tcW w:w="1643" w:type="dxa"/>
          </w:tcPr>
          <w:p w14:paraId="4797C53F" w14:textId="603358FC" w:rsidR="00A30EF8" w:rsidRPr="00236FAF" w:rsidRDefault="00A30EF8" w:rsidP="003D6E22">
            <w:pPr>
              <w:ind w:firstLine="0"/>
            </w:pPr>
            <w:r w:rsidRPr="00236FAF">
              <w:t>20,00</w:t>
            </w:r>
          </w:p>
        </w:tc>
        <w:tc>
          <w:tcPr>
            <w:tcW w:w="1616" w:type="dxa"/>
          </w:tcPr>
          <w:p w14:paraId="2476D549" w14:textId="6199AEBD" w:rsidR="00A30EF8" w:rsidRPr="00236FAF" w:rsidRDefault="00A30EF8" w:rsidP="003D6E22">
            <w:pPr>
              <w:ind w:firstLine="0"/>
            </w:pPr>
            <w:r w:rsidRPr="00236FAF">
              <w:t>37,8</w:t>
            </w:r>
          </w:p>
        </w:tc>
        <w:tc>
          <w:tcPr>
            <w:tcW w:w="1623" w:type="dxa"/>
          </w:tcPr>
          <w:p w14:paraId="7DE10B5C" w14:textId="1FCAAF08" w:rsidR="00A30EF8" w:rsidRPr="00236FAF" w:rsidRDefault="00A30EF8" w:rsidP="003D6E22">
            <w:pPr>
              <w:ind w:firstLine="0"/>
            </w:pPr>
            <w:r w:rsidRPr="00236FAF">
              <w:t>28,1</w:t>
            </w:r>
          </w:p>
        </w:tc>
      </w:tr>
      <w:tr w:rsidR="00A30EF8" w:rsidRPr="00236FAF" w14:paraId="290AF4B2" w14:textId="77777777" w:rsidTr="00B85EB5">
        <w:trPr>
          <w:jc w:val="center"/>
        </w:trPr>
        <w:tc>
          <w:tcPr>
            <w:tcW w:w="1976" w:type="dxa"/>
          </w:tcPr>
          <w:p w14:paraId="42000DB0" w14:textId="0E666EC1" w:rsidR="00A30EF8" w:rsidRPr="00236FAF" w:rsidRDefault="00A30EF8" w:rsidP="003D6E22">
            <w:pPr>
              <w:ind w:firstLine="0"/>
            </w:pPr>
            <w:r w:rsidRPr="00236FAF">
              <w:t>Párty</w:t>
            </w:r>
          </w:p>
        </w:tc>
        <w:tc>
          <w:tcPr>
            <w:tcW w:w="1643" w:type="dxa"/>
          </w:tcPr>
          <w:p w14:paraId="1719E824" w14:textId="2CE9A3B3" w:rsidR="00A30EF8" w:rsidRPr="00236FAF" w:rsidRDefault="00A30EF8" w:rsidP="003D6E22">
            <w:pPr>
              <w:ind w:firstLine="0"/>
            </w:pPr>
            <w:r w:rsidRPr="00236FAF">
              <w:t>40,00</w:t>
            </w:r>
          </w:p>
        </w:tc>
        <w:tc>
          <w:tcPr>
            <w:tcW w:w="1616" w:type="dxa"/>
          </w:tcPr>
          <w:p w14:paraId="57EB6054" w14:textId="0032495D" w:rsidR="00A30EF8" w:rsidRPr="00236FAF" w:rsidRDefault="00A30EF8" w:rsidP="003D6E22">
            <w:pPr>
              <w:ind w:firstLine="0"/>
            </w:pPr>
            <w:r w:rsidRPr="00236FAF">
              <w:t>25,8</w:t>
            </w:r>
          </w:p>
        </w:tc>
        <w:tc>
          <w:tcPr>
            <w:tcW w:w="1623" w:type="dxa"/>
          </w:tcPr>
          <w:p w14:paraId="7BDB59A4" w14:textId="174C291F" w:rsidR="00A30EF8" w:rsidRPr="00236FAF" w:rsidRDefault="00A30EF8" w:rsidP="003D6E22">
            <w:pPr>
              <w:ind w:firstLine="0"/>
            </w:pPr>
            <w:r w:rsidRPr="00236FAF">
              <w:t>17,4</w:t>
            </w:r>
          </w:p>
        </w:tc>
      </w:tr>
      <w:tr w:rsidR="00A30EF8" w:rsidRPr="00236FAF" w14:paraId="5D9E2226" w14:textId="77777777" w:rsidTr="00B85EB5">
        <w:trPr>
          <w:jc w:val="center"/>
        </w:trPr>
        <w:tc>
          <w:tcPr>
            <w:tcW w:w="1976" w:type="dxa"/>
          </w:tcPr>
          <w:p w14:paraId="303A7E43" w14:textId="7ABBDC79" w:rsidR="00A30EF8" w:rsidRPr="00236FAF" w:rsidRDefault="00A30EF8" w:rsidP="003D6E22">
            <w:pPr>
              <w:ind w:firstLine="0"/>
            </w:pPr>
            <w:r w:rsidRPr="00236FAF">
              <w:t>Orba</w:t>
            </w:r>
          </w:p>
        </w:tc>
        <w:tc>
          <w:tcPr>
            <w:tcW w:w="1643" w:type="dxa"/>
          </w:tcPr>
          <w:p w14:paraId="4F0AAB87" w14:textId="1A39CFF0" w:rsidR="00A30EF8" w:rsidRPr="00236FAF" w:rsidRDefault="00A30EF8" w:rsidP="003D6E22">
            <w:pPr>
              <w:ind w:firstLine="0"/>
            </w:pPr>
            <w:r w:rsidRPr="00236FAF">
              <w:t>26,67</w:t>
            </w:r>
          </w:p>
        </w:tc>
        <w:tc>
          <w:tcPr>
            <w:tcW w:w="1616" w:type="dxa"/>
          </w:tcPr>
          <w:p w14:paraId="6763360E" w14:textId="2678E277" w:rsidR="00A30EF8" w:rsidRPr="00236FAF" w:rsidRDefault="00A30EF8" w:rsidP="003D6E22">
            <w:pPr>
              <w:ind w:firstLine="0"/>
            </w:pPr>
            <w:r w:rsidRPr="00236FAF">
              <w:t>36,1</w:t>
            </w:r>
          </w:p>
        </w:tc>
        <w:tc>
          <w:tcPr>
            <w:tcW w:w="1623" w:type="dxa"/>
          </w:tcPr>
          <w:p w14:paraId="641D9305" w14:textId="443F3F86" w:rsidR="00A30EF8" w:rsidRPr="00236FAF" w:rsidRDefault="00184DEC" w:rsidP="003D6E22">
            <w:pPr>
              <w:ind w:firstLine="0"/>
            </w:pPr>
            <w:r w:rsidRPr="00184DEC">
              <w:t>31,1</w:t>
            </w:r>
          </w:p>
        </w:tc>
      </w:tr>
      <w:tr w:rsidR="00A30EF8" w:rsidRPr="00236FAF" w14:paraId="514D1DB2" w14:textId="77777777" w:rsidTr="00B85EB5">
        <w:trPr>
          <w:jc w:val="center"/>
        </w:trPr>
        <w:tc>
          <w:tcPr>
            <w:tcW w:w="1976" w:type="dxa"/>
          </w:tcPr>
          <w:p w14:paraId="4FA9FDE8" w14:textId="10C935AC" w:rsidR="00A30EF8" w:rsidRPr="00236FAF" w:rsidRDefault="00A30EF8" w:rsidP="003D6E22">
            <w:pPr>
              <w:ind w:firstLine="0"/>
            </w:pPr>
            <w:r w:rsidRPr="00236FAF">
              <w:t>Policajná naháňačka</w:t>
            </w:r>
          </w:p>
        </w:tc>
        <w:tc>
          <w:tcPr>
            <w:tcW w:w="1643" w:type="dxa"/>
          </w:tcPr>
          <w:p w14:paraId="477E8985" w14:textId="36EAEFB9" w:rsidR="00A30EF8" w:rsidRPr="00236FAF" w:rsidRDefault="00A30EF8" w:rsidP="003D6E22">
            <w:pPr>
              <w:ind w:firstLine="0"/>
            </w:pPr>
            <w:r w:rsidRPr="00236FAF">
              <w:t>40,00</w:t>
            </w:r>
          </w:p>
        </w:tc>
        <w:tc>
          <w:tcPr>
            <w:tcW w:w="1616" w:type="dxa"/>
          </w:tcPr>
          <w:p w14:paraId="5C6E7DCB" w14:textId="0FA00684" w:rsidR="00A30EF8" w:rsidRPr="00236FAF" w:rsidRDefault="00A30EF8" w:rsidP="003D6E22">
            <w:pPr>
              <w:ind w:firstLine="0"/>
            </w:pPr>
            <w:r w:rsidRPr="00236FAF">
              <w:t>50,0</w:t>
            </w:r>
          </w:p>
        </w:tc>
        <w:tc>
          <w:tcPr>
            <w:tcW w:w="1623" w:type="dxa"/>
          </w:tcPr>
          <w:p w14:paraId="15DCC3B8" w14:textId="6A20D368" w:rsidR="00A30EF8" w:rsidRPr="00236FAF" w:rsidRDefault="00A30EF8" w:rsidP="003D6E22">
            <w:pPr>
              <w:ind w:firstLine="0"/>
            </w:pPr>
            <w:r w:rsidRPr="00236FAF">
              <w:t>51,9</w:t>
            </w:r>
          </w:p>
        </w:tc>
      </w:tr>
      <w:tr w:rsidR="00A30EF8" w:rsidRPr="00236FAF" w14:paraId="3F2F4607" w14:textId="77777777" w:rsidTr="00B85EB5">
        <w:trPr>
          <w:jc w:val="center"/>
        </w:trPr>
        <w:tc>
          <w:tcPr>
            <w:tcW w:w="1976" w:type="dxa"/>
          </w:tcPr>
          <w:p w14:paraId="3B942DB6" w14:textId="446E181D" w:rsidR="00A30EF8" w:rsidRPr="00236FAF" w:rsidRDefault="00A30EF8" w:rsidP="003D6E22">
            <w:pPr>
              <w:ind w:firstLine="0"/>
            </w:pPr>
            <w:r w:rsidRPr="00236FAF">
              <w:t>Po zemetrasení</w:t>
            </w:r>
          </w:p>
        </w:tc>
        <w:tc>
          <w:tcPr>
            <w:tcW w:w="1643" w:type="dxa"/>
          </w:tcPr>
          <w:p w14:paraId="3EAA6F37" w14:textId="6DFB5542" w:rsidR="00A30EF8" w:rsidRPr="00236FAF" w:rsidRDefault="00A30EF8" w:rsidP="003D6E22">
            <w:pPr>
              <w:ind w:firstLine="0"/>
            </w:pPr>
            <w:r w:rsidRPr="00236FAF">
              <w:t>20,00</w:t>
            </w:r>
          </w:p>
        </w:tc>
        <w:tc>
          <w:tcPr>
            <w:tcW w:w="1616" w:type="dxa"/>
          </w:tcPr>
          <w:p w14:paraId="2B79717D" w14:textId="2AB4B8D8" w:rsidR="00A30EF8" w:rsidRPr="00236FAF" w:rsidRDefault="00A30EF8" w:rsidP="003D6E22">
            <w:pPr>
              <w:ind w:firstLine="0"/>
            </w:pPr>
            <w:r w:rsidRPr="00236FAF">
              <w:t>23,1</w:t>
            </w:r>
          </w:p>
        </w:tc>
        <w:tc>
          <w:tcPr>
            <w:tcW w:w="1623" w:type="dxa"/>
          </w:tcPr>
          <w:p w14:paraId="6D03A073" w14:textId="316F0D1A" w:rsidR="00A30EF8" w:rsidRPr="00236FAF" w:rsidRDefault="00A30EF8" w:rsidP="003D6E22">
            <w:pPr>
              <w:ind w:firstLine="0"/>
            </w:pPr>
            <w:r w:rsidRPr="00236FAF">
              <w:t>27,9</w:t>
            </w:r>
          </w:p>
        </w:tc>
      </w:tr>
      <w:tr w:rsidR="00A30EF8" w:rsidRPr="00236FAF" w14:paraId="51A28C50" w14:textId="77777777" w:rsidTr="00B85EB5">
        <w:trPr>
          <w:jc w:val="center"/>
        </w:trPr>
        <w:tc>
          <w:tcPr>
            <w:tcW w:w="1976" w:type="dxa"/>
          </w:tcPr>
          <w:p w14:paraId="399FA1BA" w14:textId="6571B6CD" w:rsidR="00A30EF8" w:rsidRPr="00236FAF" w:rsidRDefault="00A30EF8" w:rsidP="003D6E22">
            <w:pPr>
              <w:ind w:firstLine="0"/>
            </w:pPr>
            <w:r w:rsidRPr="00236FAF">
              <w:t>Náboženská udalosť</w:t>
            </w:r>
          </w:p>
        </w:tc>
        <w:tc>
          <w:tcPr>
            <w:tcW w:w="1643" w:type="dxa"/>
          </w:tcPr>
          <w:p w14:paraId="3C0C27E0" w14:textId="5E02C900" w:rsidR="00A30EF8" w:rsidRPr="00236FAF" w:rsidRDefault="00A30EF8" w:rsidP="003D6E22">
            <w:pPr>
              <w:ind w:firstLine="0"/>
            </w:pPr>
            <w:r w:rsidRPr="00236FAF">
              <w:t>20,00</w:t>
            </w:r>
          </w:p>
        </w:tc>
        <w:tc>
          <w:tcPr>
            <w:tcW w:w="1616" w:type="dxa"/>
          </w:tcPr>
          <w:p w14:paraId="396284E8" w14:textId="67A77104" w:rsidR="00A30EF8" w:rsidRPr="00236FAF" w:rsidRDefault="00A30EF8" w:rsidP="003D6E22">
            <w:pPr>
              <w:ind w:firstLine="0"/>
            </w:pPr>
            <w:r w:rsidRPr="00236FAF">
              <w:t>27,5</w:t>
            </w:r>
          </w:p>
        </w:tc>
        <w:tc>
          <w:tcPr>
            <w:tcW w:w="1623" w:type="dxa"/>
          </w:tcPr>
          <w:p w14:paraId="13918B88" w14:textId="0691F8F1" w:rsidR="00A30EF8" w:rsidRPr="00236FAF" w:rsidRDefault="00A30EF8" w:rsidP="003D6E22">
            <w:pPr>
              <w:ind w:firstLine="0"/>
            </w:pPr>
            <w:r w:rsidRPr="00236FAF">
              <w:t>35,8</w:t>
            </w:r>
          </w:p>
        </w:tc>
      </w:tr>
      <w:tr w:rsidR="00A30EF8" w:rsidRPr="00236FAF" w14:paraId="1A1549B8" w14:textId="77777777" w:rsidTr="00B85EB5">
        <w:trPr>
          <w:jc w:val="center"/>
        </w:trPr>
        <w:tc>
          <w:tcPr>
            <w:tcW w:w="1976" w:type="dxa"/>
          </w:tcPr>
          <w:p w14:paraId="337EBC5D" w14:textId="580BCDD1" w:rsidR="00A30EF8" w:rsidRPr="00236FAF" w:rsidRDefault="00A30EF8" w:rsidP="003D6E22">
            <w:pPr>
              <w:ind w:firstLine="0"/>
            </w:pPr>
            <w:r w:rsidRPr="00236FAF">
              <w:t>Beh</w:t>
            </w:r>
          </w:p>
        </w:tc>
        <w:tc>
          <w:tcPr>
            <w:tcW w:w="1643" w:type="dxa"/>
          </w:tcPr>
          <w:p w14:paraId="200D0A89" w14:textId="2BE5E0F0" w:rsidR="00A30EF8" w:rsidRPr="00236FAF" w:rsidRDefault="00A30EF8" w:rsidP="003D6E22">
            <w:pPr>
              <w:ind w:firstLine="0"/>
            </w:pPr>
            <w:r w:rsidRPr="00236FAF">
              <w:t>6,67</w:t>
            </w:r>
          </w:p>
        </w:tc>
        <w:tc>
          <w:tcPr>
            <w:tcW w:w="1616" w:type="dxa"/>
          </w:tcPr>
          <w:p w14:paraId="2F59FFF0" w14:textId="3E2B0C55" w:rsidR="00A30EF8" w:rsidRPr="00236FAF" w:rsidRDefault="00A30EF8" w:rsidP="003D6E22">
            <w:pPr>
              <w:ind w:firstLine="0"/>
            </w:pPr>
            <w:r w:rsidRPr="00236FAF">
              <w:t>12,0</w:t>
            </w:r>
          </w:p>
        </w:tc>
        <w:tc>
          <w:tcPr>
            <w:tcW w:w="1623" w:type="dxa"/>
          </w:tcPr>
          <w:p w14:paraId="2ABC6FAF" w14:textId="7E630731" w:rsidR="00A30EF8" w:rsidRPr="00236FAF" w:rsidRDefault="00A30EF8" w:rsidP="003D6E22">
            <w:pPr>
              <w:ind w:firstLine="0"/>
            </w:pPr>
            <w:r w:rsidRPr="00236FAF">
              <w:t>9,3</w:t>
            </w:r>
          </w:p>
        </w:tc>
      </w:tr>
      <w:tr w:rsidR="00A30EF8" w:rsidRPr="00236FAF" w14:paraId="2426C472" w14:textId="77777777" w:rsidTr="00B85EB5">
        <w:trPr>
          <w:jc w:val="center"/>
        </w:trPr>
        <w:tc>
          <w:tcPr>
            <w:tcW w:w="1976" w:type="dxa"/>
          </w:tcPr>
          <w:p w14:paraId="1CFBCBFB" w14:textId="4567D531" w:rsidR="00A30EF8" w:rsidRPr="00236FAF" w:rsidRDefault="00A30EF8" w:rsidP="003D6E22">
            <w:pPr>
              <w:ind w:firstLine="0"/>
            </w:pPr>
            <w:r w:rsidRPr="00236FAF">
              <w:t>Futbal</w:t>
            </w:r>
          </w:p>
        </w:tc>
        <w:tc>
          <w:tcPr>
            <w:tcW w:w="1643" w:type="dxa"/>
          </w:tcPr>
          <w:p w14:paraId="02CD0E04" w14:textId="2CF32C28" w:rsidR="00A30EF8" w:rsidRPr="00236FAF" w:rsidRDefault="00A30EF8" w:rsidP="003D6E22">
            <w:pPr>
              <w:ind w:firstLine="0"/>
            </w:pPr>
            <w:r w:rsidRPr="00236FAF">
              <w:t>46,67</w:t>
            </w:r>
          </w:p>
        </w:tc>
        <w:tc>
          <w:tcPr>
            <w:tcW w:w="1616" w:type="dxa"/>
          </w:tcPr>
          <w:p w14:paraId="0F9F5AEA" w14:textId="4A74991F" w:rsidR="00A30EF8" w:rsidRPr="00236FAF" w:rsidRDefault="00A30EF8" w:rsidP="003D6E22">
            <w:pPr>
              <w:ind w:firstLine="0"/>
            </w:pPr>
            <w:r w:rsidRPr="00236FAF">
              <w:t>58,3</w:t>
            </w:r>
          </w:p>
        </w:tc>
        <w:tc>
          <w:tcPr>
            <w:tcW w:w="1623" w:type="dxa"/>
          </w:tcPr>
          <w:p w14:paraId="6F6F83F8" w14:textId="3528103F" w:rsidR="00A30EF8" w:rsidRPr="00236FAF" w:rsidRDefault="00A30EF8" w:rsidP="003D6E22">
            <w:pPr>
              <w:ind w:firstLine="0"/>
            </w:pPr>
            <w:r w:rsidRPr="00236FAF">
              <w:t>41,9</w:t>
            </w:r>
          </w:p>
        </w:tc>
      </w:tr>
      <w:tr w:rsidR="00A30EF8" w:rsidRPr="00236FAF" w14:paraId="26F37210" w14:textId="77777777" w:rsidTr="00B85EB5">
        <w:trPr>
          <w:jc w:val="center"/>
        </w:trPr>
        <w:tc>
          <w:tcPr>
            <w:tcW w:w="1976" w:type="dxa"/>
          </w:tcPr>
          <w:p w14:paraId="203BACD4" w14:textId="2BD72D65" w:rsidR="00A30EF8" w:rsidRPr="00236FAF" w:rsidRDefault="00A30EF8" w:rsidP="003D6E22">
            <w:pPr>
              <w:ind w:firstLine="0"/>
            </w:pPr>
            <w:r w:rsidRPr="00236FAF">
              <w:t>Plávanie</w:t>
            </w:r>
          </w:p>
        </w:tc>
        <w:tc>
          <w:tcPr>
            <w:tcW w:w="1643" w:type="dxa"/>
          </w:tcPr>
          <w:p w14:paraId="2C61F47E" w14:textId="07F1D3A0" w:rsidR="00A30EF8" w:rsidRPr="00236FAF" w:rsidRDefault="00A30EF8" w:rsidP="003D6E22">
            <w:pPr>
              <w:ind w:firstLine="0"/>
            </w:pPr>
            <w:r w:rsidRPr="00236FAF">
              <w:t>26,67</w:t>
            </w:r>
          </w:p>
        </w:tc>
        <w:tc>
          <w:tcPr>
            <w:tcW w:w="1616" w:type="dxa"/>
          </w:tcPr>
          <w:p w14:paraId="44ED5772" w14:textId="399C0891" w:rsidR="00A30EF8" w:rsidRPr="00236FAF" w:rsidRDefault="00A30EF8" w:rsidP="003D6E22">
            <w:pPr>
              <w:ind w:firstLine="0"/>
            </w:pPr>
            <w:r w:rsidRPr="00236FAF">
              <w:t>36,2</w:t>
            </w:r>
          </w:p>
        </w:tc>
        <w:tc>
          <w:tcPr>
            <w:tcW w:w="1623" w:type="dxa"/>
          </w:tcPr>
          <w:p w14:paraId="604089CD" w14:textId="0465B419" w:rsidR="00A30EF8" w:rsidRPr="00236FAF" w:rsidRDefault="00A30EF8" w:rsidP="003D6E22">
            <w:pPr>
              <w:ind w:firstLine="0"/>
            </w:pPr>
            <w:r w:rsidRPr="00236FAF">
              <w:t>38,2</w:t>
            </w:r>
          </w:p>
        </w:tc>
      </w:tr>
      <w:tr w:rsidR="00A30EF8" w:rsidRPr="00236FAF" w14:paraId="1C83F699" w14:textId="77777777" w:rsidTr="00B85EB5">
        <w:trPr>
          <w:jc w:val="center"/>
        </w:trPr>
        <w:tc>
          <w:tcPr>
            <w:tcW w:w="1976" w:type="dxa"/>
          </w:tcPr>
          <w:p w14:paraId="127881E8" w14:textId="42C2BF1E" w:rsidR="00A30EF8" w:rsidRPr="00236FAF" w:rsidRDefault="00A30EF8" w:rsidP="003D6E22">
            <w:pPr>
              <w:ind w:firstLine="0"/>
            </w:pPr>
            <w:r w:rsidRPr="00236FAF">
              <w:t>Dopravná zrážka</w:t>
            </w:r>
          </w:p>
        </w:tc>
        <w:tc>
          <w:tcPr>
            <w:tcW w:w="1643" w:type="dxa"/>
          </w:tcPr>
          <w:p w14:paraId="341C4A1E" w14:textId="6350537A" w:rsidR="00A30EF8" w:rsidRPr="00236FAF" w:rsidRDefault="00A30EF8" w:rsidP="003D6E22">
            <w:pPr>
              <w:ind w:firstLine="0"/>
            </w:pPr>
            <w:r w:rsidRPr="00236FAF">
              <w:t>0,00</w:t>
            </w:r>
          </w:p>
        </w:tc>
        <w:tc>
          <w:tcPr>
            <w:tcW w:w="1616" w:type="dxa"/>
          </w:tcPr>
          <w:p w14:paraId="3C543A83" w14:textId="7F041AC2" w:rsidR="00A30EF8" w:rsidRPr="00236FAF" w:rsidRDefault="00A30EF8" w:rsidP="003D6E22">
            <w:pPr>
              <w:ind w:firstLine="0"/>
            </w:pPr>
            <w:r w:rsidRPr="00236FAF">
              <w:t>7,0</w:t>
            </w:r>
          </w:p>
        </w:tc>
        <w:tc>
          <w:tcPr>
            <w:tcW w:w="1623" w:type="dxa"/>
          </w:tcPr>
          <w:p w14:paraId="065596B9" w14:textId="4A56B016" w:rsidR="00A30EF8" w:rsidRPr="00236FAF" w:rsidRDefault="00A30EF8" w:rsidP="003D6E22">
            <w:pPr>
              <w:ind w:firstLine="0"/>
            </w:pPr>
            <w:r w:rsidRPr="00236FAF">
              <w:t>8,3</w:t>
            </w:r>
          </w:p>
        </w:tc>
      </w:tr>
      <w:tr w:rsidR="00A30EF8" w:rsidRPr="00236FAF" w14:paraId="76317BE4" w14:textId="77777777" w:rsidTr="00B85EB5">
        <w:trPr>
          <w:jc w:val="center"/>
        </w:trPr>
        <w:tc>
          <w:tcPr>
            <w:tcW w:w="1976" w:type="dxa"/>
          </w:tcPr>
          <w:p w14:paraId="1EF7C7E5" w14:textId="28EBDB1C" w:rsidR="00A30EF8" w:rsidRPr="00236FAF" w:rsidRDefault="00A30EF8" w:rsidP="003D6E22">
            <w:pPr>
              <w:ind w:firstLine="0"/>
            </w:pPr>
            <w:r w:rsidRPr="00236FAF">
              <w:t>Dopravná zápcha</w:t>
            </w:r>
          </w:p>
        </w:tc>
        <w:tc>
          <w:tcPr>
            <w:tcW w:w="1643" w:type="dxa"/>
          </w:tcPr>
          <w:p w14:paraId="22BC5943" w14:textId="1B9F4B8F" w:rsidR="00A30EF8" w:rsidRPr="00236FAF" w:rsidRDefault="00A30EF8" w:rsidP="003D6E22">
            <w:pPr>
              <w:ind w:firstLine="0"/>
            </w:pPr>
            <w:r w:rsidRPr="00236FAF">
              <w:t>13,33</w:t>
            </w:r>
          </w:p>
        </w:tc>
        <w:tc>
          <w:tcPr>
            <w:tcW w:w="1616" w:type="dxa"/>
          </w:tcPr>
          <w:p w14:paraId="2EB9143E" w14:textId="5F521B49" w:rsidR="00A30EF8" w:rsidRPr="00236FAF" w:rsidRDefault="00A30EF8" w:rsidP="003D6E22">
            <w:pPr>
              <w:ind w:firstLine="0"/>
            </w:pPr>
            <w:r w:rsidRPr="00236FAF">
              <w:t>15,5</w:t>
            </w:r>
          </w:p>
        </w:tc>
        <w:tc>
          <w:tcPr>
            <w:tcW w:w="1623" w:type="dxa"/>
          </w:tcPr>
          <w:p w14:paraId="0D4A4B25" w14:textId="31AC9FAD" w:rsidR="00A30EF8" w:rsidRPr="00236FAF" w:rsidRDefault="00A30EF8" w:rsidP="003D6E22">
            <w:pPr>
              <w:ind w:firstLine="0"/>
            </w:pPr>
            <w:r w:rsidRPr="00236FAF">
              <w:t>38,5</w:t>
            </w:r>
          </w:p>
        </w:tc>
      </w:tr>
      <w:tr w:rsidR="00A30EF8" w:rsidRPr="00236FAF" w14:paraId="277ED765" w14:textId="77777777" w:rsidTr="00B85EB5">
        <w:trPr>
          <w:jc w:val="center"/>
        </w:trPr>
        <w:tc>
          <w:tcPr>
            <w:tcW w:w="1976" w:type="dxa"/>
          </w:tcPr>
          <w:p w14:paraId="148EBE6A" w14:textId="26F49A15" w:rsidR="00A30EF8" w:rsidRPr="00236FAF" w:rsidRDefault="00A30EF8" w:rsidP="003D6E22">
            <w:pPr>
              <w:ind w:firstLine="0"/>
            </w:pPr>
            <w:r w:rsidRPr="00B85EB5">
              <w:t>Priemer v %</w:t>
            </w:r>
          </w:p>
        </w:tc>
        <w:tc>
          <w:tcPr>
            <w:tcW w:w="1643" w:type="dxa"/>
          </w:tcPr>
          <w:p w14:paraId="432BB396" w14:textId="4922776D" w:rsidR="00A30EF8" w:rsidRPr="00236FAF" w:rsidRDefault="00A30EF8" w:rsidP="003D6E22">
            <w:pPr>
              <w:ind w:firstLine="0"/>
            </w:pPr>
            <w:r w:rsidRPr="00236FAF">
              <w:t>25,07</w:t>
            </w:r>
          </w:p>
        </w:tc>
        <w:tc>
          <w:tcPr>
            <w:tcW w:w="1616" w:type="dxa"/>
          </w:tcPr>
          <w:p w14:paraId="7E955B7A" w14:textId="15B9893E" w:rsidR="00A30EF8" w:rsidRPr="00236FAF" w:rsidRDefault="00A30EF8" w:rsidP="003D6E22">
            <w:pPr>
              <w:ind w:firstLine="0"/>
            </w:pPr>
            <w:r w:rsidRPr="00236FAF">
              <w:t>30,4</w:t>
            </w:r>
          </w:p>
        </w:tc>
        <w:tc>
          <w:tcPr>
            <w:tcW w:w="1623" w:type="dxa"/>
          </w:tcPr>
          <w:p w14:paraId="42E35D4B" w14:textId="5DF2A97E" w:rsidR="00A30EF8" w:rsidRPr="00236FAF" w:rsidRDefault="00A30EF8" w:rsidP="003D6E22">
            <w:pPr>
              <w:ind w:firstLine="0"/>
            </w:pPr>
            <w:r w:rsidRPr="00236FAF">
              <w:t>31,1</w:t>
            </w:r>
          </w:p>
        </w:tc>
      </w:tr>
    </w:tbl>
    <w:p w14:paraId="3ED96F56" w14:textId="70C69028" w:rsidR="003D6E22" w:rsidRPr="00236FAF" w:rsidRDefault="005D65E4" w:rsidP="008F48FD">
      <w:r w:rsidRPr="00236FAF">
        <w:lastRenderedPageBreak/>
        <w:t>Tabuľka</w:t>
      </w:r>
      <w:r w:rsidR="008F48FD" w:rsidRPr="00236FAF">
        <w:t xml:space="preserve"> 3</w:t>
      </w:r>
      <w:r w:rsidRPr="00236FAF">
        <w:t xml:space="preserve"> obsahuje názov kategórie, naše výsledky z testovaní a dva stĺpce údajov z testovaní od autorov. Naše priemery sa zhod</w:t>
      </w:r>
      <w:r w:rsidR="006C09A8" w:rsidRPr="00236FAF">
        <w:t>ovali</w:t>
      </w:r>
      <w:r w:rsidRPr="00236FAF">
        <w:t xml:space="preserve"> s </w:t>
      </w:r>
      <w:r w:rsidR="004D3E66" w:rsidRPr="00236FAF">
        <w:t xml:space="preserve">výsledkami prvého modelu C3D. V priemere </w:t>
      </w:r>
      <w:r w:rsidR="006C09A8" w:rsidRPr="00236FAF">
        <w:t>naše testovanie malo odchýlku od C3DI – ERA</w:t>
      </w:r>
      <w:r w:rsidR="004D3E66" w:rsidRPr="00236FAF">
        <w:t xml:space="preserve"> </w:t>
      </w:r>
      <w:r w:rsidR="006C09A8" w:rsidRPr="00236FAF">
        <w:t xml:space="preserve">o </w:t>
      </w:r>
      <w:r w:rsidR="004D3E66" w:rsidRPr="00236FAF">
        <w:t>7,38%. Dôvodom odchýlky m</w:t>
      </w:r>
      <w:r w:rsidR="006C09A8" w:rsidRPr="00236FAF">
        <w:t>ohlo</w:t>
      </w:r>
      <w:r w:rsidR="004D3E66" w:rsidRPr="00236FAF">
        <w:t xml:space="preserve"> byť množstvo testovacích dát, ktoré je </w:t>
      </w:r>
      <w:r w:rsidR="006C09A8" w:rsidRPr="00236FAF">
        <w:t>iba pätnásť</w:t>
      </w:r>
      <w:r w:rsidR="004D3E66" w:rsidRPr="00236FAF">
        <w:t xml:space="preserve"> videí z každej </w:t>
      </w:r>
      <w:r w:rsidR="007B2634" w:rsidRPr="00236FAF">
        <w:t xml:space="preserve">kategórie. </w:t>
      </w:r>
    </w:p>
    <w:p w14:paraId="7ACFBE6C" w14:textId="5F23AA3E" w:rsidR="00540076" w:rsidRPr="00236FAF" w:rsidRDefault="00742C86" w:rsidP="003D6E22">
      <w:pPr>
        <w:ind w:firstLine="0"/>
      </w:pPr>
      <w:r w:rsidRPr="00236FAF">
        <w:tab/>
      </w:r>
      <w:r w:rsidR="001B7456" w:rsidRPr="00236FAF">
        <w:t>Kategória Párty</w:t>
      </w:r>
      <w:r w:rsidR="00E23D6D" w:rsidRPr="00236FAF">
        <w:t xml:space="preserve"> </w:t>
      </w:r>
      <w:r w:rsidR="001B7456" w:rsidRPr="00236FAF">
        <w:t xml:space="preserve">(Party) bola najviac predikovaná a to s počtom </w:t>
      </w:r>
      <w:r w:rsidR="006C09A8" w:rsidRPr="00236FAF">
        <w:t>dvestosedem</w:t>
      </w:r>
      <w:r w:rsidR="001B7456" w:rsidRPr="00236FAF">
        <w:t xml:space="preserve"> krát. Čo </w:t>
      </w:r>
      <w:r w:rsidR="006C09A8" w:rsidRPr="00236FAF">
        <w:t>bolo</w:t>
      </w:r>
      <w:r w:rsidR="001B7456" w:rsidRPr="00236FAF">
        <w:t xml:space="preserve"> 55,2%</w:t>
      </w:r>
      <w:r w:rsidR="006C09A8" w:rsidRPr="00236FAF">
        <w:t xml:space="preserve"> z celkového počtu</w:t>
      </w:r>
      <w:r w:rsidR="001B7456" w:rsidRPr="00236FAF">
        <w:t xml:space="preserve"> prípadov.</w:t>
      </w:r>
      <w:r w:rsidR="00540076" w:rsidRPr="00236FAF">
        <w:t xml:space="preserve"> Dôvodom </w:t>
      </w:r>
      <w:r w:rsidR="006C09A8" w:rsidRPr="00236FAF">
        <w:t>mohlo</w:t>
      </w:r>
      <w:r w:rsidR="00540076" w:rsidRPr="00236FAF">
        <w:t xml:space="preserve"> byť, že väčšina datasetu </w:t>
      </w:r>
      <w:r w:rsidR="006C09A8" w:rsidRPr="00236FAF">
        <w:t>obsahovala</w:t>
      </w:r>
      <w:r w:rsidR="00540076" w:rsidRPr="00236FAF">
        <w:t xml:space="preserve"> ľudí a kategória party </w:t>
      </w:r>
      <w:r w:rsidR="006C09A8" w:rsidRPr="00236FAF">
        <w:t xml:space="preserve">obsahovala videá </w:t>
      </w:r>
      <w:r w:rsidR="009C4899" w:rsidRPr="00236FAF">
        <w:t>s ľuďmi nahromadenými na jednom mieste vo väčšom počte</w:t>
      </w:r>
      <w:r w:rsidR="00540076" w:rsidRPr="00236FAF">
        <w:t>.</w:t>
      </w:r>
      <w:r w:rsidR="009C4899" w:rsidRPr="00236FAF">
        <w:t xml:space="preserve"> Túto vlastnosť spĺňali videá aj v iných kategóriách.</w:t>
      </w:r>
    </w:p>
    <w:p w14:paraId="457652E6" w14:textId="60F0F9B9" w:rsidR="00E23D6D" w:rsidRPr="00236FAF" w:rsidRDefault="00540076" w:rsidP="003D6E22">
      <w:pPr>
        <w:ind w:firstLine="0"/>
      </w:pPr>
      <w:r w:rsidRPr="00236FAF">
        <w:tab/>
        <w:t xml:space="preserve">Kategória </w:t>
      </w:r>
      <w:r w:rsidR="009C4899" w:rsidRPr="00236FAF">
        <w:t>dopravných zrážok</w:t>
      </w:r>
      <w:r w:rsidRPr="00236FAF">
        <w:t xml:space="preserve"> nem</w:t>
      </w:r>
      <w:r w:rsidR="009C4899" w:rsidRPr="00236FAF">
        <w:t>ala</w:t>
      </w:r>
      <w:r w:rsidRPr="00236FAF">
        <w:t xml:space="preserve"> ani jednu</w:t>
      </w:r>
      <w:r w:rsidR="009C4899" w:rsidRPr="00236FAF">
        <w:t xml:space="preserve"> správnu</w:t>
      </w:r>
      <w:r w:rsidRPr="00236FAF">
        <w:t xml:space="preserve"> predikciu</w:t>
      </w:r>
      <w:r w:rsidR="009C4899" w:rsidRPr="00236FAF">
        <w:t xml:space="preserve">, </w:t>
      </w:r>
      <w:r w:rsidRPr="00236FAF">
        <w:t>avšak v prípade výsledkov autorov datasetu išlo tiež o malé percento a teda iba 7%. Prvý dôvod m</w:t>
      </w:r>
      <w:r w:rsidR="009C4899" w:rsidRPr="00236FAF">
        <w:t>ohol</w:t>
      </w:r>
      <w:r w:rsidRPr="00236FAF">
        <w:t xml:space="preserve"> byť</w:t>
      </w:r>
      <w:r w:rsidR="009C4899" w:rsidRPr="00236FAF">
        <w:t xml:space="preserve"> malý testovací počet videí</w:t>
      </w:r>
      <w:r w:rsidRPr="00236FAF">
        <w:t>, druhý</w:t>
      </w:r>
      <w:r w:rsidR="009C4899" w:rsidRPr="00236FAF">
        <w:t>m dôvodom mohlo byť slabé</w:t>
      </w:r>
      <w:r w:rsidRPr="00236FAF">
        <w:t xml:space="preserve"> odhadovanie udalostí s</w:t>
      </w:r>
      <w:r w:rsidR="009C4899" w:rsidRPr="00236FAF">
        <w:t> </w:t>
      </w:r>
      <w:r w:rsidRPr="00236FAF">
        <w:t>autami</w:t>
      </w:r>
      <w:r w:rsidR="009C4899" w:rsidRPr="00236FAF">
        <w:t xml:space="preserve"> vo všeobecnosti </w:t>
      </w:r>
      <w:r w:rsidRPr="00236FAF">
        <w:t>(pri zápche áut to bolo 13</w:t>
      </w:r>
      <w:r w:rsidR="009C4899" w:rsidRPr="00236FAF">
        <w:t>,</w:t>
      </w:r>
      <w:r w:rsidRPr="00236FAF">
        <w:t>33%, u autorov 15</w:t>
      </w:r>
      <w:r w:rsidR="009C4899" w:rsidRPr="00236FAF">
        <w:t>,</w:t>
      </w:r>
      <w:r w:rsidRPr="00236FAF">
        <w:t>5</w:t>
      </w:r>
      <w:r w:rsidR="009C4899" w:rsidRPr="00236FAF">
        <w:t>%</w:t>
      </w:r>
      <w:r w:rsidRPr="00236FAF">
        <w:t>)</w:t>
      </w:r>
      <w:r w:rsidR="009C4899" w:rsidRPr="00236FAF">
        <w:t xml:space="preserve">.Dôvodom môže byť horšia predikcia modelu na videá s autami. </w:t>
      </w:r>
      <w:r w:rsidR="00E23D6D" w:rsidRPr="00236FAF">
        <w:t xml:space="preserve">Namiesto správnej kategorizácie sme dostávali </w:t>
      </w:r>
      <w:r w:rsidR="009C4899" w:rsidRPr="00236FAF">
        <w:t>najčastejšie</w:t>
      </w:r>
      <w:r w:rsidR="00E23D6D" w:rsidRPr="00236FAF">
        <w:t xml:space="preserve"> predikciu pre párty. </w:t>
      </w:r>
    </w:p>
    <w:p w14:paraId="439C2182" w14:textId="44E5EBD4" w:rsidR="00E23D6D" w:rsidRPr="00236FAF" w:rsidRDefault="00E23D6D" w:rsidP="003D6E22">
      <w:pPr>
        <w:ind w:firstLine="0"/>
      </w:pPr>
      <w:r w:rsidRPr="00236FAF">
        <w:tab/>
        <w:t xml:space="preserve">Najlepšie predikované kategórie boli: </w:t>
      </w:r>
      <w:r w:rsidR="00411048" w:rsidRPr="00236FAF">
        <w:t xml:space="preserve">Člnkovanie a Futbal (obe 46,67%), čo </w:t>
      </w:r>
      <w:r w:rsidR="009C4899" w:rsidRPr="00236FAF">
        <w:t>sa plne nezhoduje</w:t>
      </w:r>
      <w:r w:rsidR="00411048" w:rsidRPr="00236FAF">
        <w:t xml:space="preserve"> s najčastejšie predikovanou Párty</w:t>
      </w:r>
      <w:r w:rsidR="009C4899" w:rsidRPr="00236FAF">
        <w:t xml:space="preserve"> v celkovom počte (správna predikcia pre párty bola iba </w:t>
      </w:r>
      <w:r w:rsidR="00411048" w:rsidRPr="00236FAF">
        <w:t>40%</w:t>
      </w:r>
      <w:r w:rsidR="009C4899" w:rsidRPr="00236FAF">
        <w:t>)</w:t>
      </w:r>
      <w:r w:rsidR="00411048" w:rsidRPr="00236FAF">
        <w:t>.</w:t>
      </w:r>
    </w:p>
    <w:p w14:paraId="0C5871BA" w14:textId="2DD487F8" w:rsidR="00411048" w:rsidRDefault="00411048" w:rsidP="003D6E22">
      <w:pPr>
        <w:ind w:firstLine="0"/>
      </w:pPr>
      <w:r w:rsidRPr="00236FAF">
        <w:tab/>
        <w:t xml:space="preserve">Najväčší rozdiel v testovaných dátach autorov a našich bol pri kategórii </w:t>
      </w:r>
      <w:r w:rsidR="009C4899" w:rsidRPr="00236FAF">
        <w:t>p</w:t>
      </w:r>
      <w:r w:rsidRPr="00236FAF">
        <w:t>rehliadka/</w:t>
      </w:r>
      <w:r w:rsidR="009C4899" w:rsidRPr="00236FAF">
        <w:t>p</w:t>
      </w:r>
      <w:r w:rsidRPr="00236FAF">
        <w:t>rotest, kde bol rozdiel 17,80%.</w:t>
      </w:r>
    </w:p>
    <w:p w14:paraId="0A755151" w14:textId="5A77E4EB" w:rsidR="000D5581" w:rsidRPr="00236FAF" w:rsidRDefault="000D5581" w:rsidP="003D6E22">
      <w:pPr>
        <w:ind w:firstLine="0"/>
      </w:pPr>
      <w:r>
        <w:t>V prípade tohto modelu, vzhľadom na malý rozdiel v percente (</w:t>
      </w:r>
      <w:r w:rsidR="0089530C">
        <w:t>7</w:t>
      </w:r>
      <w:r>
        <w:t>,</w:t>
      </w:r>
      <w:r w:rsidR="0089530C">
        <w:t>82</w:t>
      </w:r>
      <w:r>
        <w:t>%) správne kategorizovaných videí, pokladáme hypotézu H3 za splnenú.</w:t>
      </w:r>
    </w:p>
    <w:p w14:paraId="2A9889DC" w14:textId="1A9BBC80" w:rsidR="00151C10" w:rsidRPr="00236FAF" w:rsidRDefault="00151C10" w:rsidP="00151C10">
      <w:pPr>
        <w:pStyle w:val="Nadpis3"/>
      </w:pPr>
      <w:bookmarkStart w:id="304" w:name="_Toc162903232"/>
      <w:r w:rsidRPr="00236FAF">
        <w:t>C3D-UCF101</w:t>
      </w:r>
      <w:bookmarkEnd w:id="304"/>
    </w:p>
    <w:p w14:paraId="55B2D6FD" w14:textId="48EE8280" w:rsidR="00184DEC" w:rsidRPr="00236FAF" w:rsidRDefault="00151C10" w:rsidP="00184DEC">
      <w:r w:rsidRPr="00236FAF">
        <w:t>Tento model</w:t>
      </w:r>
      <w:r w:rsidR="009C4899" w:rsidRPr="00236FAF">
        <w:t xml:space="preserve"> </w:t>
      </w:r>
      <w:r w:rsidRPr="00236FAF">
        <w:t>bol natrénovaný pomocou datasetu zameraného na ľudí a</w:t>
      </w:r>
      <w:r w:rsidR="009C4899" w:rsidRPr="00236FAF">
        <w:t> </w:t>
      </w:r>
      <w:r w:rsidRPr="00236FAF">
        <w:t>športy</w:t>
      </w:r>
      <w:r w:rsidR="009C4899" w:rsidRPr="00236FAF">
        <w:t xml:space="preserve"> (UCF)</w:t>
      </w:r>
      <w:r w:rsidRPr="00236FAF">
        <w:t xml:space="preserve">. </w:t>
      </w:r>
      <w:r w:rsidR="0084319E">
        <w:t xml:space="preserve">Podľa hypotézy H2 sme predpokladali horšie kategorizovanie v kategóriách: </w:t>
      </w:r>
      <w:r w:rsidR="009C4899" w:rsidRPr="00236FAF">
        <w:t>závody áut, výstavba, požiar, záplavy, zber, zosun pôdy, zosun bahna, orba, po zemetrasení, dopravná zrážka a dopravná zápcha</w:t>
      </w:r>
      <w:r w:rsidRPr="00236FAF">
        <w:t>.</w:t>
      </w:r>
    </w:p>
    <w:p w14:paraId="23A830E0" w14:textId="1BA1B2CD" w:rsidR="00151C10" w:rsidRDefault="00151C10" w:rsidP="00151C10">
      <w:r w:rsidRPr="00236FAF">
        <w:t>Náš predpoklad sa</w:t>
      </w:r>
      <w:r w:rsidR="0099725D" w:rsidRPr="00236FAF">
        <w:t xml:space="preserve"> čiastočne</w:t>
      </w:r>
      <w:r w:rsidRPr="00236FAF">
        <w:t xml:space="preserve"> splnil, medzi najhoršie predikované kategória</w:t>
      </w:r>
      <w:r w:rsidR="009C4899" w:rsidRPr="00236FAF">
        <w:t xml:space="preserve"> patrili</w:t>
      </w:r>
      <w:r w:rsidRPr="00236FAF">
        <w:t>: koncert, konflikt, cyklistika, zosun pôdy, beh a zrážka áut</w:t>
      </w:r>
      <w:r w:rsidR="0099725D" w:rsidRPr="00236FAF">
        <w:t xml:space="preserve"> (Tabuľka 4)</w:t>
      </w:r>
      <w:r w:rsidRPr="00236FAF">
        <w:t>.</w:t>
      </w:r>
      <w:r w:rsidR="0099725D" w:rsidRPr="00236FAF">
        <w:t xml:space="preserve"> Všetky tieto kategórie </w:t>
      </w:r>
      <w:r w:rsidR="009C4899" w:rsidRPr="00236FAF">
        <w:t xml:space="preserve">sa nevyskytovali v kategorizácii datasetu </w:t>
      </w:r>
      <w:r w:rsidR="0099725D" w:rsidRPr="00236FAF">
        <w:t>UCF. Avšak</w:t>
      </w:r>
      <w:r w:rsidR="004A2F51" w:rsidRPr="00236FAF">
        <w:t xml:space="preserve"> ostatné nešportové, poľnohospodárske kategórie a kategórie s detekciou áut a pohrôm nemali výrazne nízku</w:t>
      </w:r>
      <w:r w:rsidR="0099725D" w:rsidRPr="00236FAF">
        <w:t xml:space="preserve"> predikciu</w:t>
      </w:r>
      <w:r w:rsidR="00B8607B">
        <w:t xml:space="preserve"> (Tabuľka 4)</w:t>
      </w:r>
      <w:r w:rsidR="0099725D" w:rsidRPr="00236FAF">
        <w:t>.</w:t>
      </w:r>
    </w:p>
    <w:p w14:paraId="7BFDC5DD" w14:textId="693B96DF" w:rsidR="00B8607B" w:rsidRDefault="00B8607B" w:rsidP="004F25C1">
      <w:pPr>
        <w:pStyle w:val="Popis"/>
      </w:pPr>
      <w:r>
        <w:t xml:space="preserve">Tabuľka </w:t>
      </w:r>
      <w:r>
        <w:fldChar w:fldCharType="begin"/>
      </w:r>
      <w:r>
        <w:instrText xml:space="preserve"> SEQ Tabuľka \* ARABIC </w:instrText>
      </w:r>
      <w:r>
        <w:fldChar w:fldCharType="separate"/>
      </w:r>
      <w:r>
        <w:rPr>
          <w:noProof/>
        </w:rPr>
        <w:t>4</w:t>
      </w:r>
      <w:r>
        <w:fldChar w:fldCharType="end"/>
      </w:r>
      <w:r>
        <w:t xml:space="preserve"> Porovnanie kľúčových kategórií</w:t>
      </w:r>
    </w:p>
    <w:tbl>
      <w:tblPr>
        <w:tblStyle w:val="Mriekatabuky"/>
        <w:tblW w:w="0" w:type="auto"/>
        <w:jc w:val="center"/>
        <w:tblLook w:val="04A0" w:firstRow="1" w:lastRow="0" w:firstColumn="1" w:lastColumn="0" w:noHBand="0" w:noVBand="1"/>
      </w:tblPr>
      <w:tblGrid>
        <w:gridCol w:w="2656"/>
        <w:gridCol w:w="1592"/>
      </w:tblGrid>
      <w:tr w:rsidR="00B8607B" w:rsidRPr="00B8607B" w14:paraId="13F458C5" w14:textId="77777777" w:rsidTr="00B8607B">
        <w:trPr>
          <w:trHeight w:val="300"/>
          <w:jc w:val="center"/>
        </w:trPr>
        <w:tc>
          <w:tcPr>
            <w:tcW w:w="2656" w:type="dxa"/>
            <w:noWrap/>
            <w:hideMark/>
          </w:tcPr>
          <w:p w14:paraId="43A535CD" w14:textId="1B55176B" w:rsidR="00B8607B" w:rsidRPr="00B8607B" w:rsidRDefault="00B8607B" w:rsidP="00B8607B">
            <w:pPr>
              <w:ind w:firstLine="0"/>
            </w:pPr>
            <w:r>
              <w:lastRenderedPageBreak/>
              <w:t>Názov kategórie</w:t>
            </w:r>
          </w:p>
        </w:tc>
        <w:tc>
          <w:tcPr>
            <w:tcW w:w="1592" w:type="dxa"/>
            <w:noWrap/>
            <w:hideMark/>
          </w:tcPr>
          <w:p w14:paraId="340DE419" w14:textId="3DA71F6F" w:rsidR="00B8607B" w:rsidRPr="00B8607B" w:rsidRDefault="00B8607B" w:rsidP="00B8607B">
            <w:pPr>
              <w:ind w:firstLine="0"/>
              <w:jc w:val="left"/>
            </w:pPr>
            <w:proofErr w:type="spellStart"/>
            <w:r w:rsidRPr="00B8607B">
              <w:t>Accuracy</w:t>
            </w:r>
            <w:proofErr w:type="spellEnd"/>
            <w:r>
              <w:t xml:space="preserve"> v %</w:t>
            </w:r>
          </w:p>
        </w:tc>
      </w:tr>
      <w:tr w:rsidR="00B8607B" w:rsidRPr="00B8607B" w14:paraId="0E5F75AB" w14:textId="77777777" w:rsidTr="00B8607B">
        <w:trPr>
          <w:trHeight w:val="288"/>
          <w:jc w:val="center"/>
        </w:trPr>
        <w:tc>
          <w:tcPr>
            <w:tcW w:w="2656" w:type="dxa"/>
            <w:noWrap/>
            <w:hideMark/>
          </w:tcPr>
          <w:p w14:paraId="1FFE2E32" w14:textId="0ED86B41" w:rsidR="00B8607B" w:rsidRPr="00B8607B" w:rsidRDefault="00B8607B" w:rsidP="00B8607B">
            <w:r>
              <w:t>Člnkovanie</w:t>
            </w:r>
          </w:p>
        </w:tc>
        <w:tc>
          <w:tcPr>
            <w:tcW w:w="1592" w:type="dxa"/>
            <w:noWrap/>
            <w:hideMark/>
          </w:tcPr>
          <w:p w14:paraId="753F0994" w14:textId="77777777" w:rsidR="00B8607B" w:rsidRPr="00B8607B" w:rsidRDefault="00B8607B" w:rsidP="00B8607B">
            <w:r w:rsidRPr="00B8607B">
              <w:t>46,67</w:t>
            </w:r>
          </w:p>
        </w:tc>
      </w:tr>
      <w:tr w:rsidR="00B8607B" w:rsidRPr="00B8607B" w14:paraId="7745EBC8" w14:textId="77777777" w:rsidTr="00B8607B">
        <w:trPr>
          <w:trHeight w:val="288"/>
          <w:jc w:val="center"/>
        </w:trPr>
        <w:tc>
          <w:tcPr>
            <w:tcW w:w="2656" w:type="dxa"/>
            <w:noWrap/>
            <w:hideMark/>
          </w:tcPr>
          <w:p w14:paraId="7F31E12E" w14:textId="158B1006" w:rsidR="00B8607B" w:rsidRPr="00B8607B" w:rsidRDefault="00B8607B" w:rsidP="00B8607B">
            <w:r>
              <w:t>Závody áut</w:t>
            </w:r>
          </w:p>
        </w:tc>
        <w:tc>
          <w:tcPr>
            <w:tcW w:w="1592" w:type="dxa"/>
            <w:noWrap/>
            <w:hideMark/>
          </w:tcPr>
          <w:p w14:paraId="3798AD87" w14:textId="77777777" w:rsidR="00B8607B" w:rsidRPr="00B8607B" w:rsidRDefault="00B8607B" w:rsidP="00B8607B">
            <w:r w:rsidRPr="00B8607B">
              <w:t>20,00</w:t>
            </w:r>
          </w:p>
        </w:tc>
      </w:tr>
      <w:tr w:rsidR="00B8607B" w:rsidRPr="00B8607B" w14:paraId="19566B15" w14:textId="77777777" w:rsidTr="00B8607B">
        <w:trPr>
          <w:trHeight w:val="288"/>
          <w:jc w:val="center"/>
        </w:trPr>
        <w:tc>
          <w:tcPr>
            <w:tcW w:w="2656" w:type="dxa"/>
            <w:noWrap/>
            <w:hideMark/>
          </w:tcPr>
          <w:p w14:paraId="50734C65" w14:textId="7286F77A" w:rsidR="00B8607B" w:rsidRPr="00B8607B" w:rsidRDefault="00B8607B" w:rsidP="00B8607B">
            <w:r>
              <w:t>Výstavba</w:t>
            </w:r>
          </w:p>
        </w:tc>
        <w:tc>
          <w:tcPr>
            <w:tcW w:w="1592" w:type="dxa"/>
            <w:noWrap/>
            <w:hideMark/>
          </w:tcPr>
          <w:p w14:paraId="72469887" w14:textId="77777777" w:rsidR="00B8607B" w:rsidRPr="00B8607B" w:rsidRDefault="00B8607B" w:rsidP="00B8607B">
            <w:r w:rsidRPr="00B8607B">
              <w:t>46,67</w:t>
            </w:r>
          </w:p>
        </w:tc>
      </w:tr>
      <w:tr w:rsidR="00B8607B" w:rsidRPr="00B8607B" w14:paraId="44E26183" w14:textId="77777777" w:rsidTr="00B8607B">
        <w:trPr>
          <w:trHeight w:val="288"/>
          <w:jc w:val="center"/>
        </w:trPr>
        <w:tc>
          <w:tcPr>
            <w:tcW w:w="2656" w:type="dxa"/>
            <w:noWrap/>
            <w:hideMark/>
          </w:tcPr>
          <w:p w14:paraId="2356B7CF" w14:textId="657A2F35" w:rsidR="00B8607B" w:rsidRPr="00B8607B" w:rsidRDefault="00B8607B" w:rsidP="00B8607B">
            <w:r>
              <w:t>Požiar</w:t>
            </w:r>
          </w:p>
        </w:tc>
        <w:tc>
          <w:tcPr>
            <w:tcW w:w="1592" w:type="dxa"/>
            <w:noWrap/>
            <w:hideMark/>
          </w:tcPr>
          <w:p w14:paraId="50D635FF" w14:textId="77777777" w:rsidR="00B8607B" w:rsidRPr="00B8607B" w:rsidRDefault="00B8607B" w:rsidP="00B8607B">
            <w:r w:rsidRPr="00B8607B">
              <w:t>26,67</w:t>
            </w:r>
          </w:p>
        </w:tc>
      </w:tr>
      <w:tr w:rsidR="00B8607B" w:rsidRPr="00B8607B" w14:paraId="1F992E61" w14:textId="77777777" w:rsidTr="00B8607B">
        <w:trPr>
          <w:trHeight w:val="288"/>
          <w:jc w:val="center"/>
        </w:trPr>
        <w:tc>
          <w:tcPr>
            <w:tcW w:w="2656" w:type="dxa"/>
            <w:noWrap/>
            <w:hideMark/>
          </w:tcPr>
          <w:p w14:paraId="3BC3AB51" w14:textId="0512FA47" w:rsidR="00B8607B" w:rsidRPr="00B8607B" w:rsidRDefault="00B8607B" w:rsidP="00B8607B">
            <w:r>
              <w:t>Záplavy</w:t>
            </w:r>
          </w:p>
        </w:tc>
        <w:tc>
          <w:tcPr>
            <w:tcW w:w="1592" w:type="dxa"/>
            <w:noWrap/>
            <w:hideMark/>
          </w:tcPr>
          <w:p w14:paraId="5C901C43" w14:textId="77777777" w:rsidR="00B8607B" w:rsidRPr="00B8607B" w:rsidRDefault="00B8607B" w:rsidP="00B8607B">
            <w:r w:rsidRPr="00B8607B">
              <w:t>40,00</w:t>
            </w:r>
          </w:p>
        </w:tc>
      </w:tr>
      <w:tr w:rsidR="00B8607B" w:rsidRPr="00B8607B" w14:paraId="37DABE37" w14:textId="77777777" w:rsidTr="00B8607B">
        <w:trPr>
          <w:trHeight w:val="288"/>
          <w:jc w:val="center"/>
        </w:trPr>
        <w:tc>
          <w:tcPr>
            <w:tcW w:w="2656" w:type="dxa"/>
            <w:noWrap/>
            <w:hideMark/>
          </w:tcPr>
          <w:p w14:paraId="5294F243" w14:textId="4FEB5918" w:rsidR="00B8607B" w:rsidRPr="00B8607B" w:rsidRDefault="00B8607B" w:rsidP="00B8607B">
            <w:r>
              <w:t>Zber</w:t>
            </w:r>
          </w:p>
        </w:tc>
        <w:tc>
          <w:tcPr>
            <w:tcW w:w="1592" w:type="dxa"/>
            <w:noWrap/>
            <w:hideMark/>
          </w:tcPr>
          <w:p w14:paraId="371EE8EE" w14:textId="77777777" w:rsidR="00B8607B" w:rsidRPr="00B8607B" w:rsidRDefault="00B8607B" w:rsidP="00B8607B">
            <w:r w:rsidRPr="00B8607B">
              <w:t>33,33</w:t>
            </w:r>
          </w:p>
        </w:tc>
      </w:tr>
      <w:tr w:rsidR="00B8607B" w:rsidRPr="00B8607B" w14:paraId="707B7AFB" w14:textId="77777777" w:rsidTr="00B8607B">
        <w:trPr>
          <w:trHeight w:val="288"/>
          <w:jc w:val="center"/>
        </w:trPr>
        <w:tc>
          <w:tcPr>
            <w:tcW w:w="2656" w:type="dxa"/>
            <w:noWrap/>
            <w:hideMark/>
          </w:tcPr>
          <w:p w14:paraId="5DC00FF5" w14:textId="48CD5335" w:rsidR="00B8607B" w:rsidRPr="00B8607B" w:rsidRDefault="00B8607B" w:rsidP="00B8607B">
            <w:r>
              <w:t>Zosun pôdy</w:t>
            </w:r>
          </w:p>
        </w:tc>
        <w:tc>
          <w:tcPr>
            <w:tcW w:w="1592" w:type="dxa"/>
            <w:noWrap/>
            <w:hideMark/>
          </w:tcPr>
          <w:p w14:paraId="2C310AE3" w14:textId="77777777" w:rsidR="00B8607B" w:rsidRPr="00B8607B" w:rsidRDefault="00B8607B" w:rsidP="00B8607B">
            <w:r w:rsidRPr="00B8607B">
              <w:t>6,67</w:t>
            </w:r>
          </w:p>
        </w:tc>
      </w:tr>
      <w:tr w:rsidR="00B8607B" w:rsidRPr="00B8607B" w14:paraId="02F64E9A" w14:textId="77777777" w:rsidTr="00B8607B">
        <w:trPr>
          <w:trHeight w:val="288"/>
          <w:jc w:val="center"/>
        </w:trPr>
        <w:tc>
          <w:tcPr>
            <w:tcW w:w="2656" w:type="dxa"/>
            <w:noWrap/>
            <w:hideMark/>
          </w:tcPr>
          <w:p w14:paraId="4C29EB31" w14:textId="0E8A64E0" w:rsidR="00B8607B" w:rsidRPr="00B8607B" w:rsidRDefault="00B8607B" w:rsidP="00B8607B">
            <w:r>
              <w:t>Zosun bahna</w:t>
            </w:r>
          </w:p>
        </w:tc>
        <w:tc>
          <w:tcPr>
            <w:tcW w:w="1592" w:type="dxa"/>
            <w:noWrap/>
            <w:hideMark/>
          </w:tcPr>
          <w:p w14:paraId="7F3081F3" w14:textId="77777777" w:rsidR="00B8607B" w:rsidRPr="00B8607B" w:rsidRDefault="00B8607B" w:rsidP="00B8607B">
            <w:r w:rsidRPr="00B8607B">
              <w:t>26,67</w:t>
            </w:r>
          </w:p>
        </w:tc>
      </w:tr>
      <w:tr w:rsidR="00B8607B" w:rsidRPr="00B8607B" w14:paraId="1114670E" w14:textId="77777777" w:rsidTr="00B8607B">
        <w:trPr>
          <w:trHeight w:val="288"/>
          <w:jc w:val="center"/>
        </w:trPr>
        <w:tc>
          <w:tcPr>
            <w:tcW w:w="2656" w:type="dxa"/>
            <w:noWrap/>
            <w:hideMark/>
          </w:tcPr>
          <w:p w14:paraId="3E321F38" w14:textId="4FB95943" w:rsidR="00B8607B" w:rsidRPr="00B8607B" w:rsidRDefault="00B8607B" w:rsidP="00B8607B">
            <w:r>
              <w:t>Orba</w:t>
            </w:r>
          </w:p>
        </w:tc>
        <w:tc>
          <w:tcPr>
            <w:tcW w:w="1592" w:type="dxa"/>
            <w:noWrap/>
            <w:hideMark/>
          </w:tcPr>
          <w:p w14:paraId="23E486CF" w14:textId="77777777" w:rsidR="00B8607B" w:rsidRPr="00B8607B" w:rsidRDefault="00B8607B" w:rsidP="00B8607B">
            <w:r w:rsidRPr="00B8607B">
              <w:t>33,33</w:t>
            </w:r>
          </w:p>
        </w:tc>
      </w:tr>
      <w:tr w:rsidR="00B8607B" w:rsidRPr="00B8607B" w14:paraId="68DEF5FE" w14:textId="77777777" w:rsidTr="00B8607B">
        <w:trPr>
          <w:trHeight w:val="288"/>
          <w:jc w:val="center"/>
        </w:trPr>
        <w:tc>
          <w:tcPr>
            <w:tcW w:w="2656" w:type="dxa"/>
            <w:noWrap/>
            <w:hideMark/>
          </w:tcPr>
          <w:p w14:paraId="56C22BDF" w14:textId="1B3E2820" w:rsidR="00B8607B" w:rsidRPr="00B8607B" w:rsidRDefault="00B8607B" w:rsidP="00B8607B">
            <w:r>
              <w:t>Po zemetrasení</w:t>
            </w:r>
          </w:p>
        </w:tc>
        <w:tc>
          <w:tcPr>
            <w:tcW w:w="1592" w:type="dxa"/>
            <w:noWrap/>
            <w:hideMark/>
          </w:tcPr>
          <w:p w14:paraId="7219F528" w14:textId="77777777" w:rsidR="00B8607B" w:rsidRPr="00B8607B" w:rsidRDefault="00B8607B" w:rsidP="00B8607B">
            <w:r w:rsidRPr="00B8607B">
              <w:t>26,67</w:t>
            </w:r>
          </w:p>
        </w:tc>
      </w:tr>
      <w:tr w:rsidR="00B8607B" w:rsidRPr="00B8607B" w14:paraId="73CCC9CD" w14:textId="77777777" w:rsidTr="00B8607B">
        <w:trPr>
          <w:trHeight w:val="288"/>
          <w:jc w:val="center"/>
        </w:trPr>
        <w:tc>
          <w:tcPr>
            <w:tcW w:w="2656" w:type="dxa"/>
            <w:noWrap/>
            <w:hideMark/>
          </w:tcPr>
          <w:p w14:paraId="4C8FF1DB" w14:textId="5E9F1A5D" w:rsidR="00B8607B" w:rsidRPr="00B8607B" w:rsidRDefault="00B8607B" w:rsidP="00B8607B">
            <w:r w:rsidRPr="00236FAF">
              <w:t>Dopravná zrážka</w:t>
            </w:r>
          </w:p>
        </w:tc>
        <w:tc>
          <w:tcPr>
            <w:tcW w:w="1592" w:type="dxa"/>
            <w:noWrap/>
            <w:hideMark/>
          </w:tcPr>
          <w:p w14:paraId="493E3D91" w14:textId="77777777" w:rsidR="00B8607B" w:rsidRPr="00B8607B" w:rsidRDefault="00B8607B" w:rsidP="00B8607B">
            <w:r w:rsidRPr="00B8607B">
              <w:t>6,67</w:t>
            </w:r>
          </w:p>
        </w:tc>
      </w:tr>
      <w:tr w:rsidR="00B8607B" w:rsidRPr="00B8607B" w14:paraId="0DF1302D" w14:textId="77777777" w:rsidTr="00B8607B">
        <w:trPr>
          <w:trHeight w:val="300"/>
          <w:jc w:val="center"/>
        </w:trPr>
        <w:tc>
          <w:tcPr>
            <w:tcW w:w="2656" w:type="dxa"/>
            <w:noWrap/>
            <w:hideMark/>
          </w:tcPr>
          <w:p w14:paraId="1266AD6B" w14:textId="15D8CF08" w:rsidR="00B8607B" w:rsidRPr="00B8607B" w:rsidRDefault="00B8607B" w:rsidP="00B8607B">
            <w:r w:rsidRPr="00236FAF">
              <w:t>Dopravná zápcha</w:t>
            </w:r>
          </w:p>
        </w:tc>
        <w:tc>
          <w:tcPr>
            <w:tcW w:w="1592" w:type="dxa"/>
            <w:noWrap/>
            <w:hideMark/>
          </w:tcPr>
          <w:p w14:paraId="0817A3BD" w14:textId="77777777" w:rsidR="00B8607B" w:rsidRPr="00B8607B" w:rsidRDefault="00B8607B" w:rsidP="00B8607B">
            <w:r w:rsidRPr="00B8607B">
              <w:t>33,33</w:t>
            </w:r>
          </w:p>
        </w:tc>
      </w:tr>
    </w:tbl>
    <w:p w14:paraId="58F014B5" w14:textId="77777777" w:rsidR="00B8607B" w:rsidRPr="00236FAF" w:rsidRDefault="00B8607B" w:rsidP="00B8607B">
      <w:pPr>
        <w:jc w:val="center"/>
      </w:pPr>
    </w:p>
    <w:p w14:paraId="6AE4051F" w14:textId="2AC6F170" w:rsidR="0099725D" w:rsidRPr="00236FAF" w:rsidRDefault="0099725D" w:rsidP="004F25C1">
      <w:pPr>
        <w:pStyle w:val="Popis"/>
      </w:pPr>
      <w:r w:rsidRPr="00236FAF">
        <w:t xml:space="preserve">Tabuľka </w:t>
      </w:r>
      <w:r w:rsidRPr="00236FAF">
        <w:fldChar w:fldCharType="begin"/>
      </w:r>
      <w:r w:rsidRPr="00236FAF">
        <w:instrText xml:space="preserve"> SEQ Tabuľka \* ARABIC </w:instrText>
      </w:r>
      <w:r w:rsidRPr="00236FAF">
        <w:fldChar w:fldCharType="separate"/>
      </w:r>
      <w:r w:rsidR="00B8607B">
        <w:rPr>
          <w:noProof/>
        </w:rPr>
        <w:t>5</w:t>
      </w:r>
      <w:r w:rsidRPr="00236FAF">
        <w:fldChar w:fldCharType="end"/>
      </w:r>
      <w:r w:rsidRPr="00236FAF">
        <w:t xml:space="preserve"> Porovnanie výsledkov nášho testovania s ERA výsledkami pre C3D-UCF101</w:t>
      </w:r>
    </w:p>
    <w:tbl>
      <w:tblPr>
        <w:tblStyle w:val="Mriekatabuky"/>
        <w:tblW w:w="0" w:type="auto"/>
        <w:jc w:val="center"/>
        <w:tblLook w:val="04A0" w:firstRow="1" w:lastRow="0" w:firstColumn="1" w:lastColumn="0" w:noHBand="0" w:noVBand="1"/>
      </w:tblPr>
      <w:tblGrid>
        <w:gridCol w:w="1976"/>
        <w:gridCol w:w="1643"/>
        <w:gridCol w:w="1616"/>
        <w:gridCol w:w="1623"/>
      </w:tblGrid>
      <w:tr w:rsidR="0044216E" w:rsidRPr="00236FAF" w14:paraId="1F2B43A8" w14:textId="77777777" w:rsidTr="00B85EB5">
        <w:trPr>
          <w:jc w:val="center"/>
        </w:trPr>
        <w:tc>
          <w:tcPr>
            <w:tcW w:w="1976" w:type="dxa"/>
          </w:tcPr>
          <w:p w14:paraId="6556ABAF" w14:textId="4B64EE0B" w:rsidR="0044216E" w:rsidRPr="00236FAF" w:rsidRDefault="0044216E" w:rsidP="0044216E">
            <w:pPr>
              <w:ind w:firstLine="0"/>
            </w:pPr>
            <w:r w:rsidRPr="00236FAF">
              <w:t>Názov kategórie</w:t>
            </w:r>
          </w:p>
        </w:tc>
        <w:tc>
          <w:tcPr>
            <w:tcW w:w="1643" w:type="dxa"/>
            <w:tcBorders>
              <w:bottom w:val="single" w:sz="4" w:space="0" w:color="auto"/>
            </w:tcBorders>
          </w:tcPr>
          <w:p w14:paraId="49053CC1" w14:textId="5EA75FC2" w:rsidR="0044216E" w:rsidRPr="00236FAF" w:rsidRDefault="0044216E" w:rsidP="0044216E">
            <w:pPr>
              <w:ind w:firstLine="0"/>
            </w:pPr>
            <w:r w:rsidRPr="00236FAF">
              <w:t>Priemerná správna predikcia v %</w:t>
            </w:r>
          </w:p>
        </w:tc>
        <w:tc>
          <w:tcPr>
            <w:tcW w:w="1616" w:type="dxa"/>
          </w:tcPr>
          <w:p w14:paraId="68F88C55" w14:textId="76A03FD1" w:rsidR="0044216E" w:rsidRPr="00236FAF" w:rsidRDefault="0044216E" w:rsidP="0044216E">
            <w:pPr>
              <w:ind w:firstLine="0"/>
            </w:pPr>
            <w:r w:rsidRPr="00236FAF">
              <w:t xml:space="preserve">C3DI – ERA </w:t>
            </w:r>
            <w:proofErr w:type="spellStart"/>
            <w:r>
              <w:t>accuracy</w:t>
            </w:r>
            <w:proofErr w:type="spellEnd"/>
            <w:r>
              <w:t xml:space="preserve"> </w:t>
            </w:r>
            <w:r w:rsidRPr="00236FAF">
              <w:t>v %</w:t>
            </w:r>
          </w:p>
        </w:tc>
        <w:tc>
          <w:tcPr>
            <w:tcW w:w="1623" w:type="dxa"/>
          </w:tcPr>
          <w:p w14:paraId="222C7904" w14:textId="0252BD3D" w:rsidR="0044216E" w:rsidRPr="00236FAF" w:rsidRDefault="0044216E" w:rsidP="0044216E">
            <w:pPr>
              <w:ind w:firstLine="0"/>
            </w:pPr>
            <w:r w:rsidRPr="00236FAF">
              <w:t xml:space="preserve">C3DII – ERA </w:t>
            </w:r>
            <w:proofErr w:type="spellStart"/>
            <w:r>
              <w:t>accuracy</w:t>
            </w:r>
            <w:proofErr w:type="spellEnd"/>
            <w:r w:rsidRPr="00236FAF">
              <w:t xml:space="preserve"> v %</w:t>
            </w:r>
          </w:p>
        </w:tc>
      </w:tr>
      <w:tr w:rsidR="00184DEC" w:rsidRPr="00236FAF" w14:paraId="426785EE" w14:textId="77777777" w:rsidTr="00B85EB5">
        <w:trPr>
          <w:jc w:val="center"/>
        </w:trPr>
        <w:tc>
          <w:tcPr>
            <w:tcW w:w="1976" w:type="dxa"/>
          </w:tcPr>
          <w:p w14:paraId="7D5D8A39" w14:textId="679175E6" w:rsidR="00184DEC" w:rsidRPr="00236FAF" w:rsidRDefault="00184DEC" w:rsidP="00184DEC">
            <w:pPr>
              <w:ind w:firstLine="0"/>
            </w:pPr>
            <w:proofErr w:type="spellStart"/>
            <w:r w:rsidRPr="00236FAF">
              <w:t>Basebal</w:t>
            </w:r>
            <w:proofErr w:type="spellEnd"/>
          </w:p>
        </w:tc>
        <w:tc>
          <w:tcPr>
            <w:tcW w:w="1643" w:type="dxa"/>
            <w:tcBorders>
              <w:top w:val="single" w:sz="4" w:space="0" w:color="auto"/>
              <w:left w:val="nil"/>
              <w:bottom w:val="single" w:sz="4" w:space="0" w:color="auto"/>
              <w:right w:val="single" w:sz="4" w:space="0" w:color="auto"/>
            </w:tcBorders>
            <w:shd w:val="clear" w:color="auto" w:fill="auto"/>
            <w:vAlign w:val="bottom"/>
          </w:tcPr>
          <w:p w14:paraId="088CA9EA" w14:textId="7652E2BE" w:rsidR="00184DEC" w:rsidRPr="00236FAF" w:rsidRDefault="00184DEC" w:rsidP="00184DEC">
            <w:pPr>
              <w:ind w:firstLine="0"/>
            </w:pPr>
            <w:r w:rsidRPr="00236FAF">
              <w:rPr>
                <w:color w:val="000000"/>
              </w:rPr>
              <w:t>40,00</w:t>
            </w:r>
          </w:p>
        </w:tc>
        <w:tc>
          <w:tcPr>
            <w:tcW w:w="1616" w:type="dxa"/>
            <w:tcBorders>
              <w:left w:val="single" w:sz="4" w:space="0" w:color="auto"/>
            </w:tcBorders>
          </w:tcPr>
          <w:p w14:paraId="175F3D91" w14:textId="0CAD4B8B" w:rsidR="00184DEC" w:rsidRPr="00236FAF" w:rsidRDefault="00184DEC" w:rsidP="00184DEC">
            <w:pPr>
              <w:ind w:firstLine="0"/>
            </w:pPr>
            <w:r w:rsidRPr="00073A22">
              <w:t>40,90</w:t>
            </w:r>
          </w:p>
        </w:tc>
        <w:tc>
          <w:tcPr>
            <w:tcW w:w="1623" w:type="dxa"/>
          </w:tcPr>
          <w:p w14:paraId="3BC9A90F" w14:textId="2C8C393D" w:rsidR="00184DEC" w:rsidRPr="00236FAF" w:rsidRDefault="00184DEC" w:rsidP="00184DEC">
            <w:pPr>
              <w:ind w:firstLine="0"/>
            </w:pPr>
            <w:r w:rsidRPr="00C8138A">
              <w:t>45,70</w:t>
            </w:r>
          </w:p>
        </w:tc>
      </w:tr>
      <w:tr w:rsidR="00184DEC" w:rsidRPr="00236FAF" w14:paraId="39CDE129" w14:textId="77777777" w:rsidTr="00B85EB5">
        <w:trPr>
          <w:jc w:val="center"/>
        </w:trPr>
        <w:tc>
          <w:tcPr>
            <w:tcW w:w="1976" w:type="dxa"/>
          </w:tcPr>
          <w:p w14:paraId="7C9787D2" w14:textId="0260CD6D" w:rsidR="00184DEC" w:rsidRPr="00236FAF" w:rsidRDefault="00184DEC" w:rsidP="00184DEC">
            <w:pPr>
              <w:ind w:firstLine="0"/>
            </w:pPr>
            <w:r w:rsidRPr="00236FAF">
              <w:t>Basketbal</w:t>
            </w:r>
          </w:p>
        </w:tc>
        <w:tc>
          <w:tcPr>
            <w:tcW w:w="1643" w:type="dxa"/>
            <w:tcBorders>
              <w:top w:val="single" w:sz="4" w:space="0" w:color="auto"/>
              <w:left w:val="nil"/>
              <w:bottom w:val="single" w:sz="4" w:space="0" w:color="auto"/>
              <w:right w:val="single" w:sz="4" w:space="0" w:color="auto"/>
            </w:tcBorders>
            <w:shd w:val="clear" w:color="auto" w:fill="auto"/>
            <w:vAlign w:val="bottom"/>
          </w:tcPr>
          <w:p w14:paraId="5C4277BA" w14:textId="64D18058" w:rsidR="00184DEC" w:rsidRPr="00236FAF" w:rsidRDefault="00184DEC" w:rsidP="00184DEC">
            <w:pPr>
              <w:ind w:firstLine="0"/>
            </w:pPr>
            <w:r w:rsidRPr="00236FAF">
              <w:rPr>
                <w:color w:val="000000"/>
              </w:rPr>
              <w:t>46,67</w:t>
            </w:r>
          </w:p>
        </w:tc>
        <w:tc>
          <w:tcPr>
            <w:tcW w:w="1616" w:type="dxa"/>
            <w:tcBorders>
              <w:left w:val="single" w:sz="4" w:space="0" w:color="auto"/>
            </w:tcBorders>
          </w:tcPr>
          <w:p w14:paraId="7CF7FEE5" w14:textId="499F92B7" w:rsidR="00184DEC" w:rsidRPr="00236FAF" w:rsidRDefault="00184DEC" w:rsidP="00184DEC">
            <w:pPr>
              <w:ind w:firstLine="0"/>
            </w:pPr>
            <w:r w:rsidRPr="00073A22">
              <w:t>37,00</w:t>
            </w:r>
          </w:p>
        </w:tc>
        <w:tc>
          <w:tcPr>
            <w:tcW w:w="1623" w:type="dxa"/>
          </w:tcPr>
          <w:p w14:paraId="50FA9FB6" w14:textId="3D7012B9" w:rsidR="00184DEC" w:rsidRPr="00236FAF" w:rsidRDefault="00184DEC" w:rsidP="00184DEC">
            <w:pPr>
              <w:ind w:firstLine="0"/>
            </w:pPr>
            <w:r w:rsidRPr="00C8138A">
              <w:t>48,90</w:t>
            </w:r>
          </w:p>
        </w:tc>
      </w:tr>
      <w:tr w:rsidR="00184DEC" w:rsidRPr="00236FAF" w14:paraId="36D3C99F" w14:textId="77777777" w:rsidTr="00B85EB5">
        <w:trPr>
          <w:jc w:val="center"/>
        </w:trPr>
        <w:tc>
          <w:tcPr>
            <w:tcW w:w="1976" w:type="dxa"/>
          </w:tcPr>
          <w:p w14:paraId="003BB2DE" w14:textId="0BD04A24" w:rsidR="00184DEC" w:rsidRPr="00236FAF" w:rsidRDefault="00184DEC" w:rsidP="00184DEC">
            <w:pPr>
              <w:ind w:firstLine="0"/>
            </w:pPr>
            <w:r w:rsidRPr="00236FAF">
              <w:t>Člnkovanie</w:t>
            </w:r>
          </w:p>
        </w:tc>
        <w:tc>
          <w:tcPr>
            <w:tcW w:w="1643" w:type="dxa"/>
            <w:tcBorders>
              <w:top w:val="single" w:sz="4" w:space="0" w:color="auto"/>
              <w:left w:val="nil"/>
              <w:bottom w:val="single" w:sz="4" w:space="0" w:color="auto"/>
              <w:right w:val="single" w:sz="4" w:space="0" w:color="auto"/>
            </w:tcBorders>
            <w:shd w:val="clear" w:color="auto" w:fill="auto"/>
            <w:vAlign w:val="bottom"/>
          </w:tcPr>
          <w:p w14:paraId="0D498D86" w14:textId="54358A68" w:rsidR="00184DEC" w:rsidRPr="00236FAF" w:rsidRDefault="00184DEC" w:rsidP="00184DEC">
            <w:pPr>
              <w:ind w:firstLine="0"/>
            </w:pPr>
            <w:r w:rsidRPr="00236FAF">
              <w:rPr>
                <w:color w:val="000000"/>
              </w:rPr>
              <w:t>46,67</w:t>
            </w:r>
          </w:p>
        </w:tc>
        <w:tc>
          <w:tcPr>
            <w:tcW w:w="1616" w:type="dxa"/>
            <w:tcBorders>
              <w:left w:val="single" w:sz="4" w:space="0" w:color="auto"/>
            </w:tcBorders>
          </w:tcPr>
          <w:p w14:paraId="59C6FADD" w14:textId="7F012225" w:rsidR="00184DEC" w:rsidRPr="00236FAF" w:rsidRDefault="00184DEC" w:rsidP="00184DEC">
            <w:pPr>
              <w:ind w:firstLine="0"/>
            </w:pPr>
            <w:r w:rsidRPr="00073A22">
              <w:t>47,50</w:t>
            </w:r>
          </w:p>
        </w:tc>
        <w:tc>
          <w:tcPr>
            <w:tcW w:w="1623" w:type="dxa"/>
          </w:tcPr>
          <w:p w14:paraId="4192C672" w14:textId="672B23ED" w:rsidR="00184DEC" w:rsidRPr="00236FAF" w:rsidRDefault="00184DEC" w:rsidP="00184DEC">
            <w:pPr>
              <w:ind w:firstLine="0"/>
            </w:pPr>
            <w:r w:rsidRPr="00C8138A">
              <w:t>41,90</w:t>
            </w:r>
          </w:p>
        </w:tc>
      </w:tr>
      <w:tr w:rsidR="00184DEC" w:rsidRPr="00236FAF" w14:paraId="7522DB11" w14:textId="77777777" w:rsidTr="00B85EB5">
        <w:trPr>
          <w:jc w:val="center"/>
        </w:trPr>
        <w:tc>
          <w:tcPr>
            <w:tcW w:w="1976" w:type="dxa"/>
          </w:tcPr>
          <w:p w14:paraId="48F4E28E" w14:textId="64A19D8C" w:rsidR="00184DEC" w:rsidRPr="00236FAF" w:rsidRDefault="00184DEC" w:rsidP="00184DEC">
            <w:pPr>
              <w:ind w:firstLine="0"/>
            </w:pPr>
            <w:r w:rsidRPr="00236FAF">
              <w:t>Závody áut</w:t>
            </w:r>
          </w:p>
        </w:tc>
        <w:tc>
          <w:tcPr>
            <w:tcW w:w="1643" w:type="dxa"/>
            <w:tcBorders>
              <w:top w:val="single" w:sz="4" w:space="0" w:color="auto"/>
              <w:left w:val="nil"/>
              <w:bottom w:val="single" w:sz="4" w:space="0" w:color="auto"/>
              <w:right w:val="single" w:sz="4" w:space="0" w:color="auto"/>
            </w:tcBorders>
            <w:shd w:val="clear" w:color="auto" w:fill="auto"/>
            <w:vAlign w:val="bottom"/>
          </w:tcPr>
          <w:p w14:paraId="75A440D1" w14:textId="250B9AD7" w:rsidR="00184DEC" w:rsidRPr="00236FAF" w:rsidRDefault="00184DEC" w:rsidP="00184DEC">
            <w:pPr>
              <w:ind w:firstLine="0"/>
            </w:pPr>
            <w:r w:rsidRPr="00236FAF">
              <w:rPr>
                <w:color w:val="000000"/>
              </w:rPr>
              <w:t>20,00</w:t>
            </w:r>
          </w:p>
        </w:tc>
        <w:tc>
          <w:tcPr>
            <w:tcW w:w="1616" w:type="dxa"/>
            <w:tcBorders>
              <w:left w:val="single" w:sz="4" w:space="0" w:color="auto"/>
            </w:tcBorders>
          </w:tcPr>
          <w:p w14:paraId="39578CF5" w14:textId="1EF76BE1" w:rsidR="00184DEC" w:rsidRPr="00236FAF" w:rsidRDefault="00184DEC" w:rsidP="00184DEC">
            <w:pPr>
              <w:ind w:firstLine="0"/>
            </w:pPr>
            <w:r w:rsidRPr="00073A22">
              <w:t>16,70</w:t>
            </w:r>
          </w:p>
        </w:tc>
        <w:tc>
          <w:tcPr>
            <w:tcW w:w="1623" w:type="dxa"/>
          </w:tcPr>
          <w:p w14:paraId="6EC776BB" w14:textId="22A1B1B4" w:rsidR="00184DEC" w:rsidRPr="00236FAF" w:rsidRDefault="00184DEC" w:rsidP="00184DEC">
            <w:pPr>
              <w:ind w:firstLine="0"/>
            </w:pPr>
            <w:r w:rsidRPr="00C8138A">
              <w:t>18,20</w:t>
            </w:r>
          </w:p>
        </w:tc>
      </w:tr>
      <w:tr w:rsidR="00184DEC" w:rsidRPr="00236FAF" w14:paraId="4A654A28" w14:textId="77777777" w:rsidTr="00B85EB5">
        <w:trPr>
          <w:jc w:val="center"/>
        </w:trPr>
        <w:tc>
          <w:tcPr>
            <w:tcW w:w="1976" w:type="dxa"/>
          </w:tcPr>
          <w:p w14:paraId="56823666" w14:textId="762C45DD" w:rsidR="00184DEC" w:rsidRPr="00236FAF" w:rsidRDefault="00184DEC" w:rsidP="00184DEC">
            <w:pPr>
              <w:ind w:firstLine="0"/>
            </w:pPr>
            <w:r w:rsidRPr="00236FAF">
              <w:t>Koncert</w:t>
            </w:r>
          </w:p>
        </w:tc>
        <w:tc>
          <w:tcPr>
            <w:tcW w:w="1643" w:type="dxa"/>
            <w:tcBorders>
              <w:top w:val="single" w:sz="4" w:space="0" w:color="auto"/>
              <w:left w:val="nil"/>
              <w:bottom w:val="single" w:sz="4" w:space="0" w:color="auto"/>
              <w:right w:val="single" w:sz="4" w:space="0" w:color="auto"/>
            </w:tcBorders>
            <w:shd w:val="clear" w:color="auto" w:fill="auto"/>
            <w:vAlign w:val="bottom"/>
          </w:tcPr>
          <w:p w14:paraId="5C6DD366" w14:textId="493FE287" w:rsidR="00184DEC" w:rsidRPr="00236FAF" w:rsidRDefault="00184DEC" w:rsidP="00184DEC">
            <w:pPr>
              <w:ind w:firstLine="0"/>
            </w:pPr>
            <w:r w:rsidRPr="00236FAF">
              <w:rPr>
                <w:color w:val="000000"/>
              </w:rPr>
              <w:t>6,67</w:t>
            </w:r>
          </w:p>
        </w:tc>
        <w:tc>
          <w:tcPr>
            <w:tcW w:w="1616" w:type="dxa"/>
            <w:tcBorders>
              <w:left w:val="single" w:sz="4" w:space="0" w:color="auto"/>
            </w:tcBorders>
          </w:tcPr>
          <w:p w14:paraId="7C53E2EB" w14:textId="2F43C413" w:rsidR="00184DEC" w:rsidRPr="00236FAF" w:rsidRDefault="00184DEC" w:rsidP="00184DEC">
            <w:pPr>
              <w:ind w:firstLine="0"/>
            </w:pPr>
            <w:r w:rsidRPr="00073A22">
              <w:t>38,20</w:t>
            </w:r>
          </w:p>
        </w:tc>
        <w:tc>
          <w:tcPr>
            <w:tcW w:w="1623" w:type="dxa"/>
          </w:tcPr>
          <w:p w14:paraId="39353CAB" w14:textId="7E38EEDD" w:rsidR="00184DEC" w:rsidRPr="00236FAF" w:rsidRDefault="00184DEC" w:rsidP="00184DEC">
            <w:pPr>
              <w:ind w:firstLine="0"/>
            </w:pPr>
            <w:r w:rsidRPr="00C8138A">
              <w:t>32,00</w:t>
            </w:r>
          </w:p>
        </w:tc>
      </w:tr>
      <w:tr w:rsidR="00184DEC" w:rsidRPr="00236FAF" w14:paraId="05E6C5EC" w14:textId="77777777" w:rsidTr="00B85EB5">
        <w:trPr>
          <w:jc w:val="center"/>
        </w:trPr>
        <w:tc>
          <w:tcPr>
            <w:tcW w:w="1976" w:type="dxa"/>
          </w:tcPr>
          <w:p w14:paraId="23F042E7" w14:textId="4577E6A0" w:rsidR="00184DEC" w:rsidRPr="00236FAF" w:rsidRDefault="00184DEC" w:rsidP="00184DEC">
            <w:pPr>
              <w:ind w:firstLine="0"/>
            </w:pPr>
            <w:r w:rsidRPr="00236FAF">
              <w:t>Konflikt</w:t>
            </w:r>
          </w:p>
        </w:tc>
        <w:tc>
          <w:tcPr>
            <w:tcW w:w="1643" w:type="dxa"/>
            <w:tcBorders>
              <w:top w:val="single" w:sz="4" w:space="0" w:color="auto"/>
              <w:left w:val="nil"/>
              <w:bottom w:val="single" w:sz="4" w:space="0" w:color="auto"/>
              <w:right w:val="single" w:sz="4" w:space="0" w:color="auto"/>
            </w:tcBorders>
            <w:shd w:val="clear" w:color="auto" w:fill="auto"/>
            <w:vAlign w:val="bottom"/>
          </w:tcPr>
          <w:p w14:paraId="534354C2" w14:textId="32E22644" w:rsidR="00184DEC" w:rsidRPr="00236FAF" w:rsidRDefault="00184DEC" w:rsidP="00184DEC">
            <w:pPr>
              <w:ind w:firstLine="0"/>
            </w:pPr>
            <w:r w:rsidRPr="00236FAF">
              <w:rPr>
                <w:color w:val="000000"/>
              </w:rPr>
              <w:t>6,67</w:t>
            </w:r>
          </w:p>
        </w:tc>
        <w:tc>
          <w:tcPr>
            <w:tcW w:w="1616" w:type="dxa"/>
            <w:tcBorders>
              <w:left w:val="single" w:sz="4" w:space="0" w:color="auto"/>
            </w:tcBorders>
          </w:tcPr>
          <w:p w14:paraId="59178332" w14:textId="22858BF8" w:rsidR="00184DEC" w:rsidRPr="00236FAF" w:rsidRDefault="00184DEC" w:rsidP="00184DEC">
            <w:pPr>
              <w:ind w:firstLine="0"/>
            </w:pPr>
            <w:r w:rsidRPr="00073A22">
              <w:t>18,20</w:t>
            </w:r>
          </w:p>
        </w:tc>
        <w:tc>
          <w:tcPr>
            <w:tcW w:w="1623" w:type="dxa"/>
          </w:tcPr>
          <w:p w14:paraId="76110481" w14:textId="09C879A0" w:rsidR="00184DEC" w:rsidRPr="00236FAF" w:rsidRDefault="00184DEC" w:rsidP="00184DEC">
            <w:pPr>
              <w:ind w:firstLine="0"/>
            </w:pPr>
            <w:r w:rsidRPr="00C8138A">
              <w:t>11,10</w:t>
            </w:r>
          </w:p>
        </w:tc>
      </w:tr>
      <w:tr w:rsidR="00184DEC" w:rsidRPr="00236FAF" w14:paraId="7AC6B5A7" w14:textId="77777777" w:rsidTr="00B85EB5">
        <w:trPr>
          <w:jc w:val="center"/>
        </w:trPr>
        <w:tc>
          <w:tcPr>
            <w:tcW w:w="1976" w:type="dxa"/>
          </w:tcPr>
          <w:p w14:paraId="1B9E78B0" w14:textId="163290CC" w:rsidR="00184DEC" w:rsidRPr="00236FAF" w:rsidRDefault="00184DEC" w:rsidP="00184DEC">
            <w:pPr>
              <w:ind w:firstLine="0"/>
            </w:pPr>
            <w:r w:rsidRPr="00236FAF">
              <w:t>Výstavba</w:t>
            </w:r>
          </w:p>
        </w:tc>
        <w:tc>
          <w:tcPr>
            <w:tcW w:w="1643" w:type="dxa"/>
            <w:tcBorders>
              <w:top w:val="single" w:sz="4" w:space="0" w:color="auto"/>
              <w:left w:val="nil"/>
              <w:bottom w:val="single" w:sz="4" w:space="0" w:color="auto"/>
              <w:right w:val="single" w:sz="4" w:space="0" w:color="auto"/>
            </w:tcBorders>
            <w:shd w:val="clear" w:color="auto" w:fill="auto"/>
            <w:vAlign w:val="bottom"/>
          </w:tcPr>
          <w:p w14:paraId="2988B24F" w14:textId="28E2D4A6" w:rsidR="00184DEC" w:rsidRPr="00236FAF" w:rsidRDefault="00184DEC" w:rsidP="00184DEC">
            <w:pPr>
              <w:ind w:firstLine="0"/>
            </w:pPr>
            <w:r w:rsidRPr="00236FAF">
              <w:rPr>
                <w:color w:val="000000"/>
              </w:rPr>
              <w:t>46,67</w:t>
            </w:r>
          </w:p>
        </w:tc>
        <w:tc>
          <w:tcPr>
            <w:tcW w:w="1616" w:type="dxa"/>
            <w:tcBorders>
              <w:left w:val="single" w:sz="4" w:space="0" w:color="auto"/>
            </w:tcBorders>
          </w:tcPr>
          <w:p w14:paraId="7C2D52C8" w14:textId="4A7E7F19" w:rsidR="00184DEC" w:rsidRPr="00236FAF" w:rsidRDefault="00184DEC" w:rsidP="00184DEC">
            <w:pPr>
              <w:ind w:firstLine="0"/>
            </w:pPr>
            <w:r w:rsidRPr="00073A22">
              <w:t>45,50</w:t>
            </w:r>
          </w:p>
        </w:tc>
        <w:tc>
          <w:tcPr>
            <w:tcW w:w="1623" w:type="dxa"/>
          </w:tcPr>
          <w:p w14:paraId="71CDAF30" w14:textId="5DB038D6" w:rsidR="00184DEC" w:rsidRPr="00236FAF" w:rsidRDefault="00184DEC" w:rsidP="00184DEC">
            <w:pPr>
              <w:ind w:firstLine="0"/>
            </w:pPr>
            <w:r w:rsidRPr="00C8138A">
              <w:t>40,00</w:t>
            </w:r>
          </w:p>
        </w:tc>
      </w:tr>
      <w:tr w:rsidR="00184DEC" w:rsidRPr="00236FAF" w14:paraId="290677A6" w14:textId="77777777" w:rsidTr="00B85EB5">
        <w:trPr>
          <w:jc w:val="center"/>
        </w:trPr>
        <w:tc>
          <w:tcPr>
            <w:tcW w:w="1976" w:type="dxa"/>
          </w:tcPr>
          <w:p w14:paraId="3E6E2B74" w14:textId="19727DC7" w:rsidR="00184DEC" w:rsidRPr="00236FAF" w:rsidRDefault="00184DEC" w:rsidP="00184DEC">
            <w:pPr>
              <w:ind w:firstLine="0"/>
            </w:pPr>
            <w:r w:rsidRPr="00236FAF">
              <w:t>Cyklistika</w:t>
            </w:r>
          </w:p>
        </w:tc>
        <w:tc>
          <w:tcPr>
            <w:tcW w:w="1643" w:type="dxa"/>
            <w:tcBorders>
              <w:top w:val="single" w:sz="4" w:space="0" w:color="auto"/>
              <w:left w:val="nil"/>
              <w:bottom w:val="single" w:sz="4" w:space="0" w:color="auto"/>
              <w:right w:val="single" w:sz="4" w:space="0" w:color="auto"/>
            </w:tcBorders>
            <w:shd w:val="clear" w:color="auto" w:fill="auto"/>
            <w:vAlign w:val="bottom"/>
          </w:tcPr>
          <w:p w14:paraId="2385D403" w14:textId="2104A4E5" w:rsidR="00184DEC" w:rsidRPr="00236FAF" w:rsidRDefault="00184DEC" w:rsidP="00184DEC">
            <w:pPr>
              <w:ind w:firstLine="0"/>
            </w:pPr>
            <w:r w:rsidRPr="00236FAF">
              <w:rPr>
                <w:color w:val="000000"/>
              </w:rPr>
              <w:t>6,67</w:t>
            </w:r>
          </w:p>
        </w:tc>
        <w:tc>
          <w:tcPr>
            <w:tcW w:w="1616" w:type="dxa"/>
            <w:tcBorders>
              <w:left w:val="single" w:sz="4" w:space="0" w:color="auto"/>
            </w:tcBorders>
          </w:tcPr>
          <w:p w14:paraId="60234CE2" w14:textId="0AA809B8" w:rsidR="00184DEC" w:rsidRPr="00236FAF" w:rsidRDefault="00184DEC" w:rsidP="00184DEC">
            <w:pPr>
              <w:ind w:firstLine="0"/>
            </w:pPr>
            <w:r w:rsidRPr="00073A22">
              <w:t>20,60</w:t>
            </w:r>
          </w:p>
        </w:tc>
        <w:tc>
          <w:tcPr>
            <w:tcW w:w="1623" w:type="dxa"/>
          </w:tcPr>
          <w:p w14:paraId="4549531E" w14:textId="15AE80F1" w:rsidR="00184DEC" w:rsidRPr="00236FAF" w:rsidRDefault="00184DEC" w:rsidP="00184DEC">
            <w:pPr>
              <w:ind w:firstLine="0"/>
            </w:pPr>
            <w:r w:rsidRPr="00C8138A">
              <w:t>13,60</w:t>
            </w:r>
          </w:p>
        </w:tc>
      </w:tr>
      <w:tr w:rsidR="00184DEC" w:rsidRPr="00236FAF" w14:paraId="04FB514E" w14:textId="77777777" w:rsidTr="00B85EB5">
        <w:trPr>
          <w:jc w:val="center"/>
        </w:trPr>
        <w:tc>
          <w:tcPr>
            <w:tcW w:w="1976" w:type="dxa"/>
          </w:tcPr>
          <w:p w14:paraId="518BB513" w14:textId="0EB59FAA" w:rsidR="00184DEC" w:rsidRPr="00236FAF" w:rsidRDefault="00184DEC" w:rsidP="00184DEC">
            <w:pPr>
              <w:ind w:firstLine="0"/>
            </w:pPr>
            <w:r w:rsidRPr="00236FAF">
              <w:t>Požiar</w:t>
            </w:r>
          </w:p>
        </w:tc>
        <w:tc>
          <w:tcPr>
            <w:tcW w:w="1643" w:type="dxa"/>
            <w:tcBorders>
              <w:top w:val="single" w:sz="4" w:space="0" w:color="auto"/>
              <w:left w:val="nil"/>
              <w:bottom w:val="single" w:sz="4" w:space="0" w:color="auto"/>
              <w:right w:val="single" w:sz="4" w:space="0" w:color="auto"/>
            </w:tcBorders>
            <w:shd w:val="clear" w:color="auto" w:fill="auto"/>
            <w:vAlign w:val="bottom"/>
          </w:tcPr>
          <w:p w14:paraId="77AE8C77" w14:textId="4A36AEB2" w:rsidR="00184DEC" w:rsidRPr="00236FAF" w:rsidRDefault="00184DEC" w:rsidP="00184DEC">
            <w:pPr>
              <w:ind w:firstLine="0"/>
            </w:pPr>
            <w:r w:rsidRPr="00236FAF">
              <w:rPr>
                <w:color w:val="000000"/>
              </w:rPr>
              <w:t>26,67</w:t>
            </w:r>
          </w:p>
        </w:tc>
        <w:tc>
          <w:tcPr>
            <w:tcW w:w="1616" w:type="dxa"/>
            <w:tcBorders>
              <w:left w:val="single" w:sz="4" w:space="0" w:color="auto"/>
            </w:tcBorders>
          </w:tcPr>
          <w:p w14:paraId="7E4FA704" w14:textId="15932765" w:rsidR="00184DEC" w:rsidRPr="00236FAF" w:rsidRDefault="00184DEC" w:rsidP="00184DEC">
            <w:pPr>
              <w:ind w:firstLine="0"/>
            </w:pPr>
            <w:r w:rsidRPr="00073A22">
              <w:t>30,90</w:t>
            </w:r>
          </w:p>
        </w:tc>
        <w:tc>
          <w:tcPr>
            <w:tcW w:w="1623" w:type="dxa"/>
          </w:tcPr>
          <w:p w14:paraId="50C732F9" w14:textId="17C4EF06" w:rsidR="00184DEC" w:rsidRPr="00236FAF" w:rsidRDefault="00184DEC" w:rsidP="00184DEC">
            <w:pPr>
              <w:ind w:firstLine="0"/>
            </w:pPr>
            <w:r w:rsidRPr="00C8138A">
              <w:t>32,70</w:t>
            </w:r>
          </w:p>
        </w:tc>
      </w:tr>
      <w:tr w:rsidR="00184DEC" w:rsidRPr="00236FAF" w14:paraId="7D19FD7C" w14:textId="77777777" w:rsidTr="00B85EB5">
        <w:trPr>
          <w:jc w:val="center"/>
        </w:trPr>
        <w:tc>
          <w:tcPr>
            <w:tcW w:w="1976" w:type="dxa"/>
          </w:tcPr>
          <w:p w14:paraId="72194CEB" w14:textId="64F2B2BD" w:rsidR="00184DEC" w:rsidRPr="00236FAF" w:rsidRDefault="00184DEC" w:rsidP="00184DEC">
            <w:pPr>
              <w:ind w:firstLine="0"/>
            </w:pPr>
            <w:r w:rsidRPr="00236FAF">
              <w:t>Potopy</w:t>
            </w:r>
          </w:p>
        </w:tc>
        <w:tc>
          <w:tcPr>
            <w:tcW w:w="1643" w:type="dxa"/>
            <w:tcBorders>
              <w:top w:val="single" w:sz="4" w:space="0" w:color="auto"/>
              <w:left w:val="nil"/>
              <w:bottom w:val="single" w:sz="4" w:space="0" w:color="auto"/>
              <w:right w:val="single" w:sz="4" w:space="0" w:color="auto"/>
            </w:tcBorders>
            <w:shd w:val="clear" w:color="auto" w:fill="auto"/>
            <w:vAlign w:val="bottom"/>
          </w:tcPr>
          <w:p w14:paraId="4FA8B8F9" w14:textId="2ED8C3C6" w:rsidR="00184DEC" w:rsidRPr="00236FAF" w:rsidRDefault="00184DEC" w:rsidP="00184DEC">
            <w:pPr>
              <w:ind w:firstLine="0"/>
            </w:pPr>
            <w:r w:rsidRPr="00236FAF">
              <w:rPr>
                <w:color w:val="000000"/>
              </w:rPr>
              <w:t>40,00</w:t>
            </w:r>
          </w:p>
        </w:tc>
        <w:tc>
          <w:tcPr>
            <w:tcW w:w="1616" w:type="dxa"/>
            <w:tcBorders>
              <w:left w:val="single" w:sz="4" w:space="0" w:color="auto"/>
            </w:tcBorders>
          </w:tcPr>
          <w:p w14:paraId="16CD0DFD" w14:textId="47816FAB" w:rsidR="00184DEC" w:rsidRPr="00236FAF" w:rsidRDefault="00184DEC" w:rsidP="00184DEC">
            <w:pPr>
              <w:ind w:firstLine="0"/>
            </w:pPr>
            <w:r w:rsidRPr="00073A22">
              <w:t>24,30</w:t>
            </w:r>
          </w:p>
        </w:tc>
        <w:tc>
          <w:tcPr>
            <w:tcW w:w="1623" w:type="dxa"/>
          </w:tcPr>
          <w:p w14:paraId="539E5B1B" w14:textId="562694F0" w:rsidR="00184DEC" w:rsidRPr="00236FAF" w:rsidRDefault="00184DEC" w:rsidP="00184DEC">
            <w:pPr>
              <w:ind w:firstLine="0"/>
            </w:pPr>
            <w:r w:rsidRPr="00C8138A">
              <w:t>56,50</w:t>
            </w:r>
          </w:p>
        </w:tc>
      </w:tr>
      <w:tr w:rsidR="00184DEC" w:rsidRPr="00236FAF" w14:paraId="17F16A26" w14:textId="77777777" w:rsidTr="00B85EB5">
        <w:trPr>
          <w:jc w:val="center"/>
        </w:trPr>
        <w:tc>
          <w:tcPr>
            <w:tcW w:w="1976" w:type="dxa"/>
          </w:tcPr>
          <w:p w14:paraId="5323004F" w14:textId="538C1E8F" w:rsidR="00184DEC" w:rsidRPr="00236FAF" w:rsidRDefault="00184DEC" w:rsidP="00184DEC">
            <w:pPr>
              <w:ind w:firstLine="0"/>
            </w:pPr>
            <w:r w:rsidRPr="00236FAF">
              <w:t>Zber</w:t>
            </w:r>
          </w:p>
        </w:tc>
        <w:tc>
          <w:tcPr>
            <w:tcW w:w="1643" w:type="dxa"/>
            <w:tcBorders>
              <w:top w:val="single" w:sz="4" w:space="0" w:color="auto"/>
              <w:left w:val="nil"/>
              <w:bottom w:val="single" w:sz="4" w:space="0" w:color="auto"/>
              <w:right w:val="single" w:sz="4" w:space="0" w:color="auto"/>
            </w:tcBorders>
            <w:shd w:val="clear" w:color="auto" w:fill="auto"/>
            <w:vAlign w:val="bottom"/>
          </w:tcPr>
          <w:p w14:paraId="00CFAAC6" w14:textId="4CDB45FD" w:rsidR="00184DEC" w:rsidRPr="00236FAF" w:rsidRDefault="00184DEC" w:rsidP="00184DEC">
            <w:pPr>
              <w:ind w:firstLine="0"/>
            </w:pPr>
            <w:r w:rsidRPr="00236FAF">
              <w:rPr>
                <w:color w:val="000000"/>
              </w:rPr>
              <w:t>33,33</w:t>
            </w:r>
          </w:p>
        </w:tc>
        <w:tc>
          <w:tcPr>
            <w:tcW w:w="1616" w:type="dxa"/>
            <w:tcBorders>
              <w:left w:val="single" w:sz="4" w:space="0" w:color="auto"/>
            </w:tcBorders>
          </w:tcPr>
          <w:p w14:paraId="39D719C3" w14:textId="3064A5AE" w:rsidR="00184DEC" w:rsidRPr="00236FAF" w:rsidRDefault="00184DEC" w:rsidP="00184DEC">
            <w:pPr>
              <w:ind w:firstLine="0"/>
            </w:pPr>
            <w:r w:rsidRPr="00073A22">
              <w:t>27,50</w:t>
            </w:r>
          </w:p>
        </w:tc>
        <w:tc>
          <w:tcPr>
            <w:tcW w:w="1623" w:type="dxa"/>
          </w:tcPr>
          <w:p w14:paraId="0C0431A6" w14:textId="49F5D5D5" w:rsidR="00184DEC" w:rsidRPr="00236FAF" w:rsidRDefault="00184DEC" w:rsidP="00184DEC">
            <w:pPr>
              <w:ind w:firstLine="0"/>
            </w:pPr>
            <w:r w:rsidRPr="00C8138A">
              <w:t>42,30</w:t>
            </w:r>
          </w:p>
        </w:tc>
      </w:tr>
      <w:tr w:rsidR="00184DEC" w:rsidRPr="00236FAF" w14:paraId="6211CF15" w14:textId="77777777" w:rsidTr="00B85EB5">
        <w:trPr>
          <w:jc w:val="center"/>
        </w:trPr>
        <w:tc>
          <w:tcPr>
            <w:tcW w:w="1976" w:type="dxa"/>
          </w:tcPr>
          <w:p w14:paraId="4C66E63D" w14:textId="7C1B7B7D" w:rsidR="00184DEC" w:rsidRPr="00236FAF" w:rsidRDefault="00184DEC" w:rsidP="00184DEC">
            <w:pPr>
              <w:ind w:firstLine="0"/>
            </w:pPr>
            <w:r w:rsidRPr="00236FAF">
              <w:t>Zosun pôdy</w:t>
            </w:r>
          </w:p>
        </w:tc>
        <w:tc>
          <w:tcPr>
            <w:tcW w:w="1643" w:type="dxa"/>
            <w:tcBorders>
              <w:top w:val="single" w:sz="4" w:space="0" w:color="auto"/>
              <w:left w:val="nil"/>
              <w:bottom w:val="single" w:sz="4" w:space="0" w:color="auto"/>
              <w:right w:val="single" w:sz="4" w:space="0" w:color="auto"/>
            </w:tcBorders>
            <w:shd w:val="clear" w:color="auto" w:fill="auto"/>
            <w:vAlign w:val="bottom"/>
          </w:tcPr>
          <w:p w14:paraId="229B88DB" w14:textId="1318EA8E" w:rsidR="00184DEC" w:rsidRPr="00236FAF" w:rsidRDefault="00184DEC" w:rsidP="00184DEC">
            <w:pPr>
              <w:ind w:firstLine="0"/>
            </w:pPr>
            <w:r w:rsidRPr="00236FAF">
              <w:rPr>
                <w:color w:val="000000"/>
              </w:rPr>
              <w:t>6,67</w:t>
            </w:r>
          </w:p>
        </w:tc>
        <w:tc>
          <w:tcPr>
            <w:tcW w:w="1616" w:type="dxa"/>
            <w:tcBorders>
              <w:left w:val="single" w:sz="4" w:space="0" w:color="auto"/>
            </w:tcBorders>
          </w:tcPr>
          <w:p w14:paraId="43DDF31B" w14:textId="27E3E2A3" w:rsidR="00184DEC" w:rsidRPr="00236FAF" w:rsidRDefault="00184DEC" w:rsidP="00184DEC">
            <w:pPr>
              <w:ind w:firstLine="0"/>
            </w:pPr>
            <w:r w:rsidRPr="00073A22">
              <w:t>19,50</w:t>
            </w:r>
          </w:p>
        </w:tc>
        <w:tc>
          <w:tcPr>
            <w:tcW w:w="1623" w:type="dxa"/>
          </w:tcPr>
          <w:p w14:paraId="34C41978" w14:textId="18A2DDA0" w:rsidR="00184DEC" w:rsidRPr="00236FAF" w:rsidRDefault="00184DEC" w:rsidP="00184DEC">
            <w:pPr>
              <w:ind w:firstLine="0"/>
            </w:pPr>
            <w:r w:rsidRPr="00C8138A">
              <w:t>10,20</w:t>
            </w:r>
          </w:p>
        </w:tc>
      </w:tr>
      <w:tr w:rsidR="00184DEC" w:rsidRPr="00236FAF" w14:paraId="1127E474" w14:textId="77777777" w:rsidTr="00B85EB5">
        <w:trPr>
          <w:jc w:val="center"/>
        </w:trPr>
        <w:tc>
          <w:tcPr>
            <w:tcW w:w="1976" w:type="dxa"/>
          </w:tcPr>
          <w:p w14:paraId="696596EF" w14:textId="2B48C0C9" w:rsidR="00184DEC" w:rsidRPr="00236FAF" w:rsidRDefault="00184DEC" w:rsidP="00184DEC">
            <w:pPr>
              <w:ind w:firstLine="0"/>
            </w:pPr>
            <w:r w:rsidRPr="00236FAF">
              <w:t>Zosun blata</w:t>
            </w:r>
          </w:p>
        </w:tc>
        <w:tc>
          <w:tcPr>
            <w:tcW w:w="1643" w:type="dxa"/>
            <w:tcBorders>
              <w:top w:val="single" w:sz="4" w:space="0" w:color="auto"/>
              <w:left w:val="nil"/>
              <w:bottom w:val="single" w:sz="4" w:space="0" w:color="auto"/>
              <w:right w:val="single" w:sz="4" w:space="0" w:color="auto"/>
            </w:tcBorders>
            <w:shd w:val="clear" w:color="auto" w:fill="auto"/>
            <w:vAlign w:val="bottom"/>
          </w:tcPr>
          <w:p w14:paraId="795C2DC1" w14:textId="3DEB15CA" w:rsidR="00184DEC" w:rsidRPr="00236FAF" w:rsidRDefault="00184DEC" w:rsidP="00184DEC">
            <w:pPr>
              <w:ind w:firstLine="0"/>
            </w:pPr>
            <w:r w:rsidRPr="00236FAF">
              <w:rPr>
                <w:color w:val="000000"/>
              </w:rPr>
              <w:t>26,67</w:t>
            </w:r>
          </w:p>
        </w:tc>
        <w:tc>
          <w:tcPr>
            <w:tcW w:w="1616" w:type="dxa"/>
            <w:tcBorders>
              <w:left w:val="single" w:sz="4" w:space="0" w:color="auto"/>
            </w:tcBorders>
          </w:tcPr>
          <w:p w14:paraId="60544AA2" w14:textId="2B498606" w:rsidR="00184DEC" w:rsidRPr="00236FAF" w:rsidRDefault="00184DEC" w:rsidP="00184DEC">
            <w:pPr>
              <w:ind w:firstLine="0"/>
            </w:pPr>
            <w:r w:rsidRPr="00073A22">
              <w:t>32,90</w:t>
            </w:r>
          </w:p>
        </w:tc>
        <w:tc>
          <w:tcPr>
            <w:tcW w:w="1623" w:type="dxa"/>
          </w:tcPr>
          <w:p w14:paraId="1CC01D11" w14:textId="62A8B28B" w:rsidR="00184DEC" w:rsidRPr="00236FAF" w:rsidRDefault="00184DEC" w:rsidP="00184DEC">
            <w:pPr>
              <w:ind w:firstLine="0"/>
            </w:pPr>
            <w:r w:rsidRPr="00C8138A">
              <w:t>23,90</w:t>
            </w:r>
          </w:p>
        </w:tc>
      </w:tr>
      <w:tr w:rsidR="00184DEC" w:rsidRPr="00236FAF" w14:paraId="4BD933BF" w14:textId="77777777" w:rsidTr="00B85EB5">
        <w:trPr>
          <w:jc w:val="center"/>
        </w:trPr>
        <w:tc>
          <w:tcPr>
            <w:tcW w:w="1976" w:type="dxa"/>
          </w:tcPr>
          <w:p w14:paraId="74D8D86E" w14:textId="4CAF3F23" w:rsidR="00184DEC" w:rsidRPr="00236FAF" w:rsidRDefault="00184DEC" w:rsidP="00184DEC">
            <w:pPr>
              <w:ind w:firstLine="0"/>
            </w:pPr>
            <w:r w:rsidRPr="00236FAF">
              <w:t>Bez udalosti</w:t>
            </w:r>
          </w:p>
        </w:tc>
        <w:tc>
          <w:tcPr>
            <w:tcW w:w="1643" w:type="dxa"/>
            <w:tcBorders>
              <w:top w:val="single" w:sz="4" w:space="0" w:color="auto"/>
              <w:left w:val="nil"/>
              <w:bottom w:val="single" w:sz="4" w:space="0" w:color="auto"/>
              <w:right w:val="single" w:sz="4" w:space="0" w:color="auto"/>
            </w:tcBorders>
            <w:shd w:val="clear" w:color="auto" w:fill="auto"/>
            <w:vAlign w:val="bottom"/>
          </w:tcPr>
          <w:p w14:paraId="3DF3DA17" w14:textId="7EAFB5CE" w:rsidR="00184DEC" w:rsidRPr="00236FAF" w:rsidRDefault="00184DEC" w:rsidP="00184DEC">
            <w:pPr>
              <w:ind w:firstLine="0"/>
            </w:pPr>
            <w:r w:rsidRPr="00236FAF">
              <w:rPr>
                <w:color w:val="000000"/>
              </w:rPr>
              <w:t>26,67</w:t>
            </w:r>
          </w:p>
        </w:tc>
        <w:tc>
          <w:tcPr>
            <w:tcW w:w="1616" w:type="dxa"/>
            <w:tcBorders>
              <w:left w:val="single" w:sz="4" w:space="0" w:color="auto"/>
            </w:tcBorders>
          </w:tcPr>
          <w:p w14:paraId="4F026E02" w14:textId="332CC16D" w:rsidR="00184DEC" w:rsidRPr="00236FAF" w:rsidRDefault="00184DEC" w:rsidP="00184DEC">
            <w:pPr>
              <w:ind w:firstLine="0"/>
            </w:pPr>
            <w:r w:rsidRPr="00073A22">
              <w:t>29,60</w:t>
            </w:r>
          </w:p>
        </w:tc>
        <w:tc>
          <w:tcPr>
            <w:tcW w:w="1623" w:type="dxa"/>
          </w:tcPr>
          <w:p w14:paraId="2B4331C6" w14:textId="4AADB75F" w:rsidR="00184DEC" w:rsidRPr="00236FAF" w:rsidRDefault="00184DEC" w:rsidP="00184DEC">
            <w:pPr>
              <w:ind w:firstLine="0"/>
            </w:pPr>
            <w:r w:rsidRPr="00C8138A">
              <w:t>28,50</w:t>
            </w:r>
          </w:p>
        </w:tc>
      </w:tr>
      <w:tr w:rsidR="00184DEC" w:rsidRPr="00236FAF" w14:paraId="18166D8B" w14:textId="77777777" w:rsidTr="00B85EB5">
        <w:trPr>
          <w:jc w:val="center"/>
        </w:trPr>
        <w:tc>
          <w:tcPr>
            <w:tcW w:w="1976" w:type="dxa"/>
          </w:tcPr>
          <w:p w14:paraId="19ADBBD1" w14:textId="3812ABC0" w:rsidR="00184DEC" w:rsidRPr="00236FAF" w:rsidRDefault="00184DEC" w:rsidP="00184DEC">
            <w:pPr>
              <w:ind w:firstLine="0"/>
            </w:pPr>
            <w:r w:rsidRPr="00236FAF">
              <w:lastRenderedPageBreak/>
              <w:t>Prehliadka protest</w:t>
            </w:r>
          </w:p>
        </w:tc>
        <w:tc>
          <w:tcPr>
            <w:tcW w:w="1643" w:type="dxa"/>
            <w:tcBorders>
              <w:top w:val="single" w:sz="4" w:space="0" w:color="auto"/>
              <w:left w:val="nil"/>
              <w:bottom w:val="single" w:sz="4" w:space="0" w:color="auto"/>
              <w:right w:val="single" w:sz="4" w:space="0" w:color="auto"/>
            </w:tcBorders>
            <w:shd w:val="clear" w:color="auto" w:fill="auto"/>
            <w:vAlign w:val="bottom"/>
          </w:tcPr>
          <w:p w14:paraId="390B0D81" w14:textId="35DE8E5B" w:rsidR="00184DEC" w:rsidRPr="00236FAF" w:rsidRDefault="00184DEC" w:rsidP="00184DEC">
            <w:pPr>
              <w:ind w:firstLine="0"/>
            </w:pPr>
            <w:r w:rsidRPr="00236FAF">
              <w:rPr>
                <w:color w:val="000000"/>
              </w:rPr>
              <w:t>20,00</w:t>
            </w:r>
          </w:p>
        </w:tc>
        <w:tc>
          <w:tcPr>
            <w:tcW w:w="1616" w:type="dxa"/>
            <w:tcBorders>
              <w:left w:val="single" w:sz="4" w:space="0" w:color="auto"/>
            </w:tcBorders>
          </w:tcPr>
          <w:p w14:paraId="7811D9C3" w14:textId="01F8EEDD" w:rsidR="00184DEC" w:rsidRPr="00236FAF" w:rsidRDefault="00184DEC" w:rsidP="00184DEC">
            <w:pPr>
              <w:ind w:firstLine="0"/>
            </w:pPr>
            <w:r w:rsidRPr="00073A22">
              <w:t>37,80</w:t>
            </w:r>
          </w:p>
        </w:tc>
        <w:tc>
          <w:tcPr>
            <w:tcW w:w="1623" w:type="dxa"/>
          </w:tcPr>
          <w:p w14:paraId="5FDC0E1E" w14:textId="67ABD939" w:rsidR="00184DEC" w:rsidRPr="00236FAF" w:rsidRDefault="00184DEC" w:rsidP="00184DEC">
            <w:pPr>
              <w:ind w:firstLine="0"/>
            </w:pPr>
            <w:r w:rsidRPr="00C8138A">
              <w:t>28,10</w:t>
            </w:r>
          </w:p>
        </w:tc>
      </w:tr>
      <w:tr w:rsidR="00184DEC" w:rsidRPr="00236FAF" w14:paraId="32E2663B" w14:textId="77777777" w:rsidTr="00B85EB5">
        <w:trPr>
          <w:jc w:val="center"/>
        </w:trPr>
        <w:tc>
          <w:tcPr>
            <w:tcW w:w="1976" w:type="dxa"/>
          </w:tcPr>
          <w:p w14:paraId="3ACF6A05" w14:textId="0A227FC6" w:rsidR="00184DEC" w:rsidRPr="00236FAF" w:rsidRDefault="00184DEC" w:rsidP="00184DEC">
            <w:pPr>
              <w:ind w:firstLine="0"/>
            </w:pPr>
            <w:r w:rsidRPr="00236FAF">
              <w:t>Párty</w:t>
            </w:r>
          </w:p>
        </w:tc>
        <w:tc>
          <w:tcPr>
            <w:tcW w:w="1643" w:type="dxa"/>
            <w:tcBorders>
              <w:top w:val="single" w:sz="4" w:space="0" w:color="auto"/>
              <w:left w:val="nil"/>
              <w:bottom w:val="single" w:sz="4" w:space="0" w:color="auto"/>
              <w:right w:val="single" w:sz="4" w:space="0" w:color="auto"/>
            </w:tcBorders>
            <w:shd w:val="clear" w:color="auto" w:fill="auto"/>
            <w:vAlign w:val="bottom"/>
          </w:tcPr>
          <w:p w14:paraId="42230A0C" w14:textId="36080FE7" w:rsidR="00184DEC" w:rsidRPr="00236FAF" w:rsidRDefault="00184DEC" w:rsidP="00184DEC">
            <w:pPr>
              <w:ind w:firstLine="0"/>
            </w:pPr>
            <w:r w:rsidRPr="00236FAF">
              <w:rPr>
                <w:color w:val="000000"/>
              </w:rPr>
              <w:t>66,67</w:t>
            </w:r>
          </w:p>
        </w:tc>
        <w:tc>
          <w:tcPr>
            <w:tcW w:w="1616" w:type="dxa"/>
            <w:tcBorders>
              <w:left w:val="single" w:sz="4" w:space="0" w:color="auto"/>
            </w:tcBorders>
          </w:tcPr>
          <w:p w14:paraId="55454C18" w14:textId="2C99658D" w:rsidR="00184DEC" w:rsidRPr="00236FAF" w:rsidRDefault="00184DEC" w:rsidP="00184DEC">
            <w:pPr>
              <w:ind w:firstLine="0"/>
            </w:pPr>
            <w:r w:rsidRPr="00073A22">
              <w:t>25,80</w:t>
            </w:r>
          </w:p>
        </w:tc>
        <w:tc>
          <w:tcPr>
            <w:tcW w:w="1623" w:type="dxa"/>
          </w:tcPr>
          <w:p w14:paraId="5E851779" w14:textId="4E7F17E3" w:rsidR="00184DEC" w:rsidRPr="00236FAF" w:rsidRDefault="00184DEC" w:rsidP="00184DEC">
            <w:pPr>
              <w:ind w:firstLine="0"/>
            </w:pPr>
            <w:r w:rsidRPr="00C8138A">
              <w:t>17,40</w:t>
            </w:r>
          </w:p>
        </w:tc>
      </w:tr>
      <w:tr w:rsidR="00184DEC" w:rsidRPr="00236FAF" w14:paraId="3D21E1FC" w14:textId="77777777" w:rsidTr="00B85EB5">
        <w:trPr>
          <w:jc w:val="center"/>
        </w:trPr>
        <w:tc>
          <w:tcPr>
            <w:tcW w:w="1976" w:type="dxa"/>
          </w:tcPr>
          <w:p w14:paraId="5E7C8485" w14:textId="71796131" w:rsidR="00184DEC" w:rsidRPr="00236FAF" w:rsidRDefault="00184DEC" w:rsidP="00184DEC">
            <w:pPr>
              <w:ind w:firstLine="0"/>
            </w:pPr>
            <w:r w:rsidRPr="00236FAF">
              <w:t>Orba</w:t>
            </w:r>
          </w:p>
        </w:tc>
        <w:tc>
          <w:tcPr>
            <w:tcW w:w="1643" w:type="dxa"/>
            <w:tcBorders>
              <w:top w:val="single" w:sz="4" w:space="0" w:color="auto"/>
              <w:left w:val="nil"/>
              <w:bottom w:val="single" w:sz="4" w:space="0" w:color="auto"/>
              <w:right w:val="single" w:sz="4" w:space="0" w:color="auto"/>
            </w:tcBorders>
            <w:shd w:val="clear" w:color="auto" w:fill="auto"/>
            <w:vAlign w:val="bottom"/>
          </w:tcPr>
          <w:p w14:paraId="69F4D75A" w14:textId="6E56D866" w:rsidR="00184DEC" w:rsidRPr="00236FAF" w:rsidRDefault="00184DEC" w:rsidP="00184DEC">
            <w:pPr>
              <w:ind w:firstLine="0"/>
            </w:pPr>
            <w:r w:rsidRPr="00236FAF">
              <w:rPr>
                <w:color w:val="000000"/>
              </w:rPr>
              <w:t>33,33</w:t>
            </w:r>
          </w:p>
        </w:tc>
        <w:tc>
          <w:tcPr>
            <w:tcW w:w="1616" w:type="dxa"/>
            <w:tcBorders>
              <w:left w:val="single" w:sz="4" w:space="0" w:color="auto"/>
            </w:tcBorders>
          </w:tcPr>
          <w:p w14:paraId="70F68D41" w14:textId="20239991" w:rsidR="00184DEC" w:rsidRPr="00236FAF" w:rsidRDefault="00184DEC" w:rsidP="00184DEC">
            <w:pPr>
              <w:ind w:firstLine="0"/>
            </w:pPr>
            <w:r w:rsidRPr="00073A22">
              <w:t>36,10</w:t>
            </w:r>
          </w:p>
        </w:tc>
        <w:tc>
          <w:tcPr>
            <w:tcW w:w="1623" w:type="dxa"/>
          </w:tcPr>
          <w:p w14:paraId="3D95F697" w14:textId="11219CA1" w:rsidR="00184DEC" w:rsidRPr="00236FAF" w:rsidRDefault="00184DEC" w:rsidP="00184DEC">
            <w:pPr>
              <w:ind w:firstLine="0"/>
            </w:pPr>
            <w:r w:rsidRPr="00C8138A">
              <w:t>31,10</w:t>
            </w:r>
          </w:p>
        </w:tc>
      </w:tr>
      <w:tr w:rsidR="00184DEC" w:rsidRPr="00236FAF" w14:paraId="2EB8E4EF" w14:textId="77777777" w:rsidTr="00B85EB5">
        <w:trPr>
          <w:jc w:val="center"/>
        </w:trPr>
        <w:tc>
          <w:tcPr>
            <w:tcW w:w="1976" w:type="dxa"/>
          </w:tcPr>
          <w:p w14:paraId="634C6512" w14:textId="091DA81E" w:rsidR="00184DEC" w:rsidRPr="00236FAF" w:rsidRDefault="00184DEC" w:rsidP="00184DEC">
            <w:pPr>
              <w:ind w:firstLine="0"/>
            </w:pPr>
            <w:r w:rsidRPr="00236FAF">
              <w:t>Policajná naháňačka</w:t>
            </w:r>
          </w:p>
        </w:tc>
        <w:tc>
          <w:tcPr>
            <w:tcW w:w="1643" w:type="dxa"/>
            <w:tcBorders>
              <w:top w:val="single" w:sz="4" w:space="0" w:color="auto"/>
              <w:left w:val="nil"/>
              <w:bottom w:val="single" w:sz="4" w:space="0" w:color="auto"/>
              <w:right w:val="single" w:sz="4" w:space="0" w:color="auto"/>
            </w:tcBorders>
            <w:shd w:val="clear" w:color="auto" w:fill="auto"/>
            <w:vAlign w:val="bottom"/>
          </w:tcPr>
          <w:p w14:paraId="04CE6039" w14:textId="14B8A5D6" w:rsidR="00184DEC" w:rsidRPr="00236FAF" w:rsidRDefault="00184DEC" w:rsidP="00184DEC">
            <w:pPr>
              <w:ind w:firstLine="0"/>
            </w:pPr>
            <w:r w:rsidRPr="00236FAF">
              <w:rPr>
                <w:color w:val="000000"/>
              </w:rPr>
              <w:t>33,33</w:t>
            </w:r>
          </w:p>
        </w:tc>
        <w:tc>
          <w:tcPr>
            <w:tcW w:w="1616" w:type="dxa"/>
            <w:tcBorders>
              <w:left w:val="single" w:sz="4" w:space="0" w:color="auto"/>
            </w:tcBorders>
          </w:tcPr>
          <w:p w14:paraId="7C4E27C5" w14:textId="3E075E62" w:rsidR="00184DEC" w:rsidRPr="00236FAF" w:rsidRDefault="00184DEC" w:rsidP="00184DEC">
            <w:pPr>
              <w:ind w:firstLine="0"/>
            </w:pPr>
            <w:r w:rsidRPr="00073A22">
              <w:t>50,00</w:t>
            </w:r>
          </w:p>
        </w:tc>
        <w:tc>
          <w:tcPr>
            <w:tcW w:w="1623" w:type="dxa"/>
          </w:tcPr>
          <w:p w14:paraId="5D58B231" w14:textId="16E6F33B" w:rsidR="00184DEC" w:rsidRPr="00236FAF" w:rsidRDefault="00184DEC" w:rsidP="00184DEC">
            <w:pPr>
              <w:ind w:firstLine="0"/>
            </w:pPr>
            <w:r w:rsidRPr="00C8138A">
              <w:t>51,90</w:t>
            </w:r>
          </w:p>
        </w:tc>
      </w:tr>
      <w:tr w:rsidR="00184DEC" w:rsidRPr="00236FAF" w14:paraId="5899AE49" w14:textId="77777777" w:rsidTr="00B85EB5">
        <w:trPr>
          <w:jc w:val="center"/>
        </w:trPr>
        <w:tc>
          <w:tcPr>
            <w:tcW w:w="1976" w:type="dxa"/>
          </w:tcPr>
          <w:p w14:paraId="7C985F14" w14:textId="60F7FEFD" w:rsidR="00184DEC" w:rsidRPr="00236FAF" w:rsidRDefault="00184DEC" w:rsidP="00184DEC">
            <w:pPr>
              <w:ind w:firstLine="0"/>
            </w:pPr>
            <w:r w:rsidRPr="00236FAF">
              <w:t>Po zemetrasení</w:t>
            </w:r>
          </w:p>
        </w:tc>
        <w:tc>
          <w:tcPr>
            <w:tcW w:w="1643" w:type="dxa"/>
            <w:tcBorders>
              <w:top w:val="single" w:sz="4" w:space="0" w:color="auto"/>
              <w:left w:val="nil"/>
              <w:bottom w:val="single" w:sz="4" w:space="0" w:color="auto"/>
              <w:right w:val="single" w:sz="4" w:space="0" w:color="auto"/>
            </w:tcBorders>
            <w:shd w:val="clear" w:color="auto" w:fill="auto"/>
            <w:vAlign w:val="bottom"/>
          </w:tcPr>
          <w:p w14:paraId="7C847EF1" w14:textId="0ABEC20F" w:rsidR="00184DEC" w:rsidRPr="00236FAF" w:rsidRDefault="00184DEC" w:rsidP="00184DEC">
            <w:pPr>
              <w:ind w:firstLine="0"/>
            </w:pPr>
            <w:r w:rsidRPr="00236FAF">
              <w:rPr>
                <w:color w:val="000000"/>
              </w:rPr>
              <w:t>26,67</w:t>
            </w:r>
          </w:p>
        </w:tc>
        <w:tc>
          <w:tcPr>
            <w:tcW w:w="1616" w:type="dxa"/>
            <w:tcBorders>
              <w:left w:val="single" w:sz="4" w:space="0" w:color="auto"/>
            </w:tcBorders>
          </w:tcPr>
          <w:p w14:paraId="0206ED59" w14:textId="5055B737" w:rsidR="00184DEC" w:rsidRPr="00236FAF" w:rsidRDefault="00184DEC" w:rsidP="00184DEC">
            <w:pPr>
              <w:ind w:firstLine="0"/>
            </w:pPr>
            <w:r w:rsidRPr="00073A22">
              <w:t>23,10</w:t>
            </w:r>
          </w:p>
        </w:tc>
        <w:tc>
          <w:tcPr>
            <w:tcW w:w="1623" w:type="dxa"/>
          </w:tcPr>
          <w:p w14:paraId="5ECC244E" w14:textId="72343B88" w:rsidR="00184DEC" w:rsidRPr="00236FAF" w:rsidRDefault="00184DEC" w:rsidP="00184DEC">
            <w:pPr>
              <w:ind w:firstLine="0"/>
            </w:pPr>
            <w:r w:rsidRPr="00C8138A">
              <w:t>27,90</w:t>
            </w:r>
          </w:p>
        </w:tc>
      </w:tr>
      <w:tr w:rsidR="00184DEC" w:rsidRPr="00236FAF" w14:paraId="5DC8A820" w14:textId="77777777" w:rsidTr="00B85EB5">
        <w:trPr>
          <w:jc w:val="center"/>
        </w:trPr>
        <w:tc>
          <w:tcPr>
            <w:tcW w:w="1976" w:type="dxa"/>
          </w:tcPr>
          <w:p w14:paraId="55615DFF" w14:textId="42752927" w:rsidR="00184DEC" w:rsidRPr="00236FAF" w:rsidRDefault="00184DEC" w:rsidP="00184DEC">
            <w:pPr>
              <w:ind w:firstLine="0"/>
            </w:pPr>
            <w:r w:rsidRPr="00236FAF">
              <w:t>Náboženská udalosť</w:t>
            </w:r>
          </w:p>
        </w:tc>
        <w:tc>
          <w:tcPr>
            <w:tcW w:w="1643" w:type="dxa"/>
            <w:tcBorders>
              <w:top w:val="single" w:sz="4" w:space="0" w:color="auto"/>
              <w:left w:val="nil"/>
              <w:bottom w:val="single" w:sz="4" w:space="0" w:color="auto"/>
              <w:right w:val="single" w:sz="4" w:space="0" w:color="auto"/>
            </w:tcBorders>
            <w:shd w:val="clear" w:color="auto" w:fill="auto"/>
            <w:vAlign w:val="bottom"/>
          </w:tcPr>
          <w:p w14:paraId="135FD283" w14:textId="53277F95" w:rsidR="00184DEC" w:rsidRPr="00236FAF" w:rsidRDefault="00184DEC" w:rsidP="00184DEC">
            <w:pPr>
              <w:ind w:firstLine="0"/>
            </w:pPr>
            <w:r w:rsidRPr="00236FAF">
              <w:rPr>
                <w:color w:val="000000"/>
              </w:rPr>
              <w:t>33,33</w:t>
            </w:r>
          </w:p>
        </w:tc>
        <w:tc>
          <w:tcPr>
            <w:tcW w:w="1616" w:type="dxa"/>
            <w:tcBorders>
              <w:left w:val="single" w:sz="4" w:space="0" w:color="auto"/>
            </w:tcBorders>
          </w:tcPr>
          <w:p w14:paraId="5E1B9B05" w14:textId="77037B54" w:rsidR="00184DEC" w:rsidRPr="00236FAF" w:rsidRDefault="00184DEC" w:rsidP="00184DEC">
            <w:pPr>
              <w:ind w:firstLine="0"/>
            </w:pPr>
            <w:r w:rsidRPr="00073A22">
              <w:t>27,50</w:t>
            </w:r>
          </w:p>
        </w:tc>
        <w:tc>
          <w:tcPr>
            <w:tcW w:w="1623" w:type="dxa"/>
          </w:tcPr>
          <w:p w14:paraId="6416E7D4" w14:textId="2A024502" w:rsidR="00184DEC" w:rsidRPr="00236FAF" w:rsidRDefault="00184DEC" w:rsidP="00184DEC">
            <w:pPr>
              <w:ind w:firstLine="0"/>
            </w:pPr>
            <w:r w:rsidRPr="00C8138A">
              <w:t>35,80</w:t>
            </w:r>
          </w:p>
        </w:tc>
      </w:tr>
      <w:tr w:rsidR="00184DEC" w:rsidRPr="00236FAF" w14:paraId="273CFD3D" w14:textId="77777777" w:rsidTr="00B85EB5">
        <w:trPr>
          <w:jc w:val="center"/>
        </w:trPr>
        <w:tc>
          <w:tcPr>
            <w:tcW w:w="1976" w:type="dxa"/>
          </w:tcPr>
          <w:p w14:paraId="2E9394A7" w14:textId="7B6C1A8F" w:rsidR="00184DEC" w:rsidRPr="00236FAF" w:rsidRDefault="00184DEC" w:rsidP="00184DEC">
            <w:pPr>
              <w:ind w:firstLine="0"/>
            </w:pPr>
            <w:r w:rsidRPr="00236FAF">
              <w:t>Beh</w:t>
            </w:r>
          </w:p>
        </w:tc>
        <w:tc>
          <w:tcPr>
            <w:tcW w:w="1643" w:type="dxa"/>
            <w:tcBorders>
              <w:top w:val="single" w:sz="4" w:space="0" w:color="auto"/>
              <w:left w:val="nil"/>
              <w:bottom w:val="single" w:sz="4" w:space="0" w:color="auto"/>
              <w:right w:val="single" w:sz="4" w:space="0" w:color="auto"/>
            </w:tcBorders>
            <w:shd w:val="clear" w:color="auto" w:fill="auto"/>
            <w:vAlign w:val="bottom"/>
          </w:tcPr>
          <w:p w14:paraId="6EBA96DE" w14:textId="2D565192" w:rsidR="00184DEC" w:rsidRPr="00236FAF" w:rsidRDefault="00184DEC" w:rsidP="00184DEC">
            <w:pPr>
              <w:ind w:firstLine="0"/>
            </w:pPr>
            <w:r w:rsidRPr="00236FAF">
              <w:rPr>
                <w:color w:val="000000"/>
              </w:rPr>
              <w:t>6,67</w:t>
            </w:r>
          </w:p>
        </w:tc>
        <w:tc>
          <w:tcPr>
            <w:tcW w:w="1616" w:type="dxa"/>
            <w:tcBorders>
              <w:left w:val="single" w:sz="4" w:space="0" w:color="auto"/>
            </w:tcBorders>
          </w:tcPr>
          <w:p w14:paraId="073AB871" w14:textId="08E64E26" w:rsidR="00184DEC" w:rsidRPr="00236FAF" w:rsidRDefault="00184DEC" w:rsidP="00184DEC">
            <w:pPr>
              <w:ind w:firstLine="0"/>
            </w:pPr>
            <w:r w:rsidRPr="00073A22">
              <w:t>12,00</w:t>
            </w:r>
          </w:p>
        </w:tc>
        <w:tc>
          <w:tcPr>
            <w:tcW w:w="1623" w:type="dxa"/>
          </w:tcPr>
          <w:p w14:paraId="72C268D7" w14:textId="025B547D" w:rsidR="00184DEC" w:rsidRPr="00236FAF" w:rsidRDefault="00184DEC" w:rsidP="00184DEC">
            <w:pPr>
              <w:ind w:firstLine="0"/>
            </w:pPr>
            <w:r w:rsidRPr="00C8138A">
              <w:t>9,30</w:t>
            </w:r>
          </w:p>
        </w:tc>
      </w:tr>
      <w:tr w:rsidR="00184DEC" w:rsidRPr="00236FAF" w14:paraId="088CFF72" w14:textId="77777777" w:rsidTr="00B85EB5">
        <w:trPr>
          <w:jc w:val="center"/>
        </w:trPr>
        <w:tc>
          <w:tcPr>
            <w:tcW w:w="1976" w:type="dxa"/>
          </w:tcPr>
          <w:p w14:paraId="4AA3E820" w14:textId="2FB8ECD1" w:rsidR="00184DEC" w:rsidRPr="00236FAF" w:rsidRDefault="00184DEC" w:rsidP="00184DEC">
            <w:pPr>
              <w:ind w:firstLine="0"/>
            </w:pPr>
            <w:r w:rsidRPr="00236FAF">
              <w:t>Futbal</w:t>
            </w:r>
          </w:p>
        </w:tc>
        <w:tc>
          <w:tcPr>
            <w:tcW w:w="1643" w:type="dxa"/>
            <w:tcBorders>
              <w:top w:val="single" w:sz="4" w:space="0" w:color="auto"/>
              <w:left w:val="nil"/>
              <w:bottom w:val="single" w:sz="4" w:space="0" w:color="auto"/>
              <w:right w:val="single" w:sz="4" w:space="0" w:color="auto"/>
            </w:tcBorders>
            <w:shd w:val="clear" w:color="auto" w:fill="auto"/>
            <w:vAlign w:val="bottom"/>
          </w:tcPr>
          <w:p w14:paraId="0D0CF09D" w14:textId="63840ABB" w:rsidR="00184DEC" w:rsidRPr="00236FAF" w:rsidRDefault="00184DEC" w:rsidP="00184DEC">
            <w:pPr>
              <w:ind w:firstLine="0"/>
            </w:pPr>
            <w:r w:rsidRPr="00236FAF">
              <w:rPr>
                <w:color w:val="000000"/>
              </w:rPr>
              <w:t>40,00</w:t>
            </w:r>
          </w:p>
        </w:tc>
        <w:tc>
          <w:tcPr>
            <w:tcW w:w="1616" w:type="dxa"/>
            <w:tcBorders>
              <w:left w:val="single" w:sz="4" w:space="0" w:color="auto"/>
            </w:tcBorders>
          </w:tcPr>
          <w:p w14:paraId="44777A78" w14:textId="616733C0" w:rsidR="00184DEC" w:rsidRPr="00236FAF" w:rsidRDefault="00184DEC" w:rsidP="00184DEC">
            <w:pPr>
              <w:ind w:firstLine="0"/>
            </w:pPr>
            <w:r w:rsidRPr="00073A22">
              <w:t>58,30</w:t>
            </w:r>
          </w:p>
        </w:tc>
        <w:tc>
          <w:tcPr>
            <w:tcW w:w="1623" w:type="dxa"/>
          </w:tcPr>
          <w:p w14:paraId="36A239B7" w14:textId="0FA742AC" w:rsidR="00184DEC" w:rsidRPr="00236FAF" w:rsidRDefault="00184DEC" w:rsidP="00184DEC">
            <w:pPr>
              <w:ind w:firstLine="0"/>
            </w:pPr>
            <w:r w:rsidRPr="00C8138A">
              <w:t>41,90</w:t>
            </w:r>
          </w:p>
        </w:tc>
      </w:tr>
      <w:tr w:rsidR="00184DEC" w:rsidRPr="00236FAF" w14:paraId="571FE5A3" w14:textId="77777777" w:rsidTr="00B85EB5">
        <w:trPr>
          <w:jc w:val="center"/>
        </w:trPr>
        <w:tc>
          <w:tcPr>
            <w:tcW w:w="1976" w:type="dxa"/>
          </w:tcPr>
          <w:p w14:paraId="6F602A3E" w14:textId="17EBBF92" w:rsidR="00184DEC" w:rsidRPr="00236FAF" w:rsidRDefault="00184DEC" w:rsidP="00184DEC">
            <w:pPr>
              <w:ind w:firstLine="0"/>
            </w:pPr>
            <w:r w:rsidRPr="00236FAF">
              <w:t>Plávanie</w:t>
            </w:r>
          </w:p>
        </w:tc>
        <w:tc>
          <w:tcPr>
            <w:tcW w:w="1643" w:type="dxa"/>
            <w:tcBorders>
              <w:top w:val="single" w:sz="4" w:space="0" w:color="auto"/>
              <w:left w:val="nil"/>
              <w:bottom w:val="single" w:sz="4" w:space="0" w:color="auto"/>
              <w:right w:val="single" w:sz="4" w:space="0" w:color="auto"/>
            </w:tcBorders>
            <w:shd w:val="clear" w:color="auto" w:fill="auto"/>
            <w:vAlign w:val="bottom"/>
          </w:tcPr>
          <w:p w14:paraId="57416F5A" w14:textId="5B9C86B7" w:rsidR="00184DEC" w:rsidRPr="00236FAF" w:rsidRDefault="00184DEC" w:rsidP="00184DEC">
            <w:pPr>
              <w:ind w:firstLine="0"/>
            </w:pPr>
            <w:r w:rsidRPr="00236FAF">
              <w:rPr>
                <w:color w:val="000000"/>
              </w:rPr>
              <w:t>33,33</w:t>
            </w:r>
          </w:p>
        </w:tc>
        <w:tc>
          <w:tcPr>
            <w:tcW w:w="1616" w:type="dxa"/>
            <w:tcBorders>
              <w:left w:val="single" w:sz="4" w:space="0" w:color="auto"/>
            </w:tcBorders>
          </w:tcPr>
          <w:p w14:paraId="0459C004" w14:textId="60D78604" w:rsidR="00184DEC" w:rsidRPr="00236FAF" w:rsidRDefault="00184DEC" w:rsidP="00184DEC">
            <w:pPr>
              <w:ind w:firstLine="0"/>
            </w:pPr>
            <w:r w:rsidRPr="00073A22">
              <w:t>36,20</w:t>
            </w:r>
          </w:p>
        </w:tc>
        <w:tc>
          <w:tcPr>
            <w:tcW w:w="1623" w:type="dxa"/>
          </w:tcPr>
          <w:p w14:paraId="022817A6" w14:textId="33BAC838" w:rsidR="00184DEC" w:rsidRPr="00236FAF" w:rsidRDefault="00184DEC" w:rsidP="00184DEC">
            <w:pPr>
              <w:ind w:firstLine="0"/>
            </w:pPr>
            <w:r w:rsidRPr="00C8138A">
              <w:t>38,20</w:t>
            </w:r>
          </w:p>
        </w:tc>
      </w:tr>
      <w:tr w:rsidR="00184DEC" w:rsidRPr="00236FAF" w14:paraId="5F732D9E" w14:textId="77777777" w:rsidTr="00B85EB5">
        <w:trPr>
          <w:jc w:val="center"/>
        </w:trPr>
        <w:tc>
          <w:tcPr>
            <w:tcW w:w="1976" w:type="dxa"/>
          </w:tcPr>
          <w:p w14:paraId="52DA503F" w14:textId="716D6A76" w:rsidR="00184DEC" w:rsidRPr="00236FAF" w:rsidRDefault="00184DEC" w:rsidP="00184DEC">
            <w:pPr>
              <w:ind w:firstLine="0"/>
            </w:pPr>
            <w:r w:rsidRPr="00236FAF">
              <w:t>Dopravná zrážka</w:t>
            </w:r>
          </w:p>
        </w:tc>
        <w:tc>
          <w:tcPr>
            <w:tcW w:w="1643" w:type="dxa"/>
            <w:tcBorders>
              <w:top w:val="single" w:sz="4" w:space="0" w:color="auto"/>
              <w:left w:val="nil"/>
              <w:bottom w:val="single" w:sz="4" w:space="0" w:color="auto"/>
              <w:right w:val="single" w:sz="4" w:space="0" w:color="auto"/>
            </w:tcBorders>
            <w:shd w:val="clear" w:color="auto" w:fill="auto"/>
            <w:vAlign w:val="bottom"/>
          </w:tcPr>
          <w:p w14:paraId="1C456538" w14:textId="1EE91212" w:rsidR="00184DEC" w:rsidRPr="00236FAF" w:rsidRDefault="00184DEC" w:rsidP="00184DEC">
            <w:pPr>
              <w:ind w:firstLine="0"/>
            </w:pPr>
            <w:r w:rsidRPr="00236FAF">
              <w:rPr>
                <w:color w:val="000000"/>
              </w:rPr>
              <w:t>6,67</w:t>
            </w:r>
          </w:p>
        </w:tc>
        <w:tc>
          <w:tcPr>
            <w:tcW w:w="1616" w:type="dxa"/>
            <w:tcBorders>
              <w:left w:val="single" w:sz="4" w:space="0" w:color="auto"/>
            </w:tcBorders>
          </w:tcPr>
          <w:p w14:paraId="2D48D123" w14:textId="0F022E1F" w:rsidR="00184DEC" w:rsidRPr="00236FAF" w:rsidRDefault="00184DEC" w:rsidP="00184DEC">
            <w:pPr>
              <w:ind w:firstLine="0"/>
            </w:pPr>
            <w:r w:rsidRPr="00073A22">
              <w:t>7,00</w:t>
            </w:r>
          </w:p>
        </w:tc>
        <w:tc>
          <w:tcPr>
            <w:tcW w:w="1623" w:type="dxa"/>
          </w:tcPr>
          <w:p w14:paraId="5D8C039B" w14:textId="52952E99" w:rsidR="00184DEC" w:rsidRPr="00236FAF" w:rsidRDefault="00184DEC" w:rsidP="00184DEC">
            <w:pPr>
              <w:ind w:firstLine="0"/>
            </w:pPr>
            <w:r w:rsidRPr="00C8138A">
              <w:t>8,30</w:t>
            </w:r>
          </w:p>
        </w:tc>
      </w:tr>
      <w:tr w:rsidR="00184DEC" w:rsidRPr="00236FAF" w14:paraId="0FD52DD1" w14:textId="77777777" w:rsidTr="00B85EB5">
        <w:trPr>
          <w:jc w:val="center"/>
        </w:trPr>
        <w:tc>
          <w:tcPr>
            <w:tcW w:w="1976" w:type="dxa"/>
          </w:tcPr>
          <w:p w14:paraId="748A2219" w14:textId="6F2B535A" w:rsidR="00184DEC" w:rsidRPr="00236FAF" w:rsidRDefault="00184DEC" w:rsidP="00184DEC">
            <w:pPr>
              <w:ind w:firstLine="0"/>
            </w:pPr>
            <w:r w:rsidRPr="00236FAF">
              <w:t>Dopravná zápcha</w:t>
            </w:r>
          </w:p>
        </w:tc>
        <w:tc>
          <w:tcPr>
            <w:tcW w:w="1643" w:type="dxa"/>
            <w:tcBorders>
              <w:top w:val="single" w:sz="4" w:space="0" w:color="auto"/>
              <w:left w:val="nil"/>
              <w:bottom w:val="single" w:sz="4" w:space="0" w:color="auto"/>
              <w:right w:val="single" w:sz="4" w:space="0" w:color="auto"/>
            </w:tcBorders>
            <w:shd w:val="clear" w:color="auto" w:fill="auto"/>
            <w:vAlign w:val="bottom"/>
          </w:tcPr>
          <w:p w14:paraId="724B1A08" w14:textId="6E66EC1E" w:rsidR="00184DEC" w:rsidRPr="00236FAF" w:rsidRDefault="00184DEC" w:rsidP="00184DEC">
            <w:pPr>
              <w:ind w:firstLine="0"/>
            </w:pPr>
            <w:r w:rsidRPr="00236FAF">
              <w:rPr>
                <w:color w:val="000000"/>
              </w:rPr>
              <w:t>33,33</w:t>
            </w:r>
          </w:p>
        </w:tc>
        <w:tc>
          <w:tcPr>
            <w:tcW w:w="1616" w:type="dxa"/>
            <w:tcBorders>
              <w:left w:val="single" w:sz="4" w:space="0" w:color="auto"/>
            </w:tcBorders>
          </w:tcPr>
          <w:p w14:paraId="463295F9" w14:textId="3921269E" w:rsidR="00184DEC" w:rsidRPr="00236FAF" w:rsidRDefault="00184DEC" w:rsidP="00184DEC">
            <w:pPr>
              <w:ind w:firstLine="0"/>
            </w:pPr>
            <w:r w:rsidRPr="00073A22">
              <w:t>15,50</w:t>
            </w:r>
          </w:p>
        </w:tc>
        <w:tc>
          <w:tcPr>
            <w:tcW w:w="1623" w:type="dxa"/>
          </w:tcPr>
          <w:p w14:paraId="1DB04F0B" w14:textId="129C5B5C" w:rsidR="00184DEC" w:rsidRPr="00236FAF" w:rsidRDefault="00184DEC" w:rsidP="00184DEC">
            <w:pPr>
              <w:ind w:firstLine="0"/>
            </w:pPr>
            <w:r w:rsidRPr="00C8138A">
              <w:t>38,50</w:t>
            </w:r>
          </w:p>
        </w:tc>
      </w:tr>
      <w:tr w:rsidR="00184DEC" w:rsidRPr="00236FAF" w14:paraId="6081FFE0" w14:textId="77777777" w:rsidTr="00B85EB5">
        <w:trPr>
          <w:jc w:val="center"/>
        </w:trPr>
        <w:tc>
          <w:tcPr>
            <w:tcW w:w="1976" w:type="dxa"/>
          </w:tcPr>
          <w:p w14:paraId="69FDBE38" w14:textId="097588AE" w:rsidR="00184DEC" w:rsidRPr="00236FAF" w:rsidRDefault="00184DEC" w:rsidP="00184DEC">
            <w:pPr>
              <w:ind w:firstLine="0"/>
            </w:pPr>
            <w:r w:rsidRPr="00B85EB5">
              <w:t>Priemer v %</w:t>
            </w:r>
          </w:p>
        </w:tc>
        <w:tc>
          <w:tcPr>
            <w:tcW w:w="1643" w:type="dxa"/>
            <w:tcBorders>
              <w:top w:val="single" w:sz="4" w:space="0" w:color="auto"/>
              <w:left w:val="nil"/>
              <w:bottom w:val="single" w:sz="4" w:space="0" w:color="auto"/>
              <w:right w:val="single" w:sz="4" w:space="0" w:color="auto"/>
            </w:tcBorders>
            <w:shd w:val="clear" w:color="auto" w:fill="auto"/>
            <w:vAlign w:val="bottom"/>
          </w:tcPr>
          <w:p w14:paraId="46776C32" w14:textId="7D7D21D9" w:rsidR="00184DEC" w:rsidRPr="00236FAF" w:rsidRDefault="00184DEC" w:rsidP="00184DEC">
            <w:pPr>
              <w:ind w:firstLine="0"/>
            </w:pPr>
            <w:r w:rsidRPr="00236FAF">
              <w:rPr>
                <w:color w:val="000000"/>
              </w:rPr>
              <w:t>28,53</w:t>
            </w:r>
          </w:p>
        </w:tc>
        <w:tc>
          <w:tcPr>
            <w:tcW w:w="1616" w:type="dxa"/>
            <w:tcBorders>
              <w:left w:val="single" w:sz="4" w:space="0" w:color="auto"/>
            </w:tcBorders>
          </w:tcPr>
          <w:p w14:paraId="6E7E9A12" w14:textId="12966A08" w:rsidR="00184DEC" w:rsidRPr="00236FAF" w:rsidRDefault="00184DEC" w:rsidP="00184DEC">
            <w:pPr>
              <w:ind w:firstLine="0"/>
            </w:pPr>
            <w:r w:rsidRPr="00073A22">
              <w:t>30,40</w:t>
            </w:r>
          </w:p>
        </w:tc>
        <w:tc>
          <w:tcPr>
            <w:tcW w:w="1623" w:type="dxa"/>
          </w:tcPr>
          <w:p w14:paraId="09E99190" w14:textId="53EC3F6E" w:rsidR="00184DEC" w:rsidRPr="00236FAF" w:rsidRDefault="00184DEC" w:rsidP="00184DEC">
            <w:pPr>
              <w:ind w:firstLine="0"/>
            </w:pPr>
            <w:r w:rsidRPr="00C8138A">
              <w:t>31,10</w:t>
            </w:r>
          </w:p>
        </w:tc>
      </w:tr>
    </w:tbl>
    <w:p w14:paraId="12843167" w14:textId="0FFD1AD5" w:rsidR="0086395D" w:rsidRPr="00236FAF" w:rsidRDefault="0099725D" w:rsidP="0099725D">
      <w:pPr>
        <w:ind w:firstLine="0"/>
      </w:pPr>
      <w:r w:rsidRPr="00236FAF">
        <w:tab/>
        <w:t xml:space="preserve">Podľa Tabuľky </w:t>
      </w:r>
      <w:r w:rsidR="005B0B50">
        <w:t>5</w:t>
      </w:r>
      <w:r w:rsidRPr="00236FAF">
        <w:t xml:space="preserve"> vidíme, že oproti predošlému modelu C3D sa nám priemerné percento predikcie zvýšilo o</w:t>
      </w:r>
      <w:r w:rsidR="004A2F51" w:rsidRPr="00236FAF">
        <w:t> </w:t>
      </w:r>
      <w:r w:rsidR="0086395D" w:rsidRPr="00236FAF">
        <w:t>3</w:t>
      </w:r>
      <w:r w:rsidR="004A2F51" w:rsidRPr="00236FAF">
        <w:t>,</w:t>
      </w:r>
      <w:r w:rsidR="0086395D" w:rsidRPr="00236FAF">
        <w:t>47%</w:t>
      </w:r>
      <w:r w:rsidR="004A2F51" w:rsidRPr="00236FAF">
        <w:t xml:space="preserve"> (28,53%)</w:t>
      </w:r>
      <w:r w:rsidR="0086395D" w:rsidRPr="00236FAF">
        <w:t>.</w:t>
      </w:r>
      <w:r w:rsidR="000D5581">
        <w:t xml:space="preserve"> </w:t>
      </w:r>
      <w:r w:rsidR="0086395D" w:rsidRPr="00236FAF">
        <w:t>Je to vidieť aj na jednotlivých predikciách, napríklad všetky kategórie boli predikované aspoň v jednom prípade z</w:t>
      </w:r>
      <w:r w:rsidR="004A2F51" w:rsidRPr="00236FAF">
        <w:t> </w:t>
      </w:r>
      <w:r w:rsidR="0086395D" w:rsidRPr="00236FAF">
        <w:t>pätnástich</w:t>
      </w:r>
      <w:r w:rsidR="004A2F51" w:rsidRPr="00236FAF">
        <w:t xml:space="preserve"> videí v kategórii boli</w:t>
      </w:r>
      <w:r w:rsidR="0086395D" w:rsidRPr="00236FAF">
        <w:t xml:space="preserve"> správne. </w:t>
      </w:r>
      <w:r w:rsidR="000D5581">
        <w:t>H</w:t>
      </w:r>
      <w:r w:rsidR="000D5581">
        <w:t>ypotézu H3 môžeme pokladať</w:t>
      </w:r>
      <w:r w:rsidR="0089530C">
        <w:t>, pre tento model,</w:t>
      </w:r>
      <w:r w:rsidR="000D5581">
        <w:t xml:space="preserve"> za splnenú.</w:t>
      </w:r>
    </w:p>
    <w:p w14:paraId="77049551" w14:textId="3D470C23" w:rsidR="0086395D" w:rsidRPr="00236FAF" w:rsidRDefault="0086395D" w:rsidP="0099725D">
      <w:pPr>
        <w:ind w:firstLine="0"/>
      </w:pPr>
      <w:r w:rsidRPr="00236FAF">
        <w:tab/>
        <w:t>Kategória párty m</w:t>
      </w:r>
      <w:r w:rsidR="004A2F51" w:rsidRPr="00236FAF">
        <w:t>ala správnu</w:t>
      </w:r>
      <w:r w:rsidRPr="00236FAF">
        <w:t xml:space="preserve"> predikciu až v</w:t>
      </w:r>
      <w:r w:rsidR="004A2F51" w:rsidRPr="00236FAF">
        <w:t> </w:t>
      </w:r>
      <w:r w:rsidRPr="00236FAF">
        <w:t>66</w:t>
      </w:r>
      <w:r w:rsidR="004A2F51" w:rsidRPr="00236FAF">
        <w:t>,</w:t>
      </w:r>
      <w:r w:rsidRPr="00236FAF">
        <w:t xml:space="preserve">67%, čo </w:t>
      </w:r>
      <w:r w:rsidR="004A2F51" w:rsidRPr="00236FAF">
        <w:t>bolo</w:t>
      </w:r>
      <w:r w:rsidRPr="00236FAF">
        <w:t xml:space="preserve"> zlepšenie o</w:t>
      </w:r>
      <w:r w:rsidR="004A2F51" w:rsidRPr="00236FAF">
        <w:t> </w:t>
      </w:r>
      <w:r w:rsidRPr="00236FAF">
        <w:t>26</w:t>
      </w:r>
      <w:r w:rsidR="004A2F51" w:rsidRPr="00236FAF">
        <w:t>,</w:t>
      </w:r>
      <w:r w:rsidRPr="00236FAF">
        <w:t>67% oproti modelu C3D</w:t>
      </w:r>
      <w:r w:rsidR="004A2F51" w:rsidRPr="00236FAF">
        <w:t>-Sport1M</w:t>
      </w:r>
      <w:r w:rsidRPr="00236FAF">
        <w:t xml:space="preserve">. Ale taktiež </w:t>
      </w:r>
      <w:r w:rsidR="004A2F51" w:rsidRPr="00236FAF">
        <w:t>to bola najčastejšie predikovaná kategória a to stosedemdesiatdva</w:t>
      </w:r>
      <w:r w:rsidRPr="00236FAF">
        <w:t xml:space="preserve"> krát.</w:t>
      </w:r>
    </w:p>
    <w:p w14:paraId="61950812" w14:textId="5F01E0F1" w:rsidR="0086395D" w:rsidRPr="00236FAF" w:rsidRDefault="0086395D" w:rsidP="0099725D">
      <w:pPr>
        <w:ind w:firstLine="0"/>
      </w:pPr>
      <w:r w:rsidRPr="00236FAF">
        <w:tab/>
        <w:t>Najväčší rozdiel medzi našimi výsledkami a výsledkami autorov ERA datasetu sme pozorovali v kategóriách: párty (rozdiel o</w:t>
      </w:r>
      <w:r w:rsidR="00364374" w:rsidRPr="00236FAF">
        <w:t> </w:t>
      </w:r>
      <w:r w:rsidRPr="00236FAF">
        <w:t>40</w:t>
      </w:r>
      <w:r w:rsidR="00364374" w:rsidRPr="00236FAF">
        <w:t>,</w:t>
      </w:r>
      <w:r w:rsidRPr="00236FAF">
        <w:t>87%) a koncert (rozdiel o -21</w:t>
      </w:r>
      <w:r w:rsidR="00364374" w:rsidRPr="00236FAF">
        <w:t>,</w:t>
      </w:r>
      <w:r w:rsidRPr="00236FAF">
        <w:t xml:space="preserve">53%). </w:t>
      </w:r>
      <w:r w:rsidR="004A2F51" w:rsidRPr="00236FAF">
        <w:t>M</w:t>
      </w:r>
      <w:r w:rsidRPr="00236FAF">
        <w:t>odel skôr v t</w:t>
      </w:r>
      <w:r w:rsidR="004A2F51" w:rsidRPr="00236FAF">
        <w:t>ýchto</w:t>
      </w:r>
      <w:r w:rsidRPr="00236FAF">
        <w:t xml:space="preserve"> </w:t>
      </w:r>
      <w:r w:rsidR="004A2F51" w:rsidRPr="00236FAF">
        <w:t>kategóriách</w:t>
      </w:r>
      <w:r w:rsidRPr="00236FAF">
        <w:t xml:space="preserve"> predikoval</w:t>
      </w:r>
      <w:r w:rsidR="004A2F51" w:rsidRPr="00236FAF">
        <w:t xml:space="preserve"> kategórie</w:t>
      </w:r>
      <w:r w:rsidRPr="00236FAF">
        <w:t xml:space="preserve"> p</w:t>
      </w:r>
      <w:r w:rsidR="004A2F51" w:rsidRPr="00236FAF">
        <w:t>á</w:t>
      </w:r>
      <w:r w:rsidRPr="00236FAF">
        <w:t xml:space="preserve">rty a výstavbu. </w:t>
      </w:r>
      <w:r w:rsidR="00D34158" w:rsidRPr="00236FAF">
        <w:t xml:space="preserve">Keďže ani jedna z týchto kategórií </w:t>
      </w:r>
      <w:r w:rsidR="004A2F51" w:rsidRPr="00236FAF">
        <w:t>nebola</w:t>
      </w:r>
      <w:r w:rsidR="00D34158" w:rsidRPr="00236FAF">
        <w:t xml:space="preserve"> </w:t>
      </w:r>
      <w:r w:rsidR="004A2F51" w:rsidRPr="00236FAF">
        <w:t>medzi kategóriami datasetu</w:t>
      </w:r>
      <w:r w:rsidR="00D34158" w:rsidRPr="00236FAF">
        <w:t xml:space="preserve"> UCF</w:t>
      </w:r>
      <w:r w:rsidR="004A2F51" w:rsidRPr="00236FAF">
        <w:t xml:space="preserve">, </w:t>
      </w:r>
      <w:r w:rsidR="00D34158" w:rsidRPr="00236FAF">
        <w:t>tak</w:t>
      </w:r>
      <w:r w:rsidR="004A2F51" w:rsidRPr="00236FAF">
        <w:t xml:space="preserve"> sme nevedeli</w:t>
      </w:r>
      <w:r w:rsidR="00D34158" w:rsidRPr="00236FAF">
        <w:t xml:space="preserve"> s určitosťou </w:t>
      </w:r>
      <w:r w:rsidR="004A2F51" w:rsidRPr="00236FAF">
        <w:t>odôvodniť toto kategorizovanie</w:t>
      </w:r>
      <w:r w:rsidR="00D34158" w:rsidRPr="00236FAF">
        <w:t xml:space="preserve">. </w:t>
      </w:r>
    </w:p>
    <w:p w14:paraId="2D6484FC" w14:textId="268343D8" w:rsidR="0095488F" w:rsidRPr="00236FAF" w:rsidRDefault="00D34158" w:rsidP="0099725D">
      <w:pPr>
        <w:ind w:firstLine="0"/>
      </w:pPr>
      <w:r w:rsidRPr="00236FAF">
        <w:tab/>
        <w:t>Náš predpoklad, že sa</w:t>
      </w:r>
      <w:r w:rsidR="0095488F" w:rsidRPr="00236FAF">
        <w:t xml:space="preserve"> predikovanie</w:t>
      </w:r>
      <w:r w:rsidRPr="00236FAF">
        <w:t xml:space="preserve"> kategórie party rapídne zníži,</w:t>
      </w:r>
      <w:r w:rsidR="0095488F" w:rsidRPr="00236FAF">
        <w:t xml:space="preserve"> sa nesplnil.</w:t>
      </w:r>
      <w:r w:rsidRPr="00236FAF">
        <w:t xml:space="preserve"> </w:t>
      </w:r>
      <w:r w:rsidR="0095488F" w:rsidRPr="00236FAF">
        <w:t>Predpoklad vznikol pri skúmaní datasetu</w:t>
      </w:r>
      <w:r w:rsidRPr="00236FAF">
        <w:t xml:space="preserve"> UCF</w:t>
      </w:r>
      <w:r w:rsidR="0095488F" w:rsidRPr="00236FAF">
        <w:t>, ktorý</w:t>
      </w:r>
      <w:r w:rsidRPr="00236FAF">
        <w:t xml:space="preserve"> obsah</w:t>
      </w:r>
      <w:r w:rsidR="0095488F" w:rsidRPr="00236FAF">
        <w:t>oval</w:t>
      </w:r>
      <w:r w:rsidRPr="00236FAF">
        <w:t xml:space="preserve"> videá</w:t>
      </w:r>
      <w:r w:rsidR="0095488F" w:rsidRPr="00236FAF">
        <w:t xml:space="preserve"> zosnímané </w:t>
      </w:r>
      <w:r w:rsidRPr="00236FAF">
        <w:t>z</w:t>
      </w:r>
      <w:r w:rsidR="0095488F" w:rsidRPr="00236FAF">
        <w:t> </w:t>
      </w:r>
      <w:r w:rsidRPr="00236FAF">
        <w:t>boku</w:t>
      </w:r>
      <w:r w:rsidR="0095488F" w:rsidRPr="00236FAF">
        <w:t xml:space="preserve"> osoby</w:t>
      </w:r>
      <w:r w:rsidRPr="00236FAF">
        <w:t xml:space="preserve"> a </w:t>
      </w:r>
      <w:r w:rsidR="0095488F" w:rsidRPr="00236FAF">
        <w:t>bolo</w:t>
      </w:r>
      <w:r w:rsidRPr="00236FAF">
        <w:t xml:space="preserve"> na nich vidie</w:t>
      </w:r>
      <w:r w:rsidR="0095488F" w:rsidRPr="00236FAF">
        <w:t>ť jednotlivých ľudí. P</w:t>
      </w:r>
      <w:r w:rsidRPr="00236FAF">
        <w:t xml:space="preserve">redikcie </w:t>
      </w:r>
      <w:r w:rsidR="0095488F" w:rsidRPr="00236FAF">
        <w:t xml:space="preserve">pre kategóriu párty boli iba o niečo nižšie ako pri C3D-Sport1M (UCF101: 172 krát, Sport1M: 207 krát). </w:t>
      </w:r>
    </w:p>
    <w:p w14:paraId="7790AD36" w14:textId="0451E7D5" w:rsidR="00783DB7" w:rsidRPr="00236FAF" w:rsidRDefault="00783DB7" w:rsidP="00783DB7">
      <w:pPr>
        <w:pStyle w:val="Nadpis3"/>
      </w:pPr>
      <w:bookmarkStart w:id="305" w:name="_Toc162903233"/>
      <w:r w:rsidRPr="00236FAF">
        <w:lastRenderedPageBreak/>
        <w:t>P3D-ResNet-199_Kinetics a P3D-ResNet-199_Kinetics-600</w:t>
      </w:r>
      <w:bookmarkEnd w:id="305"/>
    </w:p>
    <w:p w14:paraId="688DD051" w14:textId="4B182865" w:rsidR="00783DB7" w:rsidRPr="00236FAF" w:rsidRDefault="00783DB7" w:rsidP="00783DB7">
      <w:r w:rsidRPr="00236FAF">
        <w:t xml:space="preserve">Modely nekategorizovali správne. Zakaždým priraďovali každé video do rovnakej kategórie, ktorá sa menila pri znovu pustení programu. Dôvod vidíme v zle nastavenej architektúre, kedy sme nemali možnosť načítať buď ResNet199 alebo použiť architektúru od autorov. </w:t>
      </w:r>
      <w:r w:rsidR="00236FAF" w:rsidRPr="00236FAF">
        <w:t xml:space="preserve">Modely neobsahovali túto architektúru ako tomu bolo pri C3D modeloch a teda sme použili najbližšiu možnú alternatívu. Pri práci s neurónovými sieťami je to avšak nesprávna cesta a teda naše výsledky </w:t>
      </w:r>
      <w:r w:rsidR="004D7C45">
        <w:t>boli</w:t>
      </w:r>
      <w:r w:rsidR="00236FAF" w:rsidRPr="00236FAF">
        <w:t xml:space="preserve"> očakávané. </w:t>
      </w:r>
    </w:p>
    <w:p w14:paraId="47059EEF" w14:textId="6901C22F" w:rsidR="004D7C45" w:rsidRDefault="00236FAF" w:rsidP="004D7C45">
      <w:r w:rsidRPr="00236FAF">
        <w:t xml:space="preserve">Keďže ResNet199 nie je dostupná architektúra, tak sme modely skúšali </w:t>
      </w:r>
      <w:r w:rsidR="004D7C45">
        <w:t>na podobných</w:t>
      </w:r>
      <w:r w:rsidRPr="00236FAF">
        <w:t xml:space="preserve"> a teda ResNet18, ResNet34, ResNet101 a</w:t>
      </w:r>
      <w:r>
        <w:t> alternatíva</w:t>
      </w:r>
      <w:r w:rsidR="004D7C45">
        <w:t>ch</w:t>
      </w:r>
      <w:r w:rsidRPr="00236FAF">
        <w:t xml:space="preserve"> k</w:t>
      </w:r>
      <w:r>
        <w:t xml:space="preserve"> nim </w:t>
      </w:r>
      <w:proofErr w:type="spellStart"/>
      <w:r>
        <w:t>ResNeXt</w:t>
      </w:r>
      <w:proofErr w:type="spellEnd"/>
      <w:r>
        <w:t xml:space="preserve"> (architektúry vybudované na zlepšenie výkonnosti</w:t>
      </w:r>
      <w:r w:rsidR="004D7C45">
        <w:t xml:space="preserve">, predstavujú parameter </w:t>
      </w:r>
      <w:proofErr w:type="spellStart"/>
      <w:r w:rsidR="004D7C45">
        <w:t>kardinality</w:t>
      </w:r>
      <w:proofErr w:type="spellEnd"/>
      <w:r>
        <w:t>). Naše výsledky boli zhodné vo všetkých architektúrach.</w:t>
      </w:r>
      <w:r w:rsidRPr="00236FAF">
        <w:t xml:space="preserve"> </w:t>
      </w:r>
    </w:p>
    <w:p w14:paraId="79EE0CDD" w14:textId="6C9E634A" w:rsidR="00074AC0" w:rsidRDefault="004D7C45" w:rsidP="00074AC0">
      <w:r>
        <w:t xml:space="preserve">V ďalšom kroku sme skúsili vylepšiť predikcie modelu s architektúrou ResNet199. </w:t>
      </w:r>
      <w:r w:rsidR="00074AC0" w:rsidRPr="003211CD">
        <w:t>Ako prvé sme skúsili metódu dočasného zoskupovania (</w:t>
      </w:r>
      <w:proofErr w:type="spellStart"/>
      <w:r w:rsidR="00074AC0" w:rsidRPr="003211CD">
        <w:t>temporal</w:t>
      </w:r>
      <w:proofErr w:type="spellEnd"/>
      <w:r w:rsidR="00074AC0" w:rsidRPr="003211CD">
        <w:t xml:space="preserve"> </w:t>
      </w:r>
      <w:proofErr w:type="spellStart"/>
      <w:r w:rsidR="00074AC0" w:rsidRPr="003211CD">
        <w:t>pooling</w:t>
      </w:r>
      <w:proofErr w:type="spellEnd"/>
      <w:r w:rsidR="00074AC0" w:rsidRPr="003211CD">
        <w:t>). Zoskupovanie sme pridali pri určovaní kategórie na konci, keď už sme mali všetky predikcie dostupné. Implementovali sme výpočet, ktorý zobral set všetkých predikcií, vybral maximum a priradil ho ku kategórii. (</w:t>
      </w:r>
      <w:r w:rsidR="00270779" w:rsidRPr="003211CD">
        <w:t>K</w:t>
      </w:r>
      <w:r w:rsidR="00074AC0" w:rsidRPr="003211CD">
        <w:t>ód 1)</w:t>
      </w:r>
    </w:p>
    <w:p w14:paraId="0B0A4772" w14:textId="77777777" w:rsidR="00184DEC" w:rsidRPr="003211CD" w:rsidRDefault="00184DEC" w:rsidP="00074AC0"/>
    <w:p w14:paraId="3C7077A4" w14:textId="77777777" w:rsidR="00074AC0" w:rsidRPr="003211CD" w:rsidRDefault="00074AC0" w:rsidP="00074AC0">
      <w:proofErr w:type="spellStart"/>
      <w:r w:rsidRPr="003211CD">
        <w:t>predicted_category_index</w:t>
      </w:r>
      <w:proofErr w:type="spellEnd"/>
      <w:r w:rsidRPr="003211CD">
        <w:t xml:space="preserve"> = max(set(</w:t>
      </w:r>
      <w:proofErr w:type="spellStart"/>
      <w:r w:rsidRPr="003211CD">
        <w:t>all_predictions</w:t>
      </w:r>
      <w:proofErr w:type="spellEnd"/>
      <w:r w:rsidRPr="003211CD">
        <w:t xml:space="preserve">), </w:t>
      </w:r>
      <w:proofErr w:type="spellStart"/>
      <w:r w:rsidRPr="003211CD">
        <w:t>key</w:t>
      </w:r>
      <w:proofErr w:type="spellEnd"/>
      <w:r w:rsidRPr="003211CD">
        <w:t>=</w:t>
      </w:r>
      <w:proofErr w:type="spellStart"/>
      <w:r w:rsidRPr="003211CD">
        <w:t>all_predictions.count</w:t>
      </w:r>
      <w:proofErr w:type="spellEnd"/>
      <w:r w:rsidRPr="003211CD">
        <w:t>)</w:t>
      </w:r>
    </w:p>
    <w:p w14:paraId="19F131BA" w14:textId="550D7EEA" w:rsidR="00184DEC" w:rsidRDefault="00074AC0" w:rsidP="00184DEC">
      <w:pPr>
        <w:jc w:val="center"/>
        <w:rPr>
          <w:i/>
          <w:iCs/>
        </w:rPr>
      </w:pPr>
      <w:r w:rsidRPr="003211CD">
        <w:rPr>
          <w:i/>
          <w:iCs/>
        </w:rPr>
        <w:t>Kód 1 Výpočet dočasného zoskupenia.</w:t>
      </w:r>
    </w:p>
    <w:p w14:paraId="6D8B27A5" w14:textId="77777777" w:rsidR="005B0B50" w:rsidRDefault="005B0B50" w:rsidP="00184DEC">
      <w:pPr>
        <w:jc w:val="center"/>
        <w:rPr>
          <w:i/>
          <w:iCs/>
        </w:rPr>
      </w:pPr>
    </w:p>
    <w:p w14:paraId="32F4D45D" w14:textId="16A15E96" w:rsidR="004C4076" w:rsidRPr="004C4076" w:rsidRDefault="004C4076" w:rsidP="004C4076">
      <w:pPr>
        <w:ind w:firstLine="0"/>
        <w:jc w:val="left"/>
      </w:pPr>
      <w:r>
        <w:tab/>
        <w:t>Metóda zoskupenia nezlepšila kategorizovanie</w:t>
      </w:r>
      <w:r w:rsidR="00CD44AB">
        <w:t xml:space="preserve"> a vo výsledku tieto modely nesplnili predpoklad H3.</w:t>
      </w:r>
    </w:p>
    <w:p w14:paraId="3D63A2B9" w14:textId="77777777" w:rsidR="00FA1E38" w:rsidRDefault="00FA1E38" w:rsidP="00FA1E38">
      <w:pPr>
        <w:pStyle w:val="Nadpis3"/>
      </w:pPr>
      <w:bookmarkStart w:id="306" w:name="_Toc162903234"/>
      <w:r>
        <w:t>TRN-Something-Something-V2 a TRN-</w:t>
      </w:r>
      <w:proofErr w:type="spellStart"/>
      <w:r>
        <w:t>Moments</w:t>
      </w:r>
      <w:proofErr w:type="spellEnd"/>
      <w:r>
        <w:t>-In-</w:t>
      </w:r>
      <w:proofErr w:type="spellStart"/>
      <w:r>
        <w:t>Time</w:t>
      </w:r>
      <w:bookmarkEnd w:id="306"/>
      <w:proofErr w:type="spellEnd"/>
    </w:p>
    <w:p w14:paraId="23848397" w14:textId="17540DC4" w:rsidR="00413DB7" w:rsidRDefault="00FA1E38" w:rsidP="00FA1E38">
      <w:r>
        <w:t xml:space="preserve">Modely pri základnom načítaní a otestovaní </w:t>
      </w:r>
      <w:r w:rsidR="0025644D">
        <w:t>nekategorizovali</w:t>
      </w:r>
      <w:r>
        <w:t xml:space="preserve"> správne. Pri každom z</w:t>
      </w:r>
      <w:r w:rsidR="0025644D">
        <w:t> videí priraďovali rovnakú kategóriu (</w:t>
      </w:r>
      <w:proofErr w:type="spellStart"/>
      <w:r w:rsidR="0025644D">
        <w:t>Something</w:t>
      </w:r>
      <w:proofErr w:type="spellEnd"/>
      <w:r w:rsidR="0025644D">
        <w:t xml:space="preserve"> kategorizoval „Po Zemetrasení“ a </w:t>
      </w:r>
      <w:proofErr w:type="spellStart"/>
      <w:r w:rsidR="0025644D">
        <w:t>Moments</w:t>
      </w:r>
      <w:proofErr w:type="spellEnd"/>
      <w:r w:rsidR="0025644D">
        <w:t xml:space="preserve"> kategorizoval každé video ako „Zosun pôdy“). Takže ich kategorizácia bola správna len v pätnástich prípadoch.</w:t>
      </w:r>
    </w:p>
    <w:p w14:paraId="1C6A04DA" w14:textId="79493BC4" w:rsidR="0025644D" w:rsidRDefault="0025644D" w:rsidP="00FA1E38">
      <w:r>
        <w:t>Pre zlepšenie kategorizácií sme zvolili transformácie a metódu vzorkovani</w:t>
      </w:r>
      <w:r w:rsidR="00B30E09">
        <w:t>a</w:t>
      </w:r>
      <w:r>
        <w:t xml:space="preserve"> (</w:t>
      </w:r>
      <w:proofErr w:type="spellStart"/>
      <w:r>
        <w:t>sampling</w:t>
      </w:r>
      <w:proofErr w:type="spellEnd"/>
      <w:r>
        <w:t xml:space="preserve"> </w:t>
      </w:r>
      <w:proofErr w:type="spellStart"/>
      <w:r>
        <w:t>method</w:t>
      </w:r>
      <w:proofErr w:type="spellEnd"/>
      <w:r>
        <w:t>). Ako transformácie sme skúšali normalizáciu a</w:t>
      </w:r>
      <w:r w:rsidR="00B30E09">
        <w:t> </w:t>
      </w:r>
      <w:r>
        <w:t>pomocné</w:t>
      </w:r>
      <w:r w:rsidR="00B30E09">
        <w:t xml:space="preserve"> metódy</w:t>
      </w:r>
      <w:r>
        <w:t xml:space="preserve"> pre prácu so snímkami</w:t>
      </w:r>
      <w:r w:rsidR="00B30E09">
        <w:t xml:space="preserve"> (</w:t>
      </w:r>
      <w:proofErr w:type="spellStart"/>
      <w:r w:rsidR="00B30E09">
        <w:t>PILImage</w:t>
      </w:r>
      <w:proofErr w:type="spellEnd"/>
      <w:r w:rsidR="00B30E09">
        <w:t xml:space="preserve"> a zmena rozmeru snímok)</w:t>
      </w:r>
      <w:r>
        <w:t xml:space="preserve">. Pre vzorkovanie sme </w:t>
      </w:r>
      <w:r w:rsidR="00B30E09">
        <w:t>vybrali</w:t>
      </w:r>
      <w:r>
        <w:t xml:space="preserve"> štandardných desať snímok</w:t>
      </w:r>
      <w:r w:rsidR="00B30E09">
        <w:t xml:space="preserve"> ako podklad pre vzorkovanie.</w:t>
      </w:r>
    </w:p>
    <w:p w14:paraId="3F72A68E" w14:textId="3DECD7FA" w:rsidR="0025644D" w:rsidRDefault="0025644D" w:rsidP="00FA1E38">
      <w:r>
        <w:t xml:space="preserve">Vo výsledku sme dostali lepšie kategorizácie, modely začali kategorizovať do všetkých kategórií a nedostali sme </w:t>
      </w:r>
      <w:r w:rsidR="00B30E09">
        <w:t>iba</w:t>
      </w:r>
      <w:r>
        <w:t xml:space="preserve"> jednu výslednú kategóriu. Avšak </w:t>
      </w:r>
      <w:r w:rsidR="00B30E09">
        <w:t>celkovým</w:t>
      </w:r>
      <w:r>
        <w:t xml:space="preserve"> </w:t>
      </w:r>
      <w:r>
        <w:lastRenderedPageBreak/>
        <w:t>počtom správnych kategorizácií sme neprišli k</w:t>
      </w:r>
      <w:r w:rsidR="00B30E09">
        <w:t xml:space="preserve"> veľkému </w:t>
      </w:r>
      <w:r>
        <w:t>zlepšeniu. TRN-</w:t>
      </w:r>
      <w:proofErr w:type="spellStart"/>
      <w:r>
        <w:t>Something</w:t>
      </w:r>
      <w:proofErr w:type="spellEnd"/>
      <w:r>
        <w:t xml:space="preserve"> kategorizoval správne iba osemnásť videí a TRN-</w:t>
      </w:r>
      <w:proofErr w:type="spellStart"/>
      <w:r>
        <w:t>Moments</w:t>
      </w:r>
      <w:proofErr w:type="spellEnd"/>
      <w:r>
        <w:t xml:space="preserve"> pätnásť. Aj keď počet nebol </w:t>
      </w:r>
      <w:r w:rsidR="00FC59CC">
        <w:t>lepší, tak predikcie boli aspoň rôznorodé.</w:t>
      </w:r>
    </w:p>
    <w:p w14:paraId="36B42A33" w14:textId="77777777" w:rsidR="00B30E09" w:rsidRDefault="00FC59CC" w:rsidP="00FA1E38">
      <w:r>
        <w:t xml:space="preserve">V ďalšom kroku zlepšení predikcií sme implementovali </w:t>
      </w:r>
      <w:r w:rsidR="00B30E09">
        <w:t>časovú agregáciu (</w:t>
      </w:r>
      <w:proofErr w:type="spellStart"/>
      <w:r w:rsidR="00B30E09">
        <w:t>temporal</w:t>
      </w:r>
      <w:proofErr w:type="spellEnd"/>
      <w:r w:rsidR="00B30E09">
        <w:t xml:space="preserve"> </w:t>
      </w:r>
      <w:proofErr w:type="spellStart"/>
      <w:r w:rsidR="00B30E09">
        <w:t>aggregation</w:t>
      </w:r>
      <w:proofErr w:type="spellEnd"/>
      <w:r w:rsidR="00B30E09">
        <w:t xml:space="preserve">). Agregáciu sme implementovali ako zoznam výstupov kategorizácií z modelu, ktoré sme spriemerovali po časovom úseku a tým vytvorili kontext v určitom čase. Následne sme spravili priemer týchto časových kontextov (Kód 2). </w:t>
      </w:r>
    </w:p>
    <w:p w14:paraId="667C9C0E" w14:textId="77777777" w:rsidR="00184DEC" w:rsidRDefault="00184DEC" w:rsidP="00FA1E38"/>
    <w:p w14:paraId="35A9C006" w14:textId="5AA6746D" w:rsidR="00B30E09" w:rsidRDefault="00B30E09" w:rsidP="00184DEC">
      <w:proofErr w:type="spellStart"/>
      <w:r>
        <w:t>temporal_sequence.append</w:t>
      </w:r>
      <w:proofErr w:type="spellEnd"/>
      <w:r>
        <w:t>(</w:t>
      </w:r>
      <w:proofErr w:type="spellStart"/>
      <w:r>
        <w:t>outputs.cpu</w:t>
      </w:r>
      <w:proofErr w:type="spellEnd"/>
      <w:r>
        <w:t>().</w:t>
      </w:r>
      <w:proofErr w:type="spellStart"/>
      <w:r>
        <w:t>numpy</w:t>
      </w:r>
      <w:proofErr w:type="spellEnd"/>
      <w:r>
        <w:t>())</w:t>
      </w:r>
    </w:p>
    <w:p w14:paraId="4C38735B" w14:textId="77777777" w:rsidR="00B30E09" w:rsidRDefault="00B30E09" w:rsidP="00B30E09">
      <w:r>
        <w:t xml:space="preserve">                </w:t>
      </w:r>
      <w:proofErr w:type="spellStart"/>
      <w:r>
        <w:t>if</w:t>
      </w:r>
      <w:proofErr w:type="spellEnd"/>
      <w:r>
        <w:t xml:space="preserve"> len(</w:t>
      </w:r>
      <w:proofErr w:type="spellStart"/>
      <w:r>
        <w:t>temporal_sequence</w:t>
      </w:r>
      <w:proofErr w:type="spellEnd"/>
      <w:r>
        <w:t xml:space="preserve">) == </w:t>
      </w:r>
      <w:proofErr w:type="spellStart"/>
      <w:r>
        <w:t>sequence_length</w:t>
      </w:r>
      <w:proofErr w:type="spellEnd"/>
      <w:r>
        <w:t>:</w:t>
      </w:r>
    </w:p>
    <w:p w14:paraId="2CAE4759" w14:textId="77777777" w:rsidR="00B30E09" w:rsidRDefault="00B30E09" w:rsidP="00B30E09">
      <w:r>
        <w:t xml:space="preserve">                    </w:t>
      </w:r>
      <w:proofErr w:type="spellStart"/>
      <w:r>
        <w:t>aggregated_predictions</w:t>
      </w:r>
      <w:proofErr w:type="spellEnd"/>
      <w:r>
        <w:t xml:space="preserve"> = </w:t>
      </w:r>
      <w:proofErr w:type="spellStart"/>
      <w:r>
        <w:t>np.mean</w:t>
      </w:r>
      <w:proofErr w:type="spellEnd"/>
      <w:r>
        <w:t>(</w:t>
      </w:r>
      <w:proofErr w:type="spellStart"/>
      <w:r>
        <w:t>temporal_sequence</w:t>
      </w:r>
      <w:proofErr w:type="spellEnd"/>
      <w:r>
        <w:t xml:space="preserve">, </w:t>
      </w:r>
      <w:proofErr w:type="spellStart"/>
      <w:r>
        <w:t>axis</w:t>
      </w:r>
      <w:proofErr w:type="spellEnd"/>
      <w:r>
        <w:t>=0)</w:t>
      </w:r>
    </w:p>
    <w:p w14:paraId="34F3DA47" w14:textId="77777777" w:rsidR="00B30E09" w:rsidRDefault="00B30E09" w:rsidP="00B30E09">
      <w:r>
        <w:t xml:space="preserve">                    </w:t>
      </w:r>
      <w:proofErr w:type="spellStart"/>
      <w:r>
        <w:t>all_predictions.append</w:t>
      </w:r>
      <w:proofErr w:type="spellEnd"/>
      <w:r>
        <w:t>(</w:t>
      </w:r>
      <w:proofErr w:type="spellStart"/>
      <w:r>
        <w:t>aggregated_predictions</w:t>
      </w:r>
      <w:proofErr w:type="spellEnd"/>
      <w:r>
        <w:t>)</w:t>
      </w:r>
    </w:p>
    <w:p w14:paraId="6891FA71" w14:textId="77777777" w:rsidR="00B30E09" w:rsidRDefault="00B30E09" w:rsidP="00B30E09">
      <w:r>
        <w:t xml:space="preserve">                    </w:t>
      </w:r>
      <w:proofErr w:type="spellStart"/>
      <w:r>
        <w:t>temporal_sequence</w:t>
      </w:r>
      <w:proofErr w:type="spellEnd"/>
      <w:r>
        <w:t xml:space="preserve"> = []</w:t>
      </w:r>
    </w:p>
    <w:p w14:paraId="26CC940B" w14:textId="3D8BA51B" w:rsidR="00FC59CC" w:rsidRDefault="00B30E09" w:rsidP="00B30E09">
      <w:pPr>
        <w:jc w:val="center"/>
        <w:rPr>
          <w:i/>
          <w:iCs/>
        </w:rPr>
      </w:pPr>
      <w:r w:rsidRPr="00B30E09">
        <w:rPr>
          <w:i/>
          <w:iCs/>
        </w:rPr>
        <w:t>Kód 2 Časový kontext implementovaný pre TRN modely.</w:t>
      </w:r>
    </w:p>
    <w:p w14:paraId="05E8351B" w14:textId="77777777" w:rsidR="00184DEC" w:rsidRDefault="00184DEC" w:rsidP="00B30E09">
      <w:pPr>
        <w:jc w:val="center"/>
        <w:rPr>
          <w:i/>
          <w:iCs/>
        </w:rPr>
      </w:pPr>
    </w:p>
    <w:p w14:paraId="7746C0C9" w14:textId="65F776CA" w:rsidR="00B30E09" w:rsidRDefault="00B30E09" w:rsidP="00B30E09">
      <w:pPr>
        <w:ind w:firstLine="0"/>
        <w:jc w:val="left"/>
      </w:pPr>
      <w:r>
        <w:rPr>
          <w:b/>
          <w:bCs/>
        </w:rPr>
        <w:tab/>
      </w:r>
      <w:r w:rsidRPr="00B30E09">
        <w:t>Im</w:t>
      </w:r>
      <w:r w:rsidR="002535FF">
        <w:t>p</w:t>
      </w:r>
      <w:r w:rsidRPr="00B30E09">
        <w:t>lementá</w:t>
      </w:r>
      <w:r>
        <w:t xml:space="preserve">cia </w:t>
      </w:r>
      <w:r w:rsidR="002535FF">
        <w:t>časového kontextu nám zlepšila kategorizovanie o niekoľko správnych zaradení do tried. Konkrétne pre TRN-</w:t>
      </w:r>
      <w:proofErr w:type="spellStart"/>
      <w:r w:rsidR="002535FF">
        <w:t>Something</w:t>
      </w:r>
      <w:proofErr w:type="spellEnd"/>
      <w:r w:rsidR="002535FF">
        <w:t xml:space="preserve"> sme mali dvadsaťšesť a pre TRN-</w:t>
      </w:r>
      <w:proofErr w:type="spellStart"/>
      <w:r w:rsidR="002535FF">
        <w:t>Moments</w:t>
      </w:r>
      <w:proofErr w:type="spellEnd"/>
      <w:r w:rsidR="002535FF">
        <w:t xml:space="preserve"> devätnásť správnych kategorizácií do tried. Taktiež sa zachovalo správanie modelov, ktoré kategorizovali do všetkých tried a nie iba pre do jednej.</w:t>
      </w:r>
      <w:r w:rsidR="00CD44AB">
        <w:t xml:space="preserve"> </w:t>
      </w:r>
    </w:p>
    <w:p w14:paraId="2E050B63" w14:textId="16E4CF06" w:rsidR="00CD44AB" w:rsidRDefault="00CD44AB" w:rsidP="00B30E09">
      <w:pPr>
        <w:ind w:firstLine="0"/>
        <w:jc w:val="left"/>
      </w:pPr>
      <w:r>
        <w:tab/>
        <w:t>Vo výsledku sa ale kategorizovanie nepriblížilo percentu správnych zaradení do tried autorom ERA datasetu a teda hypotézu H3 zamietame.</w:t>
      </w:r>
    </w:p>
    <w:p w14:paraId="60D5E2E7" w14:textId="77777777" w:rsidR="00216429" w:rsidRDefault="00216429" w:rsidP="00216429">
      <w:pPr>
        <w:pStyle w:val="Nadpis3"/>
      </w:pPr>
      <w:bookmarkStart w:id="307" w:name="_Toc162903235"/>
      <w:r>
        <w:t>I3D-Kinetics a I3D-Kinetics+ImageNet</w:t>
      </w:r>
      <w:bookmarkEnd w:id="307"/>
    </w:p>
    <w:p w14:paraId="6C322536" w14:textId="6B6B7A1D" w:rsidR="00D4772E" w:rsidRDefault="00216429" w:rsidP="00B30E09">
      <w:pPr>
        <w:ind w:firstLine="0"/>
        <w:jc w:val="left"/>
      </w:pPr>
      <w:r>
        <w:tab/>
        <w:t xml:space="preserve">Pri </w:t>
      </w:r>
      <w:r w:rsidR="00F86F2E">
        <w:t>testovaní sme pri základnom načítaní a otestovaní dostali kategorizáciu všetkých videí do jednej kategórie (pri IC3-Kinetics kategória „Party“ a pri I3D-Kinetics+ImageNet kategória „</w:t>
      </w:r>
      <w:proofErr w:type="spellStart"/>
      <w:r w:rsidR="00F86F2E">
        <w:t>ReligiousActivity</w:t>
      </w:r>
      <w:proofErr w:type="spellEnd"/>
      <w:r w:rsidR="00F86F2E">
        <w:t xml:space="preserve">“), to znamená, že správne kategorizovali pätnásť videí. </w:t>
      </w:r>
    </w:p>
    <w:p w14:paraId="3A5CA203" w14:textId="03407EAD" w:rsidR="00F86F2E" w:rsidRDefault="00F86F2E" w:rsidP="00B30E09">
      <w:pPr>
        <w:ind w:firstLine="0"/>
        <w:jc w:val="left"/>
      </w:pPr>
      <w:r>
        <w:tab/>
        <w:t>Pre prvé zlepšenie kategorizácií sme skúsili metódu vzorkovania na šestnástich snímkach. Po implementovaní tejto metódy sme dostali predikcie do všetkých kategórií a to pri oboch modeloch. Avšak celkové správne kategorizovanie sa nezlepšilo, pri I3D-Kinetics bolo správne kategorizovaných iba štrnásť videí a pri I3D-Kinetics+ImageNet to bolo desať videí.</w:t>
      </w:r>
    </w:p>
    <w:p w14:paraId="5FA45A2C" w14:textId="30367AE5" w:rsidR="00F86F2E" w:rsidRDefault="00F86F2E" w:rsidP="00B30E09">
      <w:pPr>
        <w:ind w:firstLine="0"/>
        <w:jc w:val="left"/>
      </w:pPr>
      <w:r>
        <w:lastRenderedPageBreak/>
        <w:tab/>
        <w:t xml:space="preserve">Ako druhú sme implementovali náhodnú </w:t>
      </w:r>
      <w:proofErr w:type="spellStart"/>
      <w:r w:rsidR="00B85EB5">
        <w:t>augmentáciu</w:t>
      </w:r>
      <w:proofErr w:type="spellEnd"/>
      <w:r>
        <w:t xml:space="preserve"> snímok (</w:t>
      </w:r>
      <w:proofErr w:type="spellStart"/>
      <w:r>
        <w:t>random</w:t>
      </w:r>
      <w:proofErr w:type="spellEnd"/>
      <w:r>
        <w:t xml:space="preserve"> </w:t>
      </w:r>
      <w:proofErr w:type="spellStart"/>
      <w:r>
        <w:t>augmentation</w:t>
      </w:r>
      <w:proofErr w:type="spellEnd"/>
      <w:r>
        <w:t xml:space="preserve">). Metódu </w:t>
      </w:r>
      <w:r w:rsidR="00567D07">
        <w:t>využíva náhodné transformácie snímok, konkrétne otočenie o stoosemdesiat stupňov a</w:t>
      </w:r>
      <w:r w:rsidR="00B85EB5">
        <w:t> </w:t>
      </w:r>
      <w:r w:rsidR="00567D07">
        <w:t>orezanie</w:t>
      </w:r>
      <w:r w:rsidR="00B85EB5">
        <w:t xml:space="preserve"> (Kód 3)</w:t>
      </w:r>
    </w:p>
    <w:p w14:paraId="12DD9B96" w14:textId="77777777" w:rsidR="00184DEC" w:rsidRDefault="00184DEC" w:rsidP="00B30E09">
      <w:pPr>
        <w:ind w:firstLine="0"/>
        <w:jc w:val="left"/>
      </w:pPr>
    </w:p>
    <w:p w14:paraId="512EDC1A" w14:textId="4E8AB21E" w:rsidR="00B85EB5" w:rsidRDefault="00B85EB5" w:rsidP="00B85EB5">
      <w:pPr>
        <w:ind w:firstLine="0"/>
        <w:jc w:val="left"/>
      </w:pPr>
      <w:proofErr w:type="spellStart"/>
      <w:r>
        <w:t>def</w:t>
      </w:r>
      <w:proofErr w:type="spellEnd"/>
      <w:r>
        <w:t xml:space="preserve"> </w:t>
      </w:r>
      <w:proofErr w:type="spellStart"/>
      <w:r>
        <w:t>apply_augmentation</w:t>
      </w:r>
      <w:proofErr w:type="spellEnd"/>
      <w:r>
        <w:t>(</w:t>
      </w:r>
      <w:proofErr w:type="spellStart"/>
      <w:r>
        <w:t>frame</w:t>
      </w:r>
      <w:proofErr w:type="spellEnd"/>
      <w:r>
        <w:t>):</w:t>
      </w:r>
    </w:p>
    <w:p w14:paraId="0DBE9FF9" w14:textId="77777777" w:rsidR="00B85EB5" w:rsidRDefault="00B85EB5" w:rsidP="00B85EB5">
      <w:pPr>
        <w:ind w:firstLine="0"/>
        <w:jc w:val="left"/>
      </w:pPr>
      <w:r>
        <w:t xml:space="preserve">    </w:t>
      </w:r>
      <w:proofErr w:type="spellStart"/>
      <w:r>
        <w:t>if</w:t>
      </w:r>
      <w:proofErr w:type="spellEnd"/>
      <w:r>
        <w:t xml:space="preserve"> </w:t>
      </w:r>
      <w:proofErr w:type="spellStart"/>
      <w:r>
        <w:t>random.choice</w:t>
      </w:r>
      <w:proofErr w:type="spellEnd"/>
      <w:r>
        <w:t>([</w:t>
      </w:r>
      <w:proofErr w:type="spellStart"/>
      <w:r>
        <w:t>True</w:t>
      </w:r>
      <w:proofErr w:type="spellEnd"/>
      <w:r>
        <w:t xml:space="preserve">, </w:t>
      </w:r>
      <w:proofErr w:type="spellStart"/>
      <w:r>
        <w:t>False</w:t>
      </w:r>
      <w:proofErr w:type="spellEnd"/>
      <w:r>
        <w:t>]):</w:t>
      </w:r>
    </w:p>
    <w:p w14:paraId="11EC78B4" w14:textId="4C2A777C" w:rsidR="00B85EB5" w:rsidRDefault="00B85EB5" w:rsidP="00B85EB5">
      <w:pPr>
        <w:ind w:firstLine="0"/>
        <w:jc w:val="left"/>
      </w:pPr>
      <w:r>
        <w:t xml:space="preserve">        </w:t>
      </w:r>
      <w:proofErr w:type="spellStart"/>
      <w:r>
        <w:t>frame</w:t>
      </w:r>
      <w:proofErr w:type="spellEnd"/>
      <w:r>
        <w:t xml:space="preserve"> = cv2.flip(</w:t>
      </w:r>
      <w:proofErr w:type="spellStart"/>
      <w:r>
        <w:t>frame</w:t>
      </w:r>
      <w:proofErr w:type="spellEnd"/>
      <w:r>
        <w:t>, 1)</w:t>
      </w:r>
    </w:p>
    <w:p w14:paraId="0CA97B95" w14:textId="77777777" w:rsidR="00B85EB5" w:rsidRDefault="00B85EB5" w:rsidP="00B85EB5">
      <w:pPr>
        <w:ind w:firstLine="0"/>
        <w:jc w:val="left"/>
      </w:pPr>
      <w:r>
        <w:t xml:space="preserve">    x1, y1 = </w:t>
      </w:r>
      <w:proofErr w:type="spellStart"/>
      <w:r>
        <w:t>random.randint</w:t>
      </w:r>
      <w:proofErr w:type="spellEnd"/>
      <w:r>
        <w:t xml:space="preserve">(0, 200), </w:t>
      </w:r>
      <w:proofErr w:type="spellStart"/>
      <w:r>
        <w:t>random.randint</w:t>
      </w:r>
      <w:proofErr w:type="spellEnd"/>
      <w:r>
        <w:t>(0, 200)</w:t>
      </w:r>
    </w:p>
    <w:p w14:paraId="5CF6ACB6" w14:textId="77777777" w:rsidR="00B85EB5" w:rsidRDefault="00B85EB5" w:rsidP="00B85EB5">
      <w:pPr>
        <w:ind w:firstLine="0"/>
        <w:jc w:val="left"/>
      </w:pPr>
      <w:r>
        <w:t xml:space="preserve">    x2, y2 = </w:t>
      </w:r>
      <w:proofErr w:type="spellStart"/>
      <w:r>
        <w:t>random.randint</w:t>
      </w:r>
      <w:proofErr w:type="spellEnd"/>
      <w:r>
        <w:t xml:space="preserve">(440, 640), </w:t>
      </w:r>
      <w:proofErr w:type="spellStart"/>
      <w:r>
        <w:t>random.randint</w:t>
      </w:r>
      <w:proofErr w:type="spellEnd"/>
      <w:r>
        <w:t>(440, 640)</w:t>
      </w:r>
    </w:p>
    <w:p w14:paraId="7E4CBB0C" w14:textId="77777777" w:rsidR="00B85EB5" w:rsidRDefault="00B85EB5" w:rsidP="00B85EB5">
      <w:pPr>
        <w:ind w:firstLine="0"/>
        <w:jc w:val="left"/>
      </w:pPr>
      <w:r>
        <w:t xml:space="preserve">    </w:t>
      </w:r>
      <w:proofErr w:type="spellStart"/>
      <w:r>
        <w:t>frame</w:t>
      </w:r>
      <w:proofErr w:type="spellEnd"/>
      <w:r>
        <w:t xml:space="preserve"> = </w:t>
      </w:r>
      <w:proofErr w:type="spellStart"/>
      <w:r>
        <w:t>frame</w:t>
      </w:r>
      <w:proofErr w:type="spellEnd"/>
      <w:r>
        <w:t>[y1:y2, x1:x2]</w:t>
      </w:r>
    </w:p>
    <w:p w14:paraId="60B0C201" w14:textId="77777777" w:rsidR="00B85EB5" w:rsidRDefault="00B85EB5" w:rsidP="00B85EB5">
      <w:pPr>
        <w:ind w:firstLine="0"/>
        <w:jc w:val="left"/>
      </w:pPr>
    </w:p>
    <w:p w14:paraId="17997B05" w14:textId="780F89EF" w:rsidR="00B85EB5" w:rsidRDefault="00B85EB5" w:rsidP="00B85EB5">
      <w:pPr>
        <w:ind w:firstLine="0"/>
        <w:jc w:val="left"/>
      </w:pPr>
      <w:r>
        <w:t xml:space="preserve">    </w:t>
      </w:r>
      <w:proofErr w:type="spellStart"/>
      <w:r>
        <w:t>return</w:t>
      </w:r>
      <w:proofErr w:type="spellEnd"/>
      <w:r>
        <w:t xml:space="preserve"> </w:t>
      </w:r>
      <w:proofErr w:type="spellStart"/>
      <w:r>
        <w:t>frame</w:t>
      </w:r>
      <w:proofErr w:type="spellEnd"/>
    </w:p>
    <w:p w14:paraId="64C41C93" w14:textId="65837A0A" w:rsidR="00B85EB5" w:rsidRDefault="00B85EB5" w:rsidP="00B85EB5">
      <w:pPr>
        <w:ind w:firstLine="0"/>
        <w:jc w:val="center"/>
        <w:rPr>
          <w:i/>
          <w:iCs/>
        </w:rPr>
      </w:pPr>
      <w:r w:rsidRPr="00B85EB5">
        <w:rPr>
          <w:i/>
          <w:iCs/>
        </w:rPr>
        <w:t xml:space="preserve">Kód 3 Implementácie náhodnej </w:t>
      </w:r>
      <w:proofErr w:type="spellStart"/>
      <w:r w:rsidRPr="00B85EB5">
        <w:rPr>
          <w:i/>
          <w:iCs/>
        </w:rPr>
        <w:t>augmentácie</w:t>
      </w:r>
      <w:proofErr w:type="spellEnd"/>
      <w:r w:rsidRPr="00B85EB5">
        <w:rPr>
          <w:i/>
          <w:iCs/>
        </w:rPr>
        <w:t>.</w:t>
      </w:r>
    </w:p>
    <w:p w14:paraId="09392ADC" w14:textId="77777777" w:rsidR="00184DEC" w:rsidRDefault="00184DEC" w:rsidP="00B85EB5">
      <w:pPr>
        <w:ind w:firstLine="0"/>
        <w:jc w:val="center"/>
        <w:rPr>
          <w:i/>
          <w:iCs/>
        </w:rPr>
      </w:pPr>
    </w:p>
    <w:p w14:paraId="0C2EB1A2" w14:textId="77777777" w:rsidR="00CD44AB" w:rsidRDefault="00B85EB5" w:rsidP="00B85EB5">
      <w:pPr>
        <w:ind w:firstLine="0"/>
        <w:jc w:val="left"/>
      </w:pPr>
      <w:r>
        <w:tab/>
        <w:t>Výsledky s </w:t>
      </w:r>
      <w:proofErr w:type="spellStart"/>
      <w:r>
        <w:t>augmentáciou</w:t>
      </w:r>
      <w:proofErr w:type="spellEnd"/>
      <w:r>
        <w:t xml:space="preserve"> sa </w:t>
      </w:r>
      <w:r w:rsidR="00F93817">
        <w:t>nezlepšili, zostala kategorizácia do skoro všetkých kategórií, ale správne sme dostali pri I3D-Kinetics iba osem videí a pri I3D-Kinetics+ImageNet deväť videí</w:t>
      </w:r>
      <w:r w:rsidR="00CD44AB">
        <w:t xml:space="preserve">. </w:t>
      </w:r>
    </w:p>
    <w:p w14:paraId="3D6C43EA" w14:textId="7CC9B305" w:rsidR="004F25C1" w:rsidRDefault="00CD44AB" w:rsidP="004F25C1">
      <w:pPr>
        <w:jc w:val="left"/>
      </w:pPr>
      <w:r>
        <w:t>Zamietame hypotézu H3 pre tieto modely z dôvodu malého percenta správnych kategorizácií, ktoré sa nepribližuje autorom datasetu.</w:t>
      </w:r>
      <w:r w:rsidR="004F25C1">
        <w:br w:type="page"/>
      </w:r>
    </w:p>
    <w:p w14:paraId="15288D81" w14:textId="76EDE445" w:rsidR="000C3CCF" w:rsidRDefault="000C3CCF" w:rsidP="000C3CCF">
      <w:pPr>
        <w:pStyle w:val="Nadpis2"/>
      </w:pPr>
      <w:bookmarkStart w:id="308" w:name="_Toc162903236"/>
      <w:r w:rsidRPr="00236FAF">
        <w:lastRenderedPageBreak/>
        <w:t>4.</w:t>
      </w:r>
      <w:r>
        <w:t>2</w:t>
      </w:r>
      <w:r w:rsidRPr="00236FAF">
        <w:t>. Vyhodnotenie</w:t>
      </w:r>
      <w:r w:rsidR="000F2915">
        <w:t xml:space="preserve"> a diskusia</w:t>
      </w:r>
      <w:bookmarkEnd w:id="308"/>
    </w:p>
    <w:p w14:paraId="504EB4C6" w14:textId="5862FCE4" w:rsidR="000F2915" w:rsidRDefault="00447A5A" w:rsidP="000F2915">
      <w:r>
        <w:t xml:space="preserve">V našej práci sme </w:t>
      </w:r>
      <w:r w:rsidR="00BE5736">
        <w:t xml:space="preserve">porovnávali presnosť pred trénovaných modelov na datasete ERA. </w:t>
      </w:r>
      <w:r w:rsidR="000F2915">
        <w:t xml:space="preserve">Modely okrem C3D-Sport1M a C3D-UCF101 nemali </w:t>
      </w:r>
      <w:r w:rsidR="004F25C1">
        <w:t xml:space="preserve">podobné </w:t>
      </w:r>
      <w:r w:rsidR="000F2915">
        <w:t>výsledky s výsledkami autorov datasetu ERA</w:t>
      </w:r>
      <w:r w:rsidR="004F25C1">
        <w:t xml:space="preserve"> (Graf 1)</w:t>
      </w:r>
      <w:r w:rsidR="000F2915">
        <w:t xml:space="preserve">. </w:t>
      </w:r>
    </w:p>
    <w:p w14:paraId="79255CCB" w14:textId="77777777" w:rsidR="004F25C1" w:rsidRDefault="004F25C1" w:rsidP="004F25C1">
      <w:pPr>
        <w:keepNext/>
        <w:ind w:firstLine="0"/>
      </w:pPr>
      <w:r>
        <w:rPr>
          <w:noProof/>
        </w:rPr>
        <w:drawing>
          <wp:inline distT="0" distB="0" distL="0" distR="0" wp14:anchorId="10DB0092" wp14:editId="22797402">
            <wp:extent cx="5402580" cy="3284220"/>
            <wp:effectExtent l="0" t="0" r="7620" b="11430"/>
            <wp:docPr id="699322965" name="Graf 1">
              <a:extLst xmlns:a="http://schemas.openxmlformats.org/drawingml/2006/main">
                <a:ext uri="{FF2B5EF4-FFF2-40B4-BE49-F238E27FC236}">
                  <a16:creationId xmlns:a16="http://schemas.microsoft.com/office/drawing/2014/main" id="{54724723-A6CF-48A8-B0D0-0FC35B2202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27355F9" w14:textId="54C8710C" w:rsidR="004F25C1" w:rsidRDefault="004F25C1" w:rsidP="004F25C1">
      <w:pPr>
        <w:pStyle w:val="Popis"/>
      </w:pPr>
      <w:r>
        <w:t xml:space="preserve">Graf </w:t>
      </w:r>
      <w:r>
        <w:fldChar w:fldCharType="begin"/>
      </w:r>
      <w:r>
        <w:instrText xml:space="preserve"> SEQ Graf \* ARABIC </w:instrText>
      </w:r>
      <w:r>
        <w:fldChar w:fldCharType="separate"/>
      </w:r>
      <w:r>
        <w:rPr>
          <w:noProof/>
        </w:rPr>
        <w:t>1</w:t>
      </w:r>
      <w:r>
        <w:fldChar w:fldCharType="end"/>
      </w:r>
      <w:r>
        <w:t xml:space="preserve"> Porovnanie výsledkov</w:t>
      </w:r>
    </w:p>
    <w:p w14:paraId="06F640CC" w14:textId="30208CEE" w:rsidR="009F5FD8" w:rsidRDefault="000F2915" w:rsidP="009F5FD8">
      <w:r>
        <w:t xml:space="preserve">Hlavným dôvodom pre tento rozdiel vidíme možné zlé načítanie a otestovanie modelov. Pri práci s modelmi sme vystupovali z informácií dostupných v dokumentáciách knižníc jazyka </w:t>
      </w:r>
      <w:proofErr w:type="spellStart"/>
      <w:r>
        <w:t>Python</w:t>
      </w:r>
      <w:proofErr w:type="spellEnd"/>
      <w:r>
        <w:t xml:space="preserve"> a iných výskumov, ktoré riešili podobnú problematiku.</w:t>
      </w:r>
      <w:r w:rsidR="009F5FD8">
        <w:t xml:space="preserve"> Keďže sme nemali dostupne informácie ako prebehlo trénovanie modelov, akú architektúru presne zvolili autori alebo akým spôsobom testovali tieto modely, tak vidíme tento nedostatok informácií ako hlavný dôvod rozdielov. </w:t>
      </w:r>
    </w:p>
    <w:p w14:paraId="71DBB6EE" w14:textId="0A58D933" w:rsidR="009F5FD8" w:rsidRDefault="009F5FD8" w:rsidP="009F5FD8">
      <w:r>
        <w:t xml:space="preserve">Pri testovaní sme dostali pri jednom spôsobe exportu modelov úplne odlišné výsledky. Modely C3D a I3D mali oba rovnakú štruktúru exportovaných súborov, takže ich testovanie bolo v rovnakom postupe. Bolo potrebné vybrať správne parametre a navoliť </w:t>
      </w:r>
      <w:proofErr w:type="spellStart"/>
      <w:r>
        <w:t>tenzory</w:t>
      </w:r>
      <w:proofErr w:type="spellEnd"/>
      <w:r>
        <w:t xml:space="preserve">. </w:t>
      </w:r>
      <w:r w:rsidR="00356250">
        <w:t xml:space="preserve">Pri rovnakých videách sme pre C3D modely dostali veľmi príbuzné výsledky ako prezentovali autori datasetu, avšak pre I3D naše výsledky boli úplne iné. Pri druhom spôsobe exportovania súborov (modely TRN a P3D) sme mali podobne nesúhlasné výsledné dáta. </w:t>
      </w:r>
    </w:p>
    <w:p w14:paraId="6AD61779" w14:textId="77777777" w:rsidR="00356250" w:rsidRDefault="00356250" w:rsidP="009F5FD8">
      <w:r>
        <w:lastRenderedPageBreak/>
        <w:t>Našim ďalším pokusom o priblíženie sa k výsledkom autorov boli rôzne optimalizácie. Tie vo všeobecnosti pomohli, ale nie dostatočne aby sa dali považovať za úplne úspešné.</w:t>
      </w:r>
    </w:p>
    <w:p w14:paraId="136A48B4" w14:textId="716221D3" w:rsidR="00356250" w:rsidRDefault="00356250" w:rsidP="009F5FD8">
      <w:r>
        <w:t xml:space="preserve"> Ako ďalší dôvod odlišnosti vo výsledkoch môže byť veľkosť testovacích dát. Autori rozdelili dataset na trénovacie a testovacie videá, s jednotlivými kategóriami, avšak pri dostupnom technickom vybavení bolo potrebné testovací dataset zmenšiť. To mohlo skresliť výsledné dáta, keďže naša vzorka neobsahovala úplný počet videí.</w:t>
      </w:r>
    </w:p>
    <w:p w14:paraId="43186268" w14:textId="2AF9A32D" w:rsidR="00DF467F" w:rsidRDefault="00DF467F" w:rsidP="009F5FD8">
      <w:r>
        <w:t xml:space="preserve">V rámci optimalizácie výsledkov sme skúmali štyri metódy, ktoré nám pri viacerých modeloch priniesli zlepšenie. V rámci ďalšieho výskumu by sme navrhovali vyskúšanie iných metód poprípade natrénovanie modelov od začiatku. </w:t>
      </w:r>
    </w:p>
    <w:p w14:paraId="30CA17AF" w14:textId="2E3D72FB" w:rsidR="00356250" w:rsidRDefault="00356250" w:rsidP="009F5FD8">
      <w:r>
        <w:t xml:space="preserve">Pri vytváraní práce sme pre testovanie modelov využívali programovací jazyk </w:t>
      </w:r>
      <w:proofErr w:type="spellStart"/>
      <w:r>
        <w:t>Python</w:t>
      </w:r>
      <w:proofErr w:type="spellEnd"/>
      <w:r>
        <w:t xml:space="preserve">. Tento jazyk sme si vybrali z dôvodu veľkého katalógu knižníc, ktoré sa priamo zameriavajú na prácu s neurónovými sieťami a jeho predošlému využívaniu počas štúdia na vysokej škole. </w:t>
      </w:r>
    </w:p>
    <w:p w14:paraId="6751B47B" w14:textId="77777777" w:rsidR="00C824EB" w:rsidRDefault="00C824EB" w:rsidP="009F5FD8">
      <w:r>
        <w:t xml:space="preserve">Samotné programovanie sme vykonávali v prostredí </w:t>
      </w:r>
      <w:proofErr w:type="spellStart"/>
      <w:r>
        <w:t>PyCharm</w:t>
      </w:r>
      <w:proofErr w:type="spellEnd"/>
      <w:r>
        <w:t>, s ktorým sme mali taktiež predošlé skúsenosti a bolo vhodné vďaka rýchlej inštalácii samotných knižníc a nástroju na detekciu chýb (</w:t>
      </w:r>
      <w:proofErr w:type="spellStart"/>
      <w:r>
        <w:t>debugger</w:t>
      </w:r>
      <w:proofErr w:type="spellEnd"/>
      <w:r>
        <w:t>). Ten nám urýchlil opravovanie syntaktických a logických chýb v kóde. Taktiež sme využili aj rýchle prehľadávanie funkcií knižníc.</w:t>
      </w:r>
    </w:p>
    <w:p w14:paraId="26BC1A52" w14:textId="465D28EB" w:rsidR="004F25C1" w:rsidRPr="000F2915" w:rsidRDefault="00C824EB" w:rsidP="009F5FD8">
      <w:r>
        <w:t xml:space="preserve">Na vizualizáciu a spracovanie výsledkov sme využili program Microsoft Excel. Vďaka vbudovaným funkciám sme vedeli na rôznych hárkoch oddeliť výsledky modelov a vzájomne ich prepojiť do jedného na porovnanie výsledkov. Taktiež sme využili mnohé funkcie ( COUNTIFS, SUM, ABS, TRIM, LEFT) a kontingenčné tabuľky. Na vizualizáciu sme využili podmienené formátovanie a grafy. </w:t>
      </w:r>
    </w:p>
    <w:p w14:paraId="4E35E436" w14:textId="0189FF63" w:rsidR="000C3CCF" w:rsidRDefault="001973D9" w:rsidP="002234AD">
      <w:pPr>
        <w:pStyle w:val="Nadpis2"/>
      </w:pPr>
      <w:bookmarkStart w:id="309" w:name="_Toc162903237"/>
      <w:r w:rsidRPr="00236FAF">
        <w:t>4.</w:t>
      </w:r>
      <w:r w:rsidR="000C3CCF">
        <w:t>3</w:t>
      </w:r>
      <w:r w:rsidRPr="00236FAF">
        <w:t>. Odporúčania</w:t>
      </w:r>
      <w:bookmarkEnd w:id="309"/>
    </w:p>
    <w:p w14:paraId="26771BBC" w14:textId="0C41C65A" w:rsidR="00BE5736" w:rsidRDefault="00C824EB" w:rsidP="00BE5736">
      <w:r>
        <w:t>Dataset ERA sám o sebe je zostavený veľmi dobre a odporúčame jeho využitie najmä pri modeloch s</w:t>
      </w:r>
      <w:r w:rsidR="00DF467F">
        <w:t> menším dôrazom na presnosť kategorizácií, poprípade na využitie vo vzdelávacej sfére. Vidíme jeho prínos vzhľadom na celistvú štruktúru, dobré delenie, označenie videí a nie veľký priveľký počet videí. Študenti zameriavajúci sa na klasifikáciu vo videách by vedeli využiť tento dataset na naučenie sa princípov fungovania klasifikácie a využitie v praxi.</w:t>
      </w:r>
    </w:p>
    <w:p w14:paraId="40F93F1A" w14:textId="0D44AAB8" w:rsidR="00DF467F" w:rsidRDefault="00DF467F" w:rsidP="00BE5736">
      <w:r>
        <w:t xml:space="preserve">Taktiež, vďaka dobrému členeniu videí do kategórií a oblastí, sa dá ľahko využiť časť videí a zlúčiť viaceré </w:t>
      </w:r>
      <w:proofErr w:type="spellStart"/>
      <w:r>
        <w:t>datasety</w:t>
      </w:r>
      <w:proofErr w:type="spellEnd"/>
      <w:r>
        <w:t xml:space="preserve"> pre komplexné natrénovanie modelu. Ako prínos </w:t>
      </w:r>
      <w:r>
        <w:lastRenderedPageBreak/>
        <w:t>vidíme to, že ide o </w:t>
      </w:r>
      <w:proofErr w:type="spellStart"/>
      <w:r>
        <w:t>dronové</w:t>
      </w:r>
      <w:proofErr w:type="spellEnd"/>
      <w:r>
        <w:t xml:space="preserve"> snímky, </w:t>
      </w:r>
      <w:r w:rsidR="00C83D6A">
        <w:t>ktoré nebývajú zastúpené bežne vo veľkých datasetoch.</w:t>
      </w:r>
    </w:p>
    <w:p w14:paraId="469C9AAB" w14:textId="6FCA6916" w:rsidR="001973D9" w:rsidRDefault="00C83D6A" w:rsidP="00C83D6A">
      <w:r>
        <w:t xml:space="preserve">Pri analýze datasetu sme taktiež pozorovali, že autori sa snažili obsiahnuť širší záber oblastí. Dataset obsahuje od športových videí cez videá z dopravy až po prírodné katastrofy. Toto môže byť aj dôvod prečo presnosť nie je úplne najvyššia. Z nášho pohľadu by bolo lepšie zamerať sa na konkrétnu oblasť a natrénovať modely len na predikciu napríklad druhov športov alebo pohrôm. To by sme videli aj ako prínos do reálneho života, kedy sa takéto systémy na detekciu využívajú cielene a tým vyžadujú aj vysokú presnosť. </w:t>
      </w:r>
    </w:p>
    <w:p w14:paraId="16BA48D9" w14:textId="77777777" w:rsidR="00C83D6A" w:rsidRDefault="00C83D6A" w:rsidP="00C83D6A">
      <w:r>
        <w:t>Ako ďalší prínos vidíme vo vložení šumových snímok alebo videí do datasetu, ktoré by predstavovali priblíženie k realite a predchádzali by preučeniu.</w:t>
      </w:r>
    </w:p>
    <w:p w14:paraId="4868C4DB" w14:textId="0F027A85" w:rsidR="00447A5A" w:rsidRDefault="00C83D6A" w:rsidP="00C83D6A">
      <w:r>
        <w:t xml:space="preserve">Vzhľadom na trénovanie a testovanie modelov, by sme odporúčali natrénovať vlastné modely, poprípade použiť našu prácu k zlepšeniu práce s modelmi s cieľom vylepšiť presnosť jednotlivých modelov. </w:t>
      </w:r>
      <w:r w:rsidR="00447A5A">
        <w:br w:type="page"/>
      </w:r>
    </w:p>
    <w:p w14:paraId="05F83B1C" w14:textId="77777777" w:rsidR="00447A5A" w:rsidRDefault="00447A5A" w:rsidP="00447A5A">
      <w:pPr>
        <w:pStyle w:val="Nadpis1"/>
      </w:pPr>
      <w:bookmarkStart w:id="310" w:name="_Toc162903238"/>
      <w:r>
        <w:lastRenderedPageBreak/>
        <w:t>Záver</w:t>
      </w:r>
      <w:bookmarkEnd w:id="310"/>
    </w:p>
    <w:p w14:paraId="3B7E075D" w14:textId="77777777" w:rsidR="00CC5AE8" w:rsidRDefault="00D80C06" w:rsidP="00CC5AE8">
      <w:r>
        <w:t xml:space="preserve">Cieľom diplomovej práce bolo </w:t>
      </w:r>
      <w:r w:rsidR="00AC0F4F">
        <w:t xml:space="preserve">vytvoriť výskum na tému rozpoznávania objektov vo videách. Pre tento cieľ sme si vybrali prácu s datasetom ERA. Dataset obsahoval pred trénované modely, ktoré sme mali otestovať. </w:t>
      </w:r>
    </w:p>
    <w:p w14:paraId="75605711" w14:textId="7AE027AA" w:rsidR="00CC5AE8" w:rsidRDefault="00CC5AE8" w:rsidP="00CC5AE8">
      <w:r>
        <w:t xml:space="preserve">Výsledky nami otestovaných modelov sa až na modely C3D nepribližovali výsledkom autorov. Pri testovaní sme skúmali architektúru a obmedzené dostupné informácie k pred trénovaným modelom, na základe ktorých sme vytvorili kódy v programovacom jazyku </w:t>
      </w:r>
      <w:proofErr w:type="spellStart"/>
      <w:r>
        <w:t>Python</w:t>
      </w:r>
      <w:proofErr w:type="spellEnd"/>
      <w:r>
        <w:t xml:space="preserve">. Pre testovanie sme vybrali náhodne videá a netestovali sme celý dostupný dataset určený na testovanie z dôvodu technického obmedzenia, čo mohlo viesť k zhoršeniu výsledkov. Taktiež nezhodné výsledky sa dajú odôvodniť absenciou dokumentácie o trénovaní modelov. Pre zlepšenie výsledkov sme skúmali a otestovali možné optimalizačné metódy. Tie vo výsledku priniesli malé zlepšenie. </w:t>
      </w:r>
    </w:p>
    <w:p w14:paraId="3C673480" w14:textId="58E4E327" w:rsidR="00CC5AE8" w:rsidRDefault="00CC5AE8" w:rsidP="00CC5AE8">
      <w:r>
        <w:t>Na porovnávanie modelov sme používali metriku presnosti, ktorá určovala s akou percentuálnou hodnotou model predikoval na daných videách kategórie.</w:t>
      </w:r>
    </w:p>
    <w:p w14:paraId="1411A2CA" w14:textId="77777777" w:rsidR="00CC5AE8" w:rsidRDefault="00CC5AE8" w:rsidP="00CC5AE8">
      <w:r>
        <w:t xml:space="preserve">Pre analýzu a porovnanie výsledkov sme využili program Microsoft Excel, kde sme prehľadne zdokumentovali jednotlivé kategorizácie a vytvorili formuly na ľahšiu manipuláciu. Na vizualizáciu sme vytvorili grafy, ktoré sme pridali do práce. </w:t>
      </w:r>
    </w:p>
    <w:p w14:paraId="5BE73F84" w14:textId="51001604" w:rsidR="00CC5AE8" w:rsidRDefault="00CC5AE8" w:rsidP="00CC5AE8">
      <w:r>
        <w:t xml:space="preserve">Prácu pokladáme za dobrý podklad pre ďalšie výskumy. Medzi potencionálne oblasti by sme zaradili v prvom bode zlepšenie kategorizácie modelov a tým optimalizovanie výsledkov. Taktiež </w:t>
      </w:r>
      <w:r w:rsidR="00012272">
        <w:t>sme navrhli nové implementácie, ktoré by pomohli využiť modely v reálnej praxi. Napríklad pridať šumové snímky alebo videá, implementovať nové optimalizácie alebo vylepšiť testovanie modelov.</w:t>
      </w:r>
    </w:p>
    <w:p w14:paraId="00F4A094" w14:textId="4A3D43C6" w:rsidR="00012272" w:rsidRDefault="00012272" w:rsidP="00CC5AE8">
      <w:r>
        <w:t xml:space="preserve">V rámci výskumu k diplomovej práci v oblasti klasifikácie vo videách sme preskúmali viaceré využívané </w:t>
      </w:r>
      <w:proofErr w:type="spellStart"/>
      <w:r>
        <w:t>datasety</w:t>
      </w:r>
      <w:proofErr w:type="spellEnd"/>
      <w:r>
        <w:t xml:space="preserve"> a zhodnotili sme kvalitu videí v ERA datasete ako dobrú na trénovanie nových </w:t>
      </w:r>
      <w:proofErr w:type="spellStart"/>
      <w:r>
        <w:t>datasetov</w:t>
      </w:r>
      <w:proofErr w:type="spellEnd"/>
      <w:r>
        <w:t xml:space="preserve">. Tu vidíme aj potencionálne využitie tohto datasetu na nové výskumné práce, ktorých cieľom by bolo zdokumentovať trénovanie neurónových sietí. </w:t>
      </w:r>
    </w:p>
    <w:p w14:paraId="48AF3CF9" w14:textId="6ACBCF08" w:rsidR="00012272" w:rsidRDefault="00012272" w:rsidP="00CC5AE8">
      <w:r>
        <w:t>Naša práca prináša základ pre prácu s pred trénovanými modelmi, ktorá je rozšíriteľná, ale zároveň komplexná a vidíme jej potencionálne využitie aj v edukačnej sfére. Študenti by mohli prácu využiť ako podklad pre testovanie pred trénovaných modelov alebo pre prácu s datasetom ERA, ktorý je voľne dostupný.</w:t>
      </w:r>
    </w:p>
    <w:p w14:paraId="22A4C1BB" w14:textId="77777777" w:rsidR="00012272" w:rsidRDefault="00012272" w:rsidP="00012272">
      <w:r>
        <w:t>Naša diplomová práca sa skladá:</w:t>
      </w:r>
    </w:p>
    <w:p w14:paraId="05F0BF65" w14:textId="5D359DC6" w:rsidR="00012272" w:rsidRDefault="00012272" w:rsidP="00012272">
      <w:r>
        <w:lastRenderedPageBreak/>
        <w:t xml:space="preserve">- z výskumnej časti, ktorá je popísaná v tomto dokumente, </w:t>
      </w:r>
    </w:p>
    <w:p w14:paraId="4BE0C64C" w14:textId="4B7E602A" w:rsidR="00012272" w:rsidRDefault="00012272" w:rsidP="00CC5AE8">
      <w:r>
        <w:t xml:space="preserve">- z kódovej časti, ktorá je taktiež zdokumentovaná a je voľne dostupná na platforme </w:t>
      </w:r>
      <w:proofErr w:type="spellStart"/>
      <w:r>
        <w:t>GitHub</w:t>
      </w:r>
      <w:proofErr w:type="spellEnd"/>
      <w:r>
        <w:rPr>
          <w:rStyle w:val="Odkaznapoznmkupodiarou"/>
        </w:rPr>
        <w:footnoteReference w:id="13"/>
      </w:r>
      <w:r w:rsidR="00F441B7">
        <w:t>,</w:t>
      </w:r>
    </w:p>
    <w:p w14:paraId="7D400EDE" w14:textId="0469D22A" w:rsidR="00F441B7" w:rsidRDefault="00F441B7" w:rsidP="00CC5AE8">
      <w:r>
        <w:t xml:space="preserve">- z výsledkov jednotlivých modelov, ktoré sú taktiež na platforme </w:t>
      </w:r>
      <w:proofErr w:type="spellStart"/>
      <w:r>
        <w:t>GitHub</w:t>
      </w:r>
      <w:proofErr w:type="spellEnd"/>
    </w:p>
    <w:p w14:paraId="5BE04983" w14:textId="77777777" w:rsidR="00F441B7" w:rsidRDefault="00012272" w:rsidP="00CC5AE8">
      <w:r>
        <w:t>- a</w:t>
      </w:r>
      <w:r w:rsidR="00F441B7">
        <w:t> </w:t>
      </w:r>
      <w:r>
        <w:t>z</w:t>
      </w:r>
      <w:r w:rsidR="00F441B7">
        <w:t xml:space="preserve">o súboru </w:t>
      </w:r>
      <w:proofErr w:type="spellStart"/>
      <w:r w:rsidR="00F441B7">
        <w:t>xlsx</w:t>
      </w:r>
      <w:proofErr w:type="spellEnd"/>
      <w:r w:rsidR="00F441B7">
        <w:t>, v ktorom sú zozbierané, spracované a vizualizované výsledky.</w:t>
      </w:r>
    </w:p>
    <w:p w14:paraId="05C40DC2" w14:textId="04556A6B" w:rsidR="00012272" w:rsidRDefault="00F441B7" w:rsidP="00CC5AE8">
      <w:r>
        <w:t xml:space="preserve"> </w:t>
      </w:r>
    </w:p>
    <w:p w14:paraId="61D34A16" w14:textId="77777777" w:rsidR="00012272" w:rsidRDefault="00012272" w:rsidP="00CC5AE8"/>
    <w:p w14:paraId="270415FE" w14:textId="039ECED1" w:rsidR="00F60C94" w:rsidRPr="00236FAF" w:rsidRDefault="00CC5AE8" w:rsidP="00CC5AE8">
      <w:r>
        <w:tab/>
      </w:r>
      <w:r w:rsidR="00F60C94" w:rsidRPr="00236FAF">
        <w:br w:type="page"/>
      </w:r>
    </w:p>
    <w:p w14:paraId="5E9CBBAF" w14:textId="5790AA2D" w:rsidR="00ED0860" w:rsidRPr="00A43B7A" w:rsidRDefault="00F60C94" w:rsidP="00A43B7A">
      <w:pPr>
        <w:pStyle w:val="Nadpis1"/>
      </w:pPr>
      <w:bookmarkStart w:id="311" w:name="_Toc152866691"/>
      <w:bookmarkStart w:id="312" w:name="_Toc152869565"/>
      <w:bookmarkStart w:id="313" w:name="_Toc152869982"/>
      <w:bookmarkStart w:id="314" w:name="_Toc162903239"/>
      <w:r w:rsidRPr="00236FAF">
        <w:lastRenderedPageBreak/>
        <w:t>Zoznam bibliografických odkazov</w:t>
      </w:r>
      <w:bookmarkStart w:id="315" w:name="_Toc195670728"/>
      <w:bookmarkStart w:id="316" w:name="_Toc195684476"/>
      <w:bookmarkStart w:id="317" w:name="_Toc309047450"/>
      <w:bookmarkStart w:id="318" w:name="_Toc309047496"/>
      <w:bookmarkStart w:id="319" w:name="_Toc309047613"/>
      <w:bookmarkEnd w:id="291"/>
      <w:bookmarkEnd w:id="292"/>
      <w:bookmarkEnd w:id="293"/>
      <w:bookmarkEnd w:id="294"/>
      <w:bookmarkEnd w:id="295"/>
      <w:bookmarkEnd w:id="296"/>
      <w:bookmarkEnd w:id="311"/>
      <w:bookmarkEnd w:id="312"/>
      <w:bookmarkEnd w:id="313"/>
      <w:bookmarkEnd w:id="314"/>
    </w:p>
    <w:p w14:paraId="3F14D1AF" w14:textId="77777777" w:rsidR="00A43B7A" w:rsidRPr="00A43B7A" w:rsidRDefault="00A43B7A" w:rsidP="00A43B7A">
      <w:pPr>
        <w:pStyle w:val="Bibliografia"/>
      </w:pPr>
      <w:r w:rsidRPr="00A43B7A">
        <w:fldChar w:fldCharType="begin"/>
      </w:r>
      <w:r w:rsidRPr="00A43B7A">
        <w:instrText xml:space="preserve"> ADDIN ZOTERO_BIBL {"uncited":[],"omitted":[],"custom":[]} CSL_BIBLIOGRAPHY </w:instrText>
      </w:r>
      <w:r w:rsidRPr="00A43B7A">
        <w:fldChar w:fldCharType="separate"/>
      </w:r>
      <w:r w:rsidRPr="00A43B7A">
        <w:t xml:space="preserve">Ahmad, Muhammad Waseem, Monjur Mourshed, a Yacine Rezgui. 2017. “Trees vs Neurons: Comparison between random forest and ANN for high-resolution prediction of building energy consumption”. </w:t>
      </w:r>
      <w:r w:rsidRPr="00A43B7A">
        <w:rPr>
          <w:i/>
          <w:iCs/>
        </w:rPr>
        <w:t>Energy and Buildings</w:t>
      </w:r>
      <w:r w:rsidRPr="00A43B7A">
        <w:t xml:space="preserve"> 147: 77–89. doi:10.1016/j.enbuild.2017.04.038.</w:t>
      </w:r>
    </w:p>
    <w:p w14:paraId="1CBD0B6E" w14:textId="77777777" w:rsidR="00A43B7A" w:rsidRPr="00A43B7A" w:rsidRDefault="00A43B7A" w:rsidP="00A43B7A">
      <w:pPr>
        <w:pStyle w:val="Bibliografia"/>
      </w:pPr>
      <w:r w:rsidRPr="00A43B7A">
        <w:t xml:space="preserve">Bovik, Alan C. 2009. </w:t>
      </w:r>
      <w:r w:rsidRPr="00A43B7A">
        <w:rPr>
          <w:i/>
          <w:iCs/>
        </w:rPr>
        <w:t>The Essential Guide to Video Processing</w:t>
      </w:r>
      <w:r w:rsidRPr="00A43B7A">
        <w:t>. Academic Press.</w:t>
      </w:r>
    </w:p>
    <w:p w14:paraId="1B6C412C" w14:textId="77777777" w:rsidR="00A43B7A" w:rsidRPr="00A43B7A" w:rsidRDefault="00A43B7A" w:rsidP="00A43B7A">
      <w:pPr>
        <w:pStyle w:val="Bibliografia"/>
      </w:pPr>
      <w:r w:rsidRPr="00A43B7A">
        <w:t xml:space="preserve">Carreira, João, a Andrew Zisserman. 2017. “Quo Vadis, Action Recognition? A New Model and the Kinetics Dataset”. V </w:t>
      </w:r>
      <w:r w:rsidRPr="00A43B7A">
        <w:rPr>
          <w:i/>
          <w:iCs/>
        </w:rPr>
        <w:t>2017 IEEE Conference on Computer Vision and Pattern Recognition (CVPR)</w:t>
      </w:r>
      <w:r w:rsidRPr="00A43B7A">
        <w:t>, , 4724–33. doi:10.1109/CVPR.2017.502.</w:t>
      </w:r>
    </w:p>
    <w:p w14:paraId="230CF008" w14:textId="77777777" w:rsidR="00A43B7A" w:rsidRPr="00A43B7A" w:rsidRDefault="00A43B7A" w:rsidP="00A43B7A">
      <w:pPr>
        <w:pStyle w:val="Bibliografia"/>
      </w:pPr>
      <w:r w:rsidRPr="00A43B7A">
        <w:t xml:space="preserve">Delextrat, Anne, a Daniel Cohen. 2009. “Strength, Power, Speed, and Agility of Women Basketball Players According to Playing Position”. </w:t>
      </w:r>
      <w:r w:rsidRPr="00A43B7A">
        <w:rPr>
          <w:i/>
          <w:iCs/>
        </w:rPr>
        <w:t>The Journal of Strength &amp; Conditioning Research</w:t>
      </w:r>
      <w:r w:rsidRPr="00A43B7A">
        <w:t xml:space="preserve"> 23(7): 1974. doi:10.1519/JSC.0b013e3181b86a7e.</w:t>
      </w:r>
    </w:p>
    <w:p w14:paraId="42611B7A" w14:textId="77777777" w:rsidR="00A43B7A" w:rsidRPr="00A43B7A" w:rsidRDefault="00A43B7A" w:rsidP="00A43B7A">
      <w:pPr>
        <w:pStyle w:val="Bibliografia"/>
      </w:pPr>
      <w:r w:rsidRPr="00A43B7A">
        <w:t xml:space="preserve">Díaz, Aldo André, a Paulo R. G. Kurka. 2020. “Computer Vision Methods for Automotive Applications”. </w:t>
      </w:r>
      <w:r w:rsidRPr="00A43B7A">
        <w:rPr>
          <w:i/>
          <w:iCs/>
        </w:rPr>
        <w:t>TECNIA</w:t>
      </w:r>
      <w:r w:rsidRPr="00A43B7A">
        <w:t xml:space="preserve"> 30(2): 74–81. doi:10.21754/tecnia.v30i2.801.</w:t>
      </w:r>
    </w:p>
    <w:p w14:paraId="2267F67B" w14:textId="77777777" w:rsidR="00A43B7A" w:rsidRPr="00A43B7A" w:rsidRDefault="00A43B7A" w:rsidP="00A43B7A">
      <w:pPr>
        <w:pStyle w:val="Bibliografia"/>
      </w:pPr>
      <w:r w:rsidRPr="00A43B7A">
        <w:t>“Duplicate Frame Video Forgery Detection Using Siamese-based RNN”. https://www.techscience.com/iasc/v29n3/43054/html (02. december 2023).</w:t>
      </w:r>
    </w:p>
    <w:p w14:paraId="09679A63" w14:textId="77777777" w:rsidR="00A43B7A" w:rsidRPr="00A43B7A" w:rsidRDefault="00A43B7A" w:rsidP="00A43B7A">
      <w:pPr>
        <w:pStyle w:val="Bibliografia"/>
      </w:pPr>
      <w:r w:rsidRPr="00A43B7A">
        <w:t>Gama, Fernando, Antonio G. Marques, Alejandro Ribeiro, a Geert Leus. 2018. “MIMO Graph Filters for Convolutional Neural Networks”. http://arxiv.org/abs/1803.02247 (02. december 2023).</w:t>
      </w:r>
    </w:p>
    <w:p w14:paraId="669A894D" w14:textId="77777777" w:rsidR="00A43B7A" w:rsidRPr="00A43B7A" w:rsidRDefault="00A43B7A" w:rsidP="00A43B7A">
      <w:pPr>
        <w:pStyle w:val="Bibliografia"/>
      </w:pPr>
      <w:r w:rsidRPr="00A43B7A">
        <w:t xml:space="preserve">Hadidi, Ramyad, Jiashen Cao, Michael S. Ryoo, a Hyesoon Kim. 2020. “Toward Collaborative Inferencing of Deep Neural Networks on Internet-of-Things Devices”. </w:t>
      </w:r>
      <w:r w:rsidRPr="00A43B7A">
        <w:rPr>
          <w:i/>
          <w:iCs/>
        </w:rPr>
        <w:t>IEEE Internet of Things Journal</w:t>
      </w:r>
      <w:r w:rsidRPr="00A43B7A">
        <w:t xml:space="preserve"> 7(6): 4950–60. doi:10.1109/JIOT.2020.2972000.</w:t>
      </w:r>
    </w:p>
    <w:p w14:paraId="519237CC" w14:textId="77777777" w:rsidR="00A43B7A" w:rsidRPr="00A43B7A" w:rsidRDefault="00A43B7A" w:rsidP="00A43B7A">
      <w:pPr>
        <w:pStyle w:val="Bibliografia"/>
      </w:pPr>
      <w:r w:rsidRPr="00A43B7A">
        <w:t xml:space="preserve">Chattopadhyay, Chiranjoy, a Amit Kumar Maurya. 2013. “Genre-Specific Modeling of Visual Features for Efficient Content Based Video Shot Classification and Retrieval”. </w:t>
      </w:r>
      <w:r w:rsidRPr="00A43B7A">
        <w:rPr>
          <w:i/>
          <w:iCs/>
        </w:rPr>
        <w:t>International Journal of Multimedia Information Retrieval</w:t>
      </w:r>
      <w:r w:rsidRPr="00A43B7A">
        <w:t xml:space="preserve"> 2(4): 289–97. doi:10.1007/s13735-013-0034-8.</w:t>
      </w:r>
    </w:p>
    <w:p w14:paraId="71736B5E" w14:textId="77777777" w:rsidR="00A43B7A" w:rsidRPr="00A43B7A" w:rsidRDefault="00A43B7A" w:rsidP="00A43B7A">
      <w:pPr>
        <w:pStyle w:val="Bibliografia"/>
      </w:pPr>
      <w:r w:rsidRPr="00A43B7A">
        <w:t xml:space="preserve">Chayambuka, Kudakwashe, Jan Fransaer, a Xochitl Dominguez-Benetton. 2019. “Modeling and design of semi-solid flow batteries”. </w:t>
      </w:r>
      <w:r w:rsidRPr="00A43B7A">
        <w:rPr>
          <w:i/>
          <w:iCs/>
        </w:rPr>
        <w:t>Journal of Power Sources</w:t>
      </w:r>
      <w:r w:rsidRPr="00A43B7A">
        <w:t xml:space="preserve"> 434: 226740. doi:10.1016/j.jpowsour.2019.226740.</w:t>
      </w:r>
    </w:p>
    <w:p w14:paraId="73EAE251" w14:textId="77777777" w:rsidR="00A43B7A" w:rsidRPr="00A43B7A" w:rsidRDefault="00A43B7A" w:rsidP="00A43B7A">
      <w:pPr>
        <w:pStyle w:val="Bibliografia"/>
      </w:pPr>
      <w:r w:rsidRPr="00A43B7A">
        <w:t>Kortylewski, Adam, Qing Liu, Angtian Wang, Yihong Sun, a Alan Yuille. 2020. “Compositional Convolutional Neural Networks: A Robust and Interpretable Model for Object Recognition under Occlusion”. doi:10.48550/arXiv.2006.15538.</w:t>
      </w:r>
    </w:p>
    <w:p w14:paraId="14F9304B" w14:textId="77777777" w:rsidR="00A43B7A" w:rsidRPr="00A43B7A" w:rsidRDefault="00A43B7A" w:rsidP="00A43B7A">
      <w:pPr>
        <w:pStyle w:val="Bibliografia"/>
      </w:pPr>
      <w:r w:rsidRPr="00A43B7A">
        <w:t xml:space="preserve">Li, Qingwu, Haisu Cheng, Yan Zhou, a Guanying Huo. 2016. “Human Action Recognition Using Improved Salient Dense Trajectories”. </w:t>
      </w:r>
      <w:r w:rsidRPr="00A43B7A">
        <w:rPr>
          <w:i/>
          <w:iCs/>
        </w:rPr>
        <w:t>Computational Intelligence and Neuroscience</w:t>
      </w:r>
      <w:r w:rsidRPr="00A43B7A">
        <w:t xml:space="preserve"> 2016: e6750459. doi:10.1155/2016/6750459.</w:t>
      </w:r>
    </w:p>
    <w:p w14:paraId="36BE7242" w14:textId="77777777" w:rsidR="00A43B7A" w:rsidRPr="00A43B7A" w:rsidRDefault="00A43B7A" w:rsidP="00A43B7A">
      <w:pPr>
        <w:pStyle w:val="Bibliografia"/>
      </w:pPr>
      <w:r w:rsidRPr="00A43B7A">
        <w:lastRenderedPageBreak/>
        <w:t xml:space="preserve">Li, Yan. 2022. “Application of Computer Vision in Intelligent Manufacturing under the Background of 5G Wireless Communication and Industry 4.0”. </w:t>
      </w:r>
      <w:r w:rsidRPr="00A43B7A">
        <w:rPr>
          <w:i/>
          <w:iCs/>
        </w:rPr>
        <w:t>Mathematical Problems in Engineering</w:t>
      </w:r>
      <w:r w:rsidRPr="00A43B7A">
        <w:t xml:space="preserve"> 2022: e9422584. doi:10.1155/2022/9422584.</w:t>
      </w:r>
    </w:p>
    <w:p w14:paraId="43320C9E" w14:textId="77777777" w:rsidR="00A43B7A" w:rsidRPr="00A43B7A" w:rsidRDefault="00A43B7A" w:rsidP="00A43B7A">
      <w:pPr>
        <w:pStyle w:val="Bibliografia"/>
      </w:pPr>
      <w:r w:rsidRPr="00A43B7A">
        <w:t xml:space="preserve">Li, Yinqing, Violeta G. Lopez-Huerta, Xian Adiconis, Kirsten Levandowski, Soonwook Choi, Sean K. Simmons, Mario A. Arias-Garcia, et al. 2020. “Distinct Subnetworks of the Thalamic Reticular Nucleus”. </w:t>
      </w:r>
      <w:r w:rsidRPr="00A43B7A">
        <w:rPr>
          <w:i/>
          <w:iCs/>
        </w:rPr>
        <w:t>Nature</w:t>
      </w:r>
      <w:r w:rsidRPr="00A43B7A">
        <w:t xml:space="preserve"> 583(7818): 819–24. doi:10.1038/s41586-020-2504-5.</w:t>
      </w:r>
    </w:p>
    <w:p w14:paraId="721ADD8A" w14:textId="77777777" w:rsidR="00A43B7A" w:rsidRPr="00A43B7A" w:rsidRDefault="00A43B7A" w:rsidP="00A43B7A">
      <w:pPr>
        <w:pStyle w:val="Bibliografia"/>
      </w:pPr>
      <w:r w:rsidRPr="00A43B7A">
        <w:t xml:space="preserve">Lin, Tsung-Yi, Priya Goyal, Ross Girshick, Kaiming He, a Piotr Dollár. 2017. “Focal Loss for Dense Object Detection”. V </w:t>
      </w:r>
      <w:r w:rsidRPr="00A43B7A">
        <w:rPr>
          <w:i/>
          <w:iCs/>
        </w:rPr>
        <w:t>2017 IEEE International Conference on Computer Vision (ICCV)</w:t>
      </w:r>
      <w:r w:rsidRPr="00A43B7A">
        <w:t>, , 2999–3007. doi:10.1109/ICCV.2017.324.</w:t>
      </w:r>
    </w:p>
    <w:p w14:paraId="0BB1F6AA" w14:textId="77777777" w:rsidR="00A43B7A" w:rsidRPr="00A43B7A" w:rsidRDefault="00A43B7A" w:rsidP="00A43B7A">
      <w:pPr>
        <w:pStyle w:val="Bibliografia"/>
      </w:pPr>
      <w:r w:rsidRPr="00A43B7A">
        <w:t xml:space="preserve">Min-qing, Zhang, a Li Wen-ping. 2021. “An Automatic Classification Method of Sports Teaching Video Using Support Vector Machine”. </w:t>
      </w:r>
      <w:r w:rsidRPr="00A43B7A">
        <w:rPr>
          <w:i/>
          <w:iCs/>
        </w:rPr>
        <w:t>Scientific Programming</w:t>
      </w:r>
      <w:r w:rsidRPr="00A43B7A">
        <w:t xml:space="preserve"> 2021: e4728584. doi:10.1155/2021/4728584.</w:t>
      </w:r>
    </w:p>
    <w:p w14:paraId="4550913A" w14:textId="77777777" w:rsidR="00A43B7A" w:rsidRPr="00A43B7A" w:rsidRDefault="00A43B7A" w:rsidP="00A43B7A">
      <w:pPr>
        <w:pStyle w:val="Bibliografia"/>
      </w:pPr>
      <w:r w:rsidRPr="00A43B7A">
        <w:t>Mou, Lichao, Yuansheng Hua, Pu Jin, a Xiao Xiang Zhu. 2020. “ERA: A Dataset and Deep Learning Benchmark for Event Recognition in Aerial Videos”. doi:10.48550/arXiv.2001.11394.</w:t>
      </w:r>
    </w:p>
    <w:p w14:paraId="3EE0441F" w14:textId="77777777" w:rsidR="00A43B7A" w:rsidRPr="00A43B7A" w:rsidRDefault="00A43B7A" w:rsidP="00A43B7A">
      <w:pPr>
        <w:pStyle w:val="Bibliografia"/>
      </w:pPr>
      <w:r w:rsidRPr="00A43B7A">
        <w:t xml:space="preserve">Mueller, Jonas, a Aditya Thyagarajan. 2016. “Siamese Recurrent Architectures for Learning Sentence Similarity”. </w:t>
      </w:r>
      <w:r w:rsidRPr="00A43B7A">
        <w:rPr>
          <w:i/>
          <w:iCs/>
        </w:rPr>
        <w:t>Proceedings of the AAAI Conference on Artificial Intelligence</w:t>
      </w:r>
      <w:r w:rsidRPr="00A43B7A">
        <w:t xml:space="preserve"> 30(1). doi:10.1609/aaai.v30i1.10350.</w:t>
      </w:r>
    </w:p>
    <w:p w14:paraId="3CA2423D" w14:textId="77777777" w:rsidR="00A43B7A" w:rsidRPr="00A43B7A" w:rsidRDefault="00A43B7A" w:rsidP="00A43B7A">
      <w:pPr>
        <w:pStyle w:val="Bibliografia"/>
      </w:pPr>
      <w:r w:rsidRPr="00A43B7A">
        <w:t xml:space="preserve">Ng, Joe Yue-Hei, Matthew Hausknecht, Sudheendra Vijayanarasimhan, Oriol Vinyals, Rajat Monga, a George Toderici. 2015. “Beyond short snippets: Deep networks for video classification”. V </w:t>
      </w:r>
      <w:r w:rsidRPr="00A43B7A">
        <w:rPr>
          <w:i/>
          <w:iCs/>
        </w:rPr>
        <w:t>2015 IEEE Conference on Computer Vision and Pattern Recognition (CVPR)</w:t>
      </w:r>
      <w:r w:rsidRPr="00A43B7A">
        <w:t>, , 4694–4702. doi:10.1109/CVPR.2015.7299101.</w:t>
      </w:r>
    </w:p>
    <w:p w14:paraId="37D3E3FF" w14:textId="77777777" w:rsidR="00A43B7A" w:rsidRPr="00A43B7A" w:rsidRDefault="00A43B7A" w:rsidP="00A43B7A">
      <w:pPr>
        <w:pStyle w:val="Bibliografia"/>
      </w:pPr>
      <w:r w:rsidRPr="00A43B7A">
        <w:t>Papert, Seymour A. 1966. “The Summer Vision Project”. https://dspace.mit.edu/handle/1721.1/6125 (02. december 2023).</w:t>
      </w:r>
    </w:p>
    <w:p w14:paraId="56DE6C33" w14:textId="77777777" w:rsidR="00A43B7A" w:rsidRPr="00A43B7A" w:rsidRDefault="00A43B7A" w:rsidP="00A43B7A">
      <w:pPr>
        <w:pStyle w:val="Bibliografia"/>
      </w:pPr>
      <w:r w:rsidRPr="00A43B7A">
        <w:t>Qu, Haoxuan, Hossein Rahmani, Li Xu, Bryan Williams, a Jun Liu. 2023. “Recent Advances of Continual Learning in Computer Vision: An Overview”. http://arxiv.org/abs/2109.11369 (02. december 2023).</w:t>
      </w:r>
    </w:p>
    <w:p w14:paraId="2DE9D411" w14:textId="77777777" w:rsidR="00A43B7A" w:rsidRPr="00A43B7A" w:rsidRDefault="00A43B7A" w:rsidP="00A43B7A">
      <w:pPr>
        <w:pStyle w:val="Bibliografia"/>
      </w:pPr>
      <w:r w:rsidRPr="00A43B7A">
        <w:t>“Sensors | Free Full-Text | Deep Learning-Based Real-Time Multiple-Person Action Recognition System”. https://www.mdpi.com/1424-8220/20/17/4758 (02. december 2023).</w:t>
      </w:r>
    </w:p>
    <w:p w14:paraId="7E796D75" w14:textId="77777777" w:rsidR="00A43B7A" w:rsidRPr="00A43B7A" w:rsidRDefault="00A43B7A" w:rsidP="00A43B7A">
      <w:pPr>
        <w:pStyle w:val="Bibliografia"/>
      </w:pPr>
      <w:r w:rsidRPr="00A43B7A">
        <w:t xml:space="preserve">Sharma, Vijeta, Manjari Gupta, Ajai Kumar, a Deepti Mishra. 2021. “Video Processing Using Deep Learning Techniques: A Systematic Literature Review”. </w:t>
      </w:r>
      <w:r w:rsidRPr="00A43B7A">
        <w:rPr>
          <w:i/>
          <w:iCs/>
        </w:rPr>
        <w:t>IEEE Access</w:t>
      </w:r>
      <w:r w:rsidRPr="00A43B7A">
        <w:t xml:space="preserve"> 9: 139489–507. doi:10.1109/ACCESS.2021.3118541.</w:t>
      </w:r>
    </w:p>
    <w:p w14:paraId="1369272E" w14:textId="77777777" w:rsidR="00A43B7A" w:rsidRPr="00A43B7A" w:rsidRDefault="00A43B7A" w:rsidP="00A43B7A">
      <w:pPr>
        <w:pStyle w:val="Bibliografia"/>
      </w:pPr>
      <w:r w:rsidRPr="00A43B7A">
        <w:t xml:space="preserve">Shi, Zhensheng, Liangjie Cao, Cheng Guan, Haiyong Zheng, Zhaorui Gu, Zhibin Yu, a Bing Zheng. 2020. “Learning Attention-Enhanced Spatiotemporal Representation for Action Recognition”. </w:t>
      </w:r>
      <w:r w:rsidRPr="00A43B7A">
        <w:rPr>
          <w:i/>
          <w:iCs/>
        </w:rPr>
        <w:t>IEEE Access</w:t>
      </w:r>
      <w:r w:rsidRPr="00A43B7A">
        <w:t xml:space="preserve"> 8: 16785–94. doi:10.1109/ACCESS.2020.2968024.</w:t>
      </w:r>
    </w:p>
    <w:p w14:paraId="4410C4FC" w14:textId="77777777" w:rsidR="00A43B7A" w:rsidRPr="00A43B7A" w:rsidRDefault="00A43B7A" w:rsidP="00A43B7A">
      <w:pPr>
        <w:pStyle w:val="Bibliografia"/>
      </w:pPr>
      <w:r w:rsidRPr="00A43B7A">
        <w:lastRenderedPageBreak/>
        <w:t xml:space="preserve">Terney, Daniella, Leila Chaieb, Vera Moliadze, Andrea Antal, a Walter Paulus. 2008. “Increasing Human Brain Excitability by Transcranial High-Frequency Random Noise Stimulation”. </w:t>
      </w:r>
      <w:r w:rsidRPr="00A43B7A">
        <w:rPr>
          <w:i/>
          <w:iCs/>
        </w:rPr>
        <w:t>Journal of Neuroscience</w:t>
      </w:r>
      <w:r w:rsidRPr="00A43B7A">
        <w:t xml:space="preserve"> 28(52): 14147–55. doi:10.1523/JNEUROSCI.4248-08.2008.</w:t>
      </w:r>
    </w:p>
    <w:p w14:paraId="5261D701" w14:textId="77777777" w:rsidR="00A43B7A" w:rsidRPr="00A43B7A" w:rsidRDefault="00A43B7A" w:rsidP="00A43B7A">
      <w:pPr>
        <w:pStyle w:val="Bibliografia"/>
      </w:pPr>
      <w:r w:rsidRPr="00A43B7A">
        <w:t xml:space="preserve">Tran, Du, Lubomir Bourdev, Rob Fergus, Lorenzo Torresani, a Manohar Paluri. 2015. “Learning Spatiotemporal Features with 3D Convolutional Networks”. V </w:t>
      </w:r>
      <w:r w:rsidRPr="00A43B7A">
        <w:rPr>
          <w:i/>
          <w:iCs/>
        </w:rPr>
        <w:t>2015 IEEE International Conference on Computer Vision (ICCV)</w:t>
      </w:r>
      <w:r w:rsidRPr="00A43B7A">
        <w:t>, Santiago, Chile: IEEE, 4489–97. doi:10.1109/ICCV.2015.510.</w:t>
      </w:r>
    </w:p>
    <w:p w14:paraId="0E822AF1" w14:textId="77777777" w:rsidR="00A43B7A" w:rsidRPr="00A43B7A" w:rsidRDefault="00A43B7A" w:rsidP="00A43B7A">
      <w:pPr>
        <w:pStyle w:val="Bibliografia"/>
      </w:pPr>
      <w:r w:rsidRPr="00A43B7A">
        <w:t xml:space="preserve">Wang, Heng, a Cordelia Schmid. 2013. “Action Recognition with Improved Trajectories”. V </w:t>
      </w:r>
      <w:r w:rsidRPr="00A43B7A">
        <w:rPr>
          <w:i/>
          <w:iCs/>
        </w:rPr>
        <w:t>2013 IEEE International Conference on Computer Vision</w:t>
      </w:r>
      <w:r w:rsidRPr="00A43B7A">
        <w:t>, , 3551–58. doi:10.1109/ICCV.2013.441.</w:t>
      </w:r>
    </w:p>
    <w:p w14:paraId="32B61068" w14:textId="77777777" w:rsidR="00A43B7A" w:rsidRPr="00A43B7A" w:rsidRDefault="00A43B7A" w:rsidP="00A43B7A">
      <w:pPr>
        <w:pStyle w:val="Bibliografia"/>
      </w:pPr>
      <w:r w:rsidRPr="00A43B7A">
        <w:t xml:space="preserve">Wang, Limin, Yuanjun Xiong, Zhe Wang, Yu Qiao, Dahua Lin, Xiaoou Tang, a Luc Van Gool. 2016. “Temporal Segment Networks: Towards Good Practices for Deep Action Recognition”. V </w:t>
      </w:r>
      <w:r w:rsidRPr="00A43B7A">
        <w:rPr>
          <w:i/>
          <w:iCs/>
        </w:rPr>
        <w:t>Computer Vision – ECCV 2016</w:t>
      </w:r>
      <w:r w:rsidRPr="00A43B7A">
        <w:t>, Lecture Notes in Computer Science, ed. Bastian Leibe, Jiri Matas, Nicu Sebe, a Max Welling. Cham: Springer International Publishing, 20–36. doi:10.1007/978-3-319-46484-8_2.</w:t>
      </w:r>
    </w:p>
    <w:p w14:paraId="0DA029BF" w14:textId="77777777" w:rsidR="00A43B7A" w:rsidRPr="00A43B7A" w:rsidRDefault="00A43B7A" w:rsidP="00A43B7A">
      <w:pPr>
        <w:pStyle w:val="Bibliografia"/>
      </w:pPr>
      <w:r w:rsidRPr="00A43B7A">
        <w:t xml:space="preserve">Wang, Xuan, a Zhigang Zhu. 2023. “Context understanding in computer vision: A survey”. </w:t>
      </w:r>
      <w:r w:rsidRPr="00A43B7A">
        <w:rPr>
          <w:i/>
          <w:iCs/>
        </w:rPr>
        <w:t>Computer Vision and Image Understanding</w:t>
      </w:r>
      <w:r w:rsidRPr="00A43B7A">
        <w:t xml:space="preserve"> 229: 103646. doi:10.1016/j.cviu.2023.103646.</w:t>
      </w:r>
    </w:p>
    <w:p w14:paraId="546E2E32" w14:textId="77777777" w:rsidR="00A43B7A" w:rsidRPr="00A43B7A" w:rsidRDefault="00A43B7A" w:rsidP="00A43B7A">
      <w:pPr>
        <w:pStyle w:val="Bibliografia"/>
      </w:pPr>
      <w:r w:rsidRPr="00A43B7A">
        <w:t>Wei, Pengbo, David Ahmedt-Aristizabal, Harshala Gammulle, Simon Denman, a Mohammad Ali Armin. 2022. “Vision-Based Activity Recognition in Children with Autism-Related Behaviors”. http://arxiv.org/abs/2208.04206 (02. december 2023).</w:t>
      </w:r>
    </w:p>
    <w:p w14:paraId="21EF1BA4" w14:textId="77777777" w:rsidR="00A43B7A" w:rsidRPr="00A43B7A" w:rsidRDefault="00A43B7A" w:rsidP="00A43B7A">
      <w:pPr>
        <w:pStyle w:val="Bibliografia"/>
      </w:pPr>
      <w:r w:rsidRPr="00A43B7A">
        <w:t xml:space="preserve">Wu, Di, Nabin Sharma, a Michael Blumenstein. 2017. “Recent advances in video-based human action recognition using deep learning: A review”. V </w:t>
      </w:r>
      <w:r w:rsidRPr="00A43B7A">
        <w:rPr>
          <w:i/>
          <w:iCs/>
        </w:rPr>
        <w:t>2017 International Joint Conference on Neural Networks (IJCNN)</w:t>
      </w:r>
      <w:r w:rsidRPr="00A43B7A">
        <w:t>, , 2865–72. doi:10.1109/IJCNN.2017.7966210.</w:t>
      </w:r>
    </w:p>
    <w:p w14:paraId="6D04367F" w14:textId="77777777" w:rsidR="00A43B7A" w:rsidRPr="00A43B7A" w:rsidRDefault="00A43B7A" w:rsidP="00A43B7A">
      <w:pPr>
        <w:pStyle w:val="Bibliografia"/>
      </w:pPr>
      <w:r w:rsidRPr="00A43B7A">
        <w:t xml:space="preserve">Zhang, Bokai, Amer Ghanem, Alexander Simes, Henry Choi, a Andrew Yoo. 2021. “Surgical Workflow Recognition with 3DCNN for Sleeve Gastrectomy”. </w:t>
      </w:r>
      <w:r w:rsidRPr="00A43B7A">
        <w:rPr>
          <w:i/>
          <w:iCs/>
        </w:rPr>
        <w:t>International Journal of Computer Assisted Radiology and Surgery</w:t>
      </w:r>
      <w:r w:rsidRPr="00A43B7A">
        <w:t xml:space="preserve"> 16(11): 2029–36. doi:10.1007/s11548-021-02473-3.</w:t>
      </w:r>
    </w:p>
    <w:p w14:paraId="55AB90C2" w14:textId="77777777" w:rsidR="00A43B7A" w:rsidRPr="00A43B7A" w:rsidRDefault="00A43B7A" w:rsidP="00A43B7A">
      <w:pPr>
        <w:pStyle w:val="Bibliografia"/>
      </w:pPr>
      <w:r w:rsidRPr="00A43B7A">
        <w:t xml:space="preserve">Zhang, Ke, Wei-Lun Chao, Fei Sha, a Kristen Grauman. 2016. “Video Summarization with Long Short-Term Memory”. V </w:t>
      </w:r>
      <w:r w:rsidRPr="00A43B7A">
        <w:rPr>
          <w:i/>
          <w:iCs/>
        </w:rPr>
        <w:t>Computer Vision – ECCV 2016</w:t>
      </w:r>
      <w:r w:rsidRPr="00A43B7A">
        <w:t>, Lecture Notes in Computer Science, ed. Bastian Leibe, Jiri Matas, Nicu Sebe, a Max Welling. Cham: Springer International Publishing, 766–82. doi:10.1007/978-3-319-46478-7_47.</w:t>
      </w:r>
    </w:p>
    <w:p w14:paraId="31DD4E99" w14:textId="77777777" w:rsidR="00A43B7A" w:rsidRPr="00A43B7A" w:rsidRDefault="00A43B7A" w:rsidP="00A43B7A">
      <w:pPr>
        <w:pStyle w:val="Bibliografia"/>
      </w:pPr>
      <w:r w:rsidRPr="00A43B7A">
        <w:t xml:space="preserve">Zhang, Qi, Jianlong Chang, Gaofeng Meng, Shiming Xiang, a Chunhong Pan. 2020. “Spatio-Temporal Graph Structure Learning for Traffic Forecasting”. </w:t>
      </w:r>
      <w:r w:rsidRPr="00A43B7A">
        <w:rPr>
          <w:i/>
          <w:iCs/>
        </w:rPr>
        <w:t>Proceedings of the AAAI Conference on Artificial Intelligence</w:t>
      </w:r>
      <w:r w:rsidRPr="00A43B7A">
        <w:t xml:space="preserve"> 34(01): 1177–85. doi:10.1609/aaai.v34i01.5470.</w:t>
      </w:r>
    </w:p>
    <w:p w14:paraId="121D218C" w14:textId="77777777" w:rsidR="00A43B7A" w:rsidRPr="00A43B7A" w:rsidRDefault="00A43B7A" w:rsidP="00A43B7A">
      <w:pPr>
        <w:pStyle w:val="Bibliografia"/>
      </w:pPr>
      <w:r w:rsidRPr="00A43B7A">
        <w:lastRenderedPageBreak/>
        <w:t xml:space="preserve">Zhang, Zhiwu, Elhan Ersoz, Chao-Qiang Lai, Rory J. Todhunter, Hemant K. Tiwari, Michael A. Gore, Peter J. Bradbury, et al. 2010. “Mixed Linear Model Approach Adapted for Genome-Wide Association Studies”. </w:t>
      </w:r>
      <w:r w:rsidRPr="00A43B7A">
        <w:rPr>
          <w:i/>
          <w:iCs/>
        </w:rPr>
        <w:t>Nature Genetics</w:t>
      </w:r>
      <w:r w:rsidRPr="00A43B7A">
        <w:t xml:space="preserve"> 42(4): 355–60. doi:10.1038/ng.546.</w:t>
      </w:r>
    </w:p>
    <w:p w14:paraId="029CA2CC" w14:textId="77777777" w:rsidR="00A43B7A" w:rsidRPr="00A43B7A" w:rsidRDefault="00A43B7A" w:rsidP="00A43B7A">
      <w:pPr>
        <w:pStyle w:val="Bibliografia"/>
      </w:pPr>
      <w:r w:rsidRPr="00A43B7A">
        <w:t xml:space="preserve">Zhengfeng, Huang. 2022. “Accurate Recognition Method of Continuous Sports Action Based on Deep Learning Algorithm”. </w:t>
      </w:r>
      <w:r w:rsidRPr="00A43B7A">
        <w:rPr>
          <w:i/>
          <w:iCs/>
        </w:rPr>
        <w:t>Wireless Communications and Mobile Computing</w:t>
      </w:r>
      <w:r w:rsidRPr="00A43B7A">
        <w:t xml:space="preserve"> 2022: e3407935. doi:10.1155/2022/3407935.</w:t>
      </w:r>
    </w:p>
    <w:p w14:paraId="4E1E22A8" w14:textId="77777777" w:rsidR="00A43B7A" w:rsidRPr="00A43B7A" w:rsidRDefault="00A43B7A" w:rsidP="00A43B7A">
      <w:pPr>
        <w:pStyle w:val="Bibliografia"/>
      </w:pPr>
      <w:r w:rsidRPr="00A43B7A">
        <w:t xml:space="preserve">Zhou, Bolei, Alex Andonian, Aude Oliva, a Antonio Torralba. 2018. “Temporal Relational Reasoning in Videos”. V </w:t>
      </w:r>
      <w:r w:rsidRPr="00A43B7A">
        <w:rPr>
          <w:i/>
          <w:iCs/>
        </w:rPr>
        <w:t>Computer Vision – ECCV 2018</w:t>
      </w:r>
      <w:r w:rsidRPr="00A43B7A">
        <w:t>, Lecture Notes in Computer Science, ed. Vittorio Ferrari, Martial Hebert, Cristian Sminchisescu, a Yair Weiss. Cham: Springer International Publishing, 831–46. doi:10.1007/978-3-030-01246-5_49.</w:t>
      </w:r>
    </w:p>
    <w:p w14:paraId="752469DC" w14:textId="77777777" w:rsidR="00A43B7A" w:rsidRPr="00A43B7A" w:rsidRDefault="00A43B7A" w:rsidP="00A43B7A">
      <w:pPr>
        <w:pStyle w:val="Bibliografia"/>
      </w:pPr>
      <w:r w:rsidRPr="00A43B7A">
        <w:t>Zhou, Longfei, Lin Zhang, a Nicholas Konz. 2022. “Computer Vision Techniques in Manufacturing”. doi:10.36227/techrxiv.17125652.v2.</w:t>
      </w:r>
    </w:p>
    <w:p w14:paraId="2F14404F" w14:textId="2197CC98" w:rsidR="00212FD2" w:rsidRPr="00A43B7A" w:rsidRDefault="00A43B7A" w:rsidP="00A43B7A">
      <w:pPr>
        <w:spacing w:after="240"/>
        <w:ind w:firstLine="0"/>
        <w:sectPr w:rsidR="00212FD2" w:rsidRPr="00A43B7A" w:rsidSect="00520AE3">
          <w:pgSz w:w="11907" w:h="16840" w:code="9"/>
          <w:pgMar w:top="1418" w:right="1418" w:bottom="1418" w:left="1985" w:header="709" w:footer="709" w:gutter="0"/>
          <w:cols w:space="708"/>
          <w:titlePg/>
        </w:sectPr>
      </w:pPr>
      <w:r w:rsidRPr="00A43B7A">
        <w:fldChar w:fldCharType="end"/>
      </w:r>
    </w:p>
    <w:p w14:paraId="36F3E1A1" w14:textId="77777777" w:rsidR="00ED0860" w:rsidRPr="00236FAF" w:rsidRDefault="00ED0860" w:rsidP="0064459B">
      <w:pPr>
        <w:pStyle w:val="Nadpis1"/>
      </w:pPr>
      <w:bookmarkStart w:id="320" w:name="_Toc339279028"/>
      <w:bookmarkStart w:id="321" w:name="_Toc152869566"/>
      <w:bookmarkStart w:id="322" w:name="_Toc152869983"/>
      <w:bookmarkStart w:id="323" w:name="_Toc162903240"/>
      <w:r w:rsidRPr="00236FAF">
        <w:lastRenderedPageBreak/>
        <w:t>Zoznam príloh</w:t>
      </w:r>
      <w:bookmarkEnd w:id="315"/>
      <w:bookmarkEnd w:id="316"/>
      <w:bookmarkEnd w:id="317"/>
      <w:bookmarkEnd w:id="318"/>
      <w:bookmarkEnd w:id="319"/>
      <w:bookmarkEnd w:id="320"/>
      <w:bookmarkEnd w:id="321"/>
      <w:bookmarkEnd w:id="322"/>
      <w:bookmarkEnd w:id="323"/>
    </w:p>
    <w:p w14:paraId="4523A98A" w14:textId="6C807A9F" w:rsidR="00ED0860" w:rsidRPr="00236FAF" w:rsidRDefault="00ED0860" w:rsidP="00B560DF">
      <w:pPr>
        <w:ind w:firstLine="0"/>
      </w:pPr>
      <w:r w:rsidRPr="00236FAF">
        <w:t xml:space="preserve">Príloha A – </w:t>
      </w:r>
      <w:r w:rsidR="00BB1230" w:rsidRPr="00236FAF">
        <w:t>dátový súbor</w:t>
      </w:r>
      <w:r w:rsidR="00847497" w:rsidRPr="00236FAF">
        <w:t xml:space="preserve"> + z</w:t>
      </w:r>
      <w:r w:rsidRPr="00236FAF">
        <w:t>drojový kód + odkaz na GIT</w:t>
      </w:r>
      <w:r w:rsidR="00BB1230" w:rsidRPr="00236FAF">
        <w:t xml:space="preserve"> + výsledky výskumu, rozsiahle</w:t>
      </w:r>
      <w:r w:rsidR="00847497" w:rsidRPr="00236FAF">
        <w:t xml:space="preserve"> tabuľky a pod.</w:t>
      </w:r>
    </w:p>
    <w:p w14:paraId="042BFAFD" w14:textId="77777777" w:rsidR="00ED0860" w:rsidRPr="00236FAF" w:rsidRDefault="00ED0860" w:rsidP="00B560DF">
      <w:pPr>
        <w:ind w:firstLine="0"/>
      </w:pPr>
      <w:r w:rsidRPr="00236FAF">
        <w:t>Príloha B – Fotodokumentácia k prípravnej fáze záverečnej práce ........</w:t>
      </w:r>
    </w:p>
    <w:p w14:paraId="264865F2" w14:textId="77777777" w:rsidR="00ED0860" w:rsidRPr="00236FAF" w:rsidRDefault="00ED0860" w:rsidP="00ED0860">
      <w:pPr>
        <w:ind w:firstLine="0"/>
      </w:pPr>
    </w:p>
    <w:p w14:paraId="427BCAEF" w14:textId="77777777" w:rsidR="00ED0860" w:rsidRPr="00236FAF" w:rsidRDefault="00ED0860" w:rsidP="00ED0860">
      <w:pPr>
        <w:sectPr w:rsidR="00ED0860" w:rsidRPr="00236FAF" w:rsidSect="00520AE3">
          <w:footerReference w:type="first" r:id="rId40"/>
          <w:pgSz w:w="11907" w:h="16840" w:code="9"/>
          <w:pgMar w:top="1418" w:right="1418" w:bottom="1418" w:left="1985" w:header="709" w:footer="709" w:gutter="0"/>
          <w:cols w:space="708"/>
          <w:titlePg/>
        </w:sectPr>
      </w:pPr>
    </w:p>
    <w:p w14:paraId="2224FA62" w14:textId="77777777" w:rsidR="00ED0860" w:rsidRPr="00236FAF" w:rsidRDefault="00ED0860" w:rsidP="00ED0860"/>
    <w:p w14:paraId="7FA646FB" w14:textId="77777777" w:rsidR="00ED0860" w:rsidRPr="00236FAF" w:rsidRDefault="00ED0860" w:rsidP="00ED0860">
      <w:pPr>
        <w:pStyle w:val="PrlohaBP"/>
        <w:rPr>
          <w:rStyle w:val="Nzovknihy"/>
          <w:sz w:val="24"/>
        </w:rPr>
      </w:pPr>
    </w:p>
    <w:p w14:paraId="28FE1308" w14:textId="77777777" w:rsidR="00ED0860" w:rsidRPr="00236FAF" w:rsidRDefault="00ED0860" w:rsidP="00ED0860">
      <w:pPr>
        <w:pStyle w:val="PrlohaBP"/>
        <w:rPr>
          <w:rStyle w:val="Nzovknihy"/>
          <w:sz w:val="24"/>
        </w:rPr>
      </w:pPr>
    </w:p>
    <w:p w14:paraId="362CD985" w14:textId="77777777" w:rsidR="00ED0860" w:rsidRPr="00236FAF" w:rsidRDefault="00ED0860" w:rsidP="00ED0860">
      <w:pPr>
        <w:pStyle w:val="PrlohaBP"/>
        <w:rPr>
          <w:rStyle w:val="Nzovknihy"/>
          <w:sz w:val="24"/>
        </w:rPr>
      </w:pPr>
    </w:p>
    <w:p w14:paraId="71A1A552" w14:textId="77777777" w:rsidR="00ED0860" w:rsidRPr="00236FAF" w:rsidRDefault="00ED0860" w:rsidP="00ED0860">
      <w:pPr>
        <w:pStyle w:val="PrlohaBP"/>
        <w:rPr>
          <w:rStyle w:val="Nzovknihy"/>
          <w:sz w:val="24"/>
        </w:rPr>
      </w:pPr>
    </w:p>
    <w:p w14:paraId="61502B1B" w14:textId="77777777" w:rsidR="00ED0860" w:rsidRPr="00236FAF" w:rsidRDefault="00ED0860" w:rsidP="00ED0860">
      <w:pPr>
        <w:pStyle w:val="Obyajntext"/>
      </w:pPr>
    </w:p>
    <w:p w14:paraId="5B928F70" w14:textId="77777777" w:rsidR="00ED0860" w:rsidRPr="00236FAF" w:rsidRDefault="00ED0860" w:rsidP="00ED0860">
      <w:pPr>
        <w:pStyle w:val="Obyajntext"/>
      </w:pPr>
    </w:p>
    <w:p w14:paraId="2095935B" w14:textId="77777777" w:rsidR="00ED0860" w:rsidRPr="00236FAF" w:rsidRDefault="00ED0860" w:rsidP="00ED0860">
      <w:pPr>
        <w:pStyle w:val="Obyajntext"/>
      </w:pPr>
    </w:p>
    <w:p w14:paraId="2542D178" w14:textId="77777777" w:rsidR="00ED0860" w:rsidRPr="00236FAF" w:rsidRDefault="00ED0860" w:rsidP="00ED0860">
      <w:pPr>
        <w:pStyle w:val="Obyajntext"/>
      </w:pPr>
    </w:p>
    <w:p w14:paraId="0F6AA00B" w14:textId="77777777" w:rsidR="00ED0860" w:rsidRPr="00236FAF" w:rsidRDefault="00ED0860" w:rsidP="00ED0860">
      <w:pPr>
        <w:pStyle w:val="Obyajntext"/>
      </w:pPr>
    </w:p>
    <w:p w14:paraId="088A895C" w14:textId="77777777" w:rsidR="00ED0860" w:rsidRPr="00236FAF" w:rsidRDefault="00ED0860" w:rsidP="00ED0860">
      <w:pPr>
        <w:pStyle w:val="PrlohaBP"/>
        <w:rPr>
          <w:rStyle w:val="Nzovknihy"/>
          <w:sz w:val="24"/>
        </w:rPr>
      </w:pPr>
    </w:p>
    <w:p w14:paraId="45C44D36" w14:textId="77777777" w:rsidR="00ED0860" w:rsidRPr="00236FAF" w:rsidRDefault="00ED0860" w:rsidP="00ED0860">
      <w:pPr>
        <w:pStyle w:val="PrlohaBP"/>
        <w:rPr>
          <w:rStyle w:val="Nzovknihy"/>
          <w:sz w:val="24"/>
        </w:rPr>
      </w:pPr>
    </w:p>
    <w:p w14:paraId="16D2F2B3" w14:textId="77777777" w:rsidR="00ED0860" w:rsidRPr="00236FAF" w:rsidRDefault="00ED0860" w:rsidP="00ED0860">
      <w:pPr>
        <w:pStyle w:val="PrlohaBP"/>
        <w:rPr>
          <w:rStyle w:val="Nzovknihy"/>
          <w:sz w:val="24"/>
        </w:rPr>
      </w:pPr>
    </w:p>
    <w:p w14:paraId="35B58DF3" w14:textId="77777777" w:rsidR="00ED0860" w:rsidRPr="00236FAF" w:rsidRDefault="00ED0860" w:rsidP="00ED0860">
      <w:pPr>
        <w:pStyle w:val="PrlohaBP"/>
        <w:rPr>
          <w:rStyle w:val="Nzovknihy"/>
          <w:sz w:val="24"/>
        </w:rPr>
      </w:pPr>
    </w:p>
    <w:p w14:paraId="111383B7" w14:textId="77777777" w:rsidR="00ED0860" w:rsidRPr="00236FAF" w:rsidRDefault="00ED0860" w:rsidP="00ED0860">
      <w:pPr>
        <w:pStyle w:val="PrlohaBP"/>
        <w:rPr>
          <w:rStyle w:val="Nzovknihy"/>
          <w:sz w:val="24"/>
        </w:rPr>
      </w:pPr>
    </w:p>
    <w:p w14:paraId="34B0AE31" w14:textId="77777777" w:rsidR="00ED0860" w:rsidRPr="00236FAF" w:rsidRDefault="00ED0860" w:rsidP="00ED0860">
      <w:pPr>
        <w:pStyle w:val="PrlohaBP"/>
        <w:rPr>
          <w:rStyle w:val="Nzovknihy"/>
          <w:caps w:val="0"/>
          <w:smallCaps w:val="0"/>
          <w:sz w:val="32"/>
        </w:rPr>
      </w:pPr>
      <w:r w:rsidRPr="00236FAF">
        <w:rPr>
          <w:rStyle w:val="Nzovknihy"/>
          <w:caps w:val="0"/>
          <w:smallCaps w:val="0"/>
          <w:sz w:val="32"/>
        </w:rPr>
        <w:t xml:space="preserve">PRÍLOHA    A </w:t>
      </w:r>
    </w:p>
    <w:p w14:paraId="791755CE" w14:textId="77777777" w:rsidR="00ED0860" w:rsidRPr="00236FAF" w:rsidRDefault="00ED0860" w:rsidP="00ED0860">
      <w:pPr>
        <w:rPr>
          <w:rStyle w:val="Nzovknihy"/>
          <w:sz w:val="24"/>
        </w:rPr>
      </w:pPr>
      <w:r w:rsidRPr="00236FAF">
        <w:rPr>
          <w:rStyle w:val="Nzovknihy"/>
          <w:sz w:val="24"/>
        </w:rPr>
        <w:br w:type="page"/>
      </w:r>
    </w:p>
    <w:p w14:paraId="0F43AF08" w14:textId="77777777" w:rsidR="00ED0860" w:rsidRPr="00236FAF" w:rsidRDefault="00ED0860" w:rsidP="00ED0860">
      <w:pPr>
        <w:ind w:firstLine="0"/>
        <w:rPr>
          <w:rFonts w:eastAsia="Calibri"/>
          <w:b/>
          <w:szCs w:val="22"/>
        </w:rPr>
      </w:pPr>
      <w:r w:rsidRPr="00236FAF">
        <w:rPr>
          <w:rFonts w:eastAsia="Calibri"/>
          <w:b/>
          <w:szCs w:val="22"/>
        </w:rPr>
        <w:lastRenderedPageBreak/>
        <w:t>Príloha A</w:t>
      </w:r>
    </w:p>
    <w:p w14:paraId="329E8EAA" w14:textId="77777777" w:rsidR="00ED0860" w:rsidRPr="00236FAF" w:rsidRDefault="00ED0860" w:rsidP="00ED0860">
      <w:pPr>
        <w:pStyle w:val="Odsekzoznamu"/>
        <w:numPr>
          <w:ilvl w:val="0"/>
          <w:numId w:val="20"/>
        </w:numPr>
        <w:ind w:right="680"/>
        <w:jc w:val="both"/>
        <w:rPr>
          <w:rFonts w:eastAsia="Calibri"/>
        </w:rPr>
      </w:pPr>
      <w:r w:rsidRPr="00236FAF">
        <w:rPr>
          <w:rFonts w:eastAsia="Calibri"/>
        </w:rPr>
        <w:t>A1</w:t>
      </w:r>
      <w:r w:rsidRPr="00236FAF">
        <w:rPr>
          <w:rFonts w:eastAsia="Calibri"/>
        </w:rPr>
        <w:tab/>
        <w:t>Odkaz na GIT: https://github.com/</w:t>
      </w:r>
    </w:p>
    <w:p w14:paraId="07D3D18C" w14:textId="77777777" w:rsidR="00ED0860" w:rsidRPr="00236FAF" w:rsidRDefault="00ED0860" w:rsidP="00ED0860">
      <w:pPr>
        <w:pStyle w:val="Odsekzoznamu"/>
        <w:numPr>
          <w:ilvl w:val="0"/>
          <w:numId w:val="20"/>
        </w:numPr>
        <w:ind w:right="680"/>
        <w:jc w:val="both"/>
        <w:rPr>
          <w:rFonts w:eastAsia="Calibri"/>
        </w:rPr>
      </w:pPr>
      <w:r w:rsidRPr="00236FAF">
        <w:rPr>
          <w:rFonts w:eastAsia="Calibri"/>
        </w:rPr>
        <w:t>A2</w:t>
      </w:r>
      <w:r w:rsidRPr="00236FAF">
        <w:rPr>
          <w:rFonts w:eastAsia="Calibri"/>
        </w:rPr>
        <w:tab/>
        <w:t>...</w:t>
      </w:r>
    </w:p>
    <w:p w14:paraId="641AADC4" w14:textId="77777777" w:rsidR="00ED0860" w:rsidRPr="00236FAF" w:rsidRDefault="00ED0860" w:rsidP="00ED0860">
      <w:pPr>
        <w:pStyle w:val="Odsekzoznamu"/>
        <w:numPr>
          <w:ilvl w:val="0"/>
          <w:numId w:val="20"/>
        </w:numPr>
        <w:ind w:right="680"/>
        <w:jc w:val="both"/>
        <w:rPr>
          <w:rFonts w:eastAsia="Calibri"/>
        </w:rPr>
      </w:pPr>
      <w:r w:rsidRPr="00236FAF">
        <w:rPr>
          <w:rFonts w:eastAsia="Calibri"/>
        </w:rPr>
        <w:t>A3</w:t>
      </w:r>
      <w:r w:rsidRPr="00236FAF">
        <w:rPr>
          <w:rFonts w:eastAsia="Calibri"/>
        </w:rPr>
        <w:tab/>
        <w:t>...</w:t>
      </w:r>
    </w:p>
    <w:p w14:paraId="6E892419" w14:textId="77777777" w:rsidR="00ED0860" w:rsidRPr="00236FAF" w:rsidRDefault="00ED0860" w:rsidP="00ED0860">
      <w:pPr>
        <w:pStyle w:val="Odsekzoznamu"/>
        <w:numPr>
          <w:ilvl w:val="0"/>
          <w:numId w:val="20"/>
        </w:numPr>
        <w:ind w:right="680"/>
        <w:jc w:val="both"/>
        <w:rPr>
          <w:rFonts w:eastAsia="Calibri"/>
        </w:rPr>
      </w:pPr>
      <w:r w:rsidRPr="00236FAF">
        <w:rPr>
          <w:rFonts w:eastAsia="Calibri"/>
        </w:rPr>
        <w:t>A4</w:t>
      </w:r>
      <w:r w:rsidRPr="00236FAF">
        <w:rPr>
          <w:rFonts w:eastAsia="Calibri"/>
        </w:rPr>
        <w:tab/>
        <w:t>...</w:t>
      </w:r>
    </w:p>
    <w:p w14:paraId="1E3AC281" w14:textId="77777777" w:rsidR="00ED0860" w:rsidRPr="00236FAF" w:rsidRDefault="00ED0860" w:rsidP="00ED0860">
      <w:pPr>
        <w:rPr>
          <w:rStyle w:val="Nzovknihy"/>
          <w:sz w:val="24"/>
        </w:rPr>
      </w:pPr>
    </w:p>
    <w:p w14:paraId="4F44863C" w14:textId="77777777" w:rsidR="00ED0860" w:rsidRPr="00236FAF" w:rsidRDefault="00ED0860" w:rsidP="00ED0860">
      <w:pPr>
        <w:rPr>
          <w:rStyle w:val="Nzovknihy"/>
          <w:sz w:val="24"/>
        </w:rPr>
      </w:pPr>
    </w:p>
    <w:p w14:paraId="72153CAD" w14:textId="77777777" w:rsidR="00417373" w:rsidRPr="003D6E22" w:rsidRDefault="00417373" w:rsidP="00ED0860">
      <w:pPr>
        <w:rPr>
          <w:rStyle w:val="Nzovknihy"/>
          <w:b w:val="0"/>
          <w:bCs w:val="0"/>
          <w:smallCaps w:val="0"/>
          <w:spacing w:val="0"/>
          <w:sz w:val="24"/>
        </w:rPr>
      </w:pPr>
    </w:p>
    <w:sectPr w:rsidR="00417373" w:rsidRPr="003D6E22" w:rsidSect="00520AE3">
      <w:footerReference w:type="default" r:id="rId41"/>
      <w:footerReference w:type="first" r:id="rId42"/>
      <w:pgSz w:w="11907" w:h="16840" w:code="9"/>
      <w:pgMar w:top="1418" w:right="1418" w:bottom="1418" w:left="1985" w:header="709" w:footer="709" w:gutter="0"/>
      <w:cols w:space="708"/>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68" w:author="Johana Heneková" w:date="2024-04-01T00:42:00Z" w:initials="JH">
    <w:p w14:paraId="3C0F3B5D" w14:textId="77777777" w:rsidR="00083480" w:rsidRDefault="00083480" w:rsidP="00083480">
      <w:pPr>
        <w:pStyle w:val="Textkomentra"/>
        <w:ind w:firstLine="0"/>
        <w:jc w:val="left"/>
      </w:pPr>
      <w:r>
        <w:rPr>
          <w:rStyle w:val="Odkaznakomentr"/>
        </w:rPr>
        <w:annotationRef/>
      </w:r>
      <w:r>
        <w:t>FIX</w:t>
      </w:r>
    </w:p>
  </w:comment>
  <w:comment w:id="173" w:author="Johana Heneková" w:date="2024-04-01T00:43:00Z" w:initials="JH">
    <w:p w14:paraId="74CB532A" w14:textId="77777777" w:rsidR="00083480" w:rsidRDefault="00083480" w:rsidP="00083480">
      <w:pPr>
        <w:pStyle w:val="Textkomentra"/>
        <w:ind w:firstLine="0"/>
        <w:jc w:val="left"/>
      </w:pPr>
      <w:r>
        <w:rPr>
          <w:rStyle w:val="Odkaznakomentr"/>
        </w:rPr>
        <w:annotationRef/>
      </w:r>
      <w:r>
        <w:t>FIX</w:t>
      </w:r>
    </w:p>
  </w:comment>
  <w:comment w:id="182" w:author="Johana Heneková" w:date="2024-04-01T00:47:00Z" w:initials="JH">
    <w:p w14:paraId="34EF33F0" w14:textId="77777777" w:rsidR="00083480" w:rsidRDefault="00083480" w:rsidP="00083480">
      <w:pPr>
        <w:pStyle w:val="Textkomentra"/>
        <w:ind w:firstLine="0"/>
        <w:jc w:val="left"/>
      </w:pPr>
      <w:r>
        <w:rPr>
          <w:rStyle w:val="Odkaznakomentr"/>
        </w:rPr>
        <w:annotationRef/>
      </w:r>
      <w:r>
        <w:t>TODO</w:t>
      </w:r>
    </w:p>
  </w:comment>
  <w:comment w:id="183" w:author="Johana Heneková" w:date="2024-04-01T00:47:00Z" w:initials="JH">
    <w:p w14:paraId="6D35829B" w14:textId="77777777" w:rsidR="00083480" w:rsidRDefault="00083480" w:rsidP="00083480">
      <w:pPr>
        <w:pStyle w:val="Textkomentra"/>
        <w:ind w:firstLine="0"/>
        <w:jc w:val="left"/>
      </w:pPr>
      <w:r>
        <w:rPr>
          <w:rStyle w:val="Odkaznakomentr"/>
        </w:rPr>
        <w:annotationRef/>
      </w:r>
      <w:r>
        <w:t>TODO</w:t>
      </w:r>
    </w:p>
  </w:comment>
  <w:comment w:id="184" w:author="Johana Heneková" w:date="2024-04-01T00:47:00Z" w:initials="JH">
    <w:p w14:paraId="2414F15B" w14:textId="77777777" w:rsidR="00083480" w:rsidRDefault="00083480" w:rsidP="00083480">
      <w:pPr>
        <w:pStyle w:val="Textkomentra"/>
        <w:ind w:firstLine="0"/>
        <w:jc w:val="left"/>
      </w:pPr>
      <w:r>
        <w:rPr>
          <w:rStyle w:val="Odkaznakomentr"/>
        </w:rPr>
        <w:annotationRef/>
      </w:r>
      <w:r>
        <w:t>TODO</w:t>
      </w:r>
    </w:p>
  </w:comment>
  <w:comment w:id="193" w:author="Johana Heneková" w:date="2024-03-31T10:13:00Z" w:initials="JH">
    <w:p w14:paraId="28863649" w14:textId="77777777" w:rsidR="00943BF4" w:rsidRDefault="00943BF4" w:rsidP="00943BF4">
      <w:pPr>
        <w:pStyle w:val="Textkomentra"/>
        <w:ind w:firstLine="0"/>
        <w:jc w:val="left"/>
      </w:pPr>
      <w:r>
        <w:rPr>
          <w:rStyle w:val="Odkaznakomentr"/>
        </w:rPr>
        <w:annotationRef/>
      </w:r>
      <w:r>
        <w:t>Citácia todo</w:t>
      </w:r>
    </w:p>
  </w:comment>
  <w:comment w:id="194" w:author="Johana Heneková" w:date="2024-03-31T10:14:00Z" w:initials="JH">
    <w:p w14:paraId="32FC652A" w14:textId="77777777" w:rsidR="00943BF4" w:rsidRDefault="00943BF4" w:rsidP="00943BF4">
      <w:pPr>
        <w:pStyle w:val="Textkomentra"/>
        <w:ind w:firstLine="0"/>
        <w:jc w:val="left"/>
      </w:pPr>
      <w:r>
        <w:rPr>
          <w:rStyle w:val="Odkaznakomentr"/>
        </w:rPr>
        <w:annotationRef/>
      </w:r>
      <w:r>
        <w:t>TODO</w:t>
      </w:r>
    </w:p>
  </w:comment>
  <w:comment w:id="195" w:author="Johana Heneková" w:date="2024-04-01T00:50:00Z" w:initials="JH">
    <w:p w14:paraId="70DC6317" w14:textId="77777777" w:rsidR="00AA3A66" w:rsidRDefault="00AA3A66" w:rsidP="00AA3A66">
      <w:pPr>
        <w:pStyle w:val="Textkomentra"/>
        <w:ind w:firstLine="0"/>
        <w:jc w:val="left"/>
      </w:pPr>
      <w:r>
        <w:rPr>
          <w:rStyle w:val="Odkaznakomentr"/>
        </w:rPr>
        <w:annotationRef/>
      </w:r>
      <w:r>
        <w:t>FIX</w:t>
      </w:r>
    </w:p>
  </w:comment>
  <w:comment w:id="196" w:author="Johana Heneková" w:date="2024-04-01T00:56:00Z" w:initials="JH">
    <w:p w14:paraId="5C1D7E01" w14:textId="77777777" w:rsidR="00A95740" w:rsidRDefault="00A95740" w:rsidP="00A95740">
      <w:pPr>
        <w:pStyle w:val="Textkomentra"/>
        <w:ind w:firstLine="0"/>
        <w:jc w:val="left"/>
      </w:pPr>
      <w:r>
        <w:rPr>
          <w:rStyle w:val="Odkaznakomentr"/>
        </w:rPr>
        <w:annotationRef/>
      </w:r>
      <w:r>
        <w:t>FIX</w:t>
      </w:r>
    </w:p>
  </w:comment>
  <w:comment w:id="197" w:author="Johana Heneková" w:date="2024-04-01T00:57:00Z" w:initials="JH">
    <w:p w14:paraId="4CECEA05" w14:textId="77777777" w:rsidR="00A95740" w:rsidRDefault="00A95740" w:rsidP="00A95740">
      <w:pPr>
        <w:pStyle w:val="Textkomentra"/>
        <w:ind w:firstLine="0"/>
        <w:jc w:val="left"/>
      </w:pPr>
      <w:r>
        <w:rPr>
          <w:rStyle w:val="Odkaznakomentr"/>
        </w:rPr>
        <w:annotationRef/>
      </w:r>
      <w:r>
        <w:t>FIX</w:t>
      </w:r>
    </w:p>
  </w:comment>
  <w:comment w:id="202" w:author="Johana Heneková" w:date="2024-04-01T00:59:00Z" w:initials="JH">
    <w:p w14:paraId="66413F9D" w14:textId="77777777" w:rsidR="004879EE" w:rsidRDefault="004879EE" w:rsidP="004879EE">
      <w:pPr>
        <w:pStyle w:val="Textkomentra"/>
        <w:ind w:firstLine="0"/>
        <w:jc w:val="left"/>
      </w:pPr>
      <w:r>
        <w:rPr>
          <w:rStyle w:val="Odkaznakomentr"/>
        </w:rPr>
        <w:annotationRef/>
      </w:r>
      <w:r>
        <w:t>FIX</w:t>
      </w:r>
    </w:p>
  </w:comment>
  <w:comment w:id="215" w:author="Johana Heneková" w:date="2024-03-31T10:29:00Z" w:initials="JH">
    <w:p w14:paraId="6AD6C589" w14:textId="283232B6" w:rsidR="005452D5" w:rsidRDefault="005452D5" w:rsidP="005452D5">
      <w:pPr>
        <w:pStyle w:val="Textkomentra"/>
        <w:ind w:firstLine="0"/>
        <w:jc w:val="left"/>
      </w:pPr>
      <w:r>
        <w:rPr>
          <w:rStyle w:val="Odkaznakomentr"/>
        </w:rPr>
        <w:annotationRef/>
      </w:r>
      <w:r>
        <w:t xml:space="preserve">Porovnanie s akými modelmi </w:t>
      </w:r>
    </w:p>
  </w:comment>
  <w:comment w:id="216" w:author="Johana Heneková" w:date="2024-03-31T10:30:00Z" w:initials="JH">
    <w:p w14:paraId="54376537" w14:textId="77777777" w:rsidR="005452D5" w:rsidRDefault="005452D5" w:rsidP="005452D5">
      <w:pPr>
        <w:pStyle w:val="Textkomentra"/>
        <w:ind w:firstLine="0"/>
        <w:jc w:val="left"/>
      </w:pPr>
      <w:r>
        <w:rPr>
          <w:rStyle w:val="Odkaznakomentr"/>
        </w:rPr>
        <w:annotationRef/>
      </w:r>
      <w:r>
        <w:t>obrázok</w:t>
      </w:r>
    </w:p>
  </w:comment>
  <w:comment w:id="223" w:author="Johana Heneková" w:date="2024-04-01T01:06:00Z" w:initials="JH">
    <w:p w14:paraId="1690A718" w14:textId="77777777" w:rsidR="004879EE" w:rsidRDefault="004879EE" w:rsidP="004879EE">
      <w:pPr>
        <w:pStyle w:val="Textkomentra"/>
        <w:ind w:firstLine="0"/>
        <w:jc w:val="left"/>
      </w:pPr>
      <w:r>
        <w:rPr>
          <w:rStyle w:val="Odkaznakomentr"/>
        </w:rPr>
        <w:annotationRef/>
      </w:r>
      <w:r>
        <w:t>TODO</w:t>
      </w:r>
    </w:p>
  </w:comment>
  <w:comment w:id="224" w:author="Johana Heneková" w:date="2024-04-01T01:06:00Z" w:initials="JH">
    <w:p w14:paraId="2155A5E8" w14:textId="77777777" w:rsidR="004879EE" w:rsidRDefault="004879EE" w:rsidP="004879EE">
      <w:pPr>
        <w:pStyle w:val="Textkomentra"/>
        <w:ind w:firstLine="0"/>
        <w:jc w:val="left"/>
      </w:pPr>
      <w:r>
        <w:rPr>
          <w:rStyle w:val="Odkaznakomentr"/>
        </w:rPr>
        <w:annotationRef/>
      </w:r>
      <w:r>
        <w:t>TODO</w:t>
      </w:r>
    </w:p>
  </w:comment>
  <w:comment w:id="226" w:author="Johana Heneková" w:date="2024-04-01T01:06:00Z" w:initials="JH">
    <w:p w14:paraId="0270F284" w14:textId="77777777" w:rsidR="004879EE" w:rsidRDefault="004879EE" w:rsidP="004879EE">
      <w:pPr>
        <w:pStyle w:val="Textkomentra"/>
        <w:ind w:firstLine="0"/>
        <w:jc w:val="left"/>
      </w:pPr>
      <w:r>
        <w:rPr>
          <w:rStyle w:val="Odkaznakomentr"/>
        </w:rPr>
        <w:annotationRef/>
      </w:r>
      <w:r>
        <w:t>TODO</w:t>
      </w:r>
    </w:p>
  </w:comment>
  <w:comment w:id="227" w:author="Johana Heneková" w:date="2024-04-01T01:06:00Z" w:initials="JH">
    <w:p w14:paraId="74B19E55" w14:textId="77777777" w:rsidR="004879EE" w:rsidRDefault="004879EE" w:rsidP="004879EE">
      <w:pPr>
        <w:pStyle w:val="Textkomentra"/>
        <w:ind w:firstLine="0"/>
        <w:jc w:val="left"/>
      </w:pPr>
      <w:r>
        <w:rPr>
          <w:rStyle w:val="Odkaznakomentr"/>
        </w:rPr>
        <w:annotationRef/>
      </w:r>
      <w:r>
        <w:t>TODO</w:t>
      </w:r>
    </w:p>
  </w:comment>
  <w:comment w:id="229" w:author="Johana Heneková" w:date="2024-04-01T01:06:00Z" w:initials="JH">
    <w:p w14:paraId="15FB32F9" w14:textId="77777777" w:rsidR="004879EE" w:rsidRDefault="004879EE" w:rsidP="004879EE">
      <w:pPr>
        <w:pStyle w:val="Textkomentra"/>
        <w:ind w:firstLine="0"/>
        <w:jc w:val="left"/>
      </w:pPr>
      <w:r>
        <w:rPr>
          <w:rStyle w:val="Odkaznakomentr"/>
        </w:rPr>
        <w:annotationRef/>
      </w:r>
      <w:r>
        <w:t>TODO</w:t>
      </w:r>
    </w:p>
  </w:comment>
  <w:comment w:id="230" w:author="Johana Heneková" w:date="2024-04-01T01:06:00Z" w:initials="JH">
    <w:p w14:paraId="0C611CBD" w14:textId="77777777" w:rsidR="004879EE" w:rsidRDefault="004879EE" w:rsidP="004879EE">
      <w:pPr>
        <w:pStyle w:val="Textkomentra"/>
        <w:ind w:firstLine="0"/>
        <w:jc w:val="left"/>
      </w:pPr>
      <w:r>
        <w:rPr>
          <w:rStyle w:val="Odkaznakomentr"/>
        </w:rPr>
        <w:annotationRef/>
      </w:r>
      <w:r>
        <w:t>TODO</w:t>
      </w:r>
    </w:p>
  </w:comment>
  <w:comment w:id="232" w:author="Johana Heneková" w:date="2024-04-01T01:06:00Z" w:initials="JH">
    <w:p w14:paraId="5D30A7B9" w14:textId="77777777" w:rsidR="004879EE" w:rsidRDefault="004879EE" w:rsidP="004879EE">
      <w:pPr>
        <w:pStyle w:val="Textkomentra"/>
        <w:ind w:firstLine="0"/>
        <w:jc w:val="left"/>
      </w:pPr>
      <w:r>
        <w:rPr>
          <w:rStyle w:val="Odkaznakomentr"/>
        </w:rPr>
        <w:annotationRef/>
      </w:r>
      <w:r>
        <w:t>TODO</w:t>
      </w:r>
    </w:p>
  </w:comment>
  <w:comment w:id="233" w:author="Johana Heneková" w:date="2024-04-01T01:06:00Z" w:initials="JH">
    <w:p w14:paraId="1E705720" w14:textId="77777777" w:rsidR="004879EE" w:rsidRDefault="004879EE" w:rsidP="004879EE">
      <w:pPr>
        <w:pStyle w:val="Textkomentra"/>
        <w:ind w:firstLine="0"/>
        <w:jc w:val="left"/>
      </w:pPr>
      <w:r>
        <w:rPr>
          <w:rStyle w:val="Odkaznakomentr"/>
        </w:rPr>
        <w:annotationRef/>
      </w:r>
      <w:r>
        <w:t>TODO</w:t>
      </w:r>
    </w:p>
  </w:comment>
  <w:comment w:id="236" w:author="Johana Heneková" w:date="2024-04-01T01:07:00Z" w:initials="JH">
    <w:p w14:paraId="5FA0E464" w14:textId="77777777" w:rsidR="004879EE" w:rsidRDefault="004879EE" w:rsidP="004879EE">
      <w:pPr>
        <w:pStyle w:val="Textkomentra"/>
        <w:ind w:firstLine="0"/>
        <w:jc w:val="left"/>
      </w:pPr>
      <w:r>
        <w:rPr>
          <w:rStyle w:val="Odkaznakomentr"/>
        </w:rPr>
        <w:annotationRef/>
      </w:r>
      <w:r>
        <w:t>TODO</w:t>
      </w:r>
    </w:p>
  </w:comment>
  <w:comment w:id="238" w:author="Johana Heneková" w:date="2024-04-01T01:07:00Z" w:initials="JH">
    <w:p w14:paraId="7360F9C2" w14:textId="77777777" w:rsidR="004879EE" w:rsidRDefault="004879EE" w:rsidP="004879EE">
      <w:pPr>
        <w:pStyle w:val="Textkomentra"/>
        <w:ind w:firstLine="0"/>
        <w:jc w:val="left"/>
      </w:pPr>
      <w:r>
        <w:rPr>
          <w:rStyle w:val="Odkaznakomentr"/>
        </w:rPr>
        <w:annotationRef/>
      </w:r>
      <w:r>
        <w:t>TODO</w:t>
      </w:r>
    </w:p>
  </w:comment>
  <w:comment w:id="239" w:author="Johana Heneková" w:date="2024-04-01T01:07:00Z" w:initials="JH">
    <w:p w14:paraId="0DD09087" w14:textId="77777777" w:rsidR="004879EE" w:rsidRDefault="004879EE" w:rsidP="004879EE">
      <w:pPr>
        <w:pStyle w:val="Textkomentra"/>
        <w:ind w:firstLine="0"/>
        <w:jc w:val="left"/>
      </w:pPr>
      <w:r>
        <w:rPr>
          <w:rStyle w:val="Odkaznakomentr"/>
        </w:rPr>
        <w:annotationRef/>
      </w:r>
      <w:r>
        <w:t>TODO</w:t>
      </w:r>
    </w:p>
  </w:comment>
  <w:comment w:id="268" w:author="Johana Heneková" w:date="2024-03-31T23:24:00Z" w:initials="JH">
    <w:p w14:paraId="03651521" w14:textId="487A1CF3" w:rsidR="00F23424" w:rsidRDefault="00F23424" w:rsidP="00F23424">
      <w:pPr>
        <w:pStyle w:val="Textkomentra"/>
        <w:ind w:firstLine="0"/>
        <w:jc w:val="left"/>
      </w:pPr>
      <w:r>
        <w:rPr>
          <w:rStyle w:val="Odkaznakomentr"/>
        </w:rPr>
        <w:annotationRef/>
      </w:r>
      <w:r>
        <w:t>Toto by som dala do analýzy, ale neviem potom, čo by mala obsahovať táto kapitola</w:t>
      </w:r>
    </w:p>
  </w:comment>
  <w:comment w:id="290" w:author="Johana Heneková" w:date="2024-03-28T20:27:00Z" w:initials="JH">
    <w:p w14:paraId="2F93FE7F" w14:textId="4518675E" w:rsidR="006C6046" w:rsidRDefault="006C6046" w:rsidP="006C6046">
      <w:pPr>
        <w:pStyle w:val="Textkomentra"/>
        <w:ind w:firstLine="0"/>
        <w:jc w:val="left"/>
      </w:pPr>
      <w:r>
        <w:rPr>
          <w:rStyle w:val="Odkaznakomentr"/>
        </w:rPr>
        <w:annotationRef/>
      </w:r>
      <w:r>
        <w:t>TODO</w:t>
      </w:r>
    </w:p>
  </w:comment>
  <w:comment w:id="301" w:author="Johana Heneková" w:date="2024-03-31T10:44:00Z" w:initials="JH">
    <w:p w14:paraId="51760F33" w14:textId="58CCB69A" w:rsidR="005452D5" w:rsidRDefault="005452D5" w:rsidP="005452D5">
      <w:pPr>
        <w:pStyle w:val="Textkomentra"/>
        <w:ind w:firstLine="0"/>
        <w:jc w:val="left"/>
      </w:pPr>
      <w:r>
        <w:rPr>
          <w:rStyle w:val="Odkaznakomentr"/>
        </w:rPr>
        <w:annotationRef/>
      </w:r>
      <w:r>
        <w:t>Redo, každý výskum má tento zna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0F3B5D" w15:done="0"/>
  <w15:commentEx w15:paraId="74CB532A" w15:done="0"/>
  <w15:commentEx w15:paraId="34EF33F0" w15:done="0"/>
  <w15:commentEx w15:paraId="6D35829B" w15:done="0"/>
  <w15:commentEx w15:paraId="2414F15B" w15:done="0"/>
  <w15:commentEx w15:paraId="28863649" w15:done="0"/>
  <w15:commentEx w15:paraId="32FC652A" w15:done="0"/>
  <w15:commentEx w15:paraId="70DC6317" w15:done="0"/>
  <w15:commentEx w15:paraId="5C1D7E01" w15:done="0"/>
  <w15:commentEx w15:paraId="4CECEA05" w15:done="0"/>
  <w15:commentEx w15:paraId="66413F9D" w15:done="0"/>
  <w15:commentEx w15:paraId="6AD6C589" w15:done="0"/>
  <w15:commentEx w15:paraId="54376537" w15:done="0"/>
  <w15:commentEx w15:paraId="1690A718" w15:done="0"/>
  <w15:commentEx w15:paraId="2155A5E8" w15:done="0"/>
  <w15:commentEx w15:paraId="0270F284" w15:done="0"/>
  <w15:commentEx w15:paraId="74B19E55" w15:done="0"/>
  <w15:commentEx w15:paraId="15FB32F9" w15:done="0"/>
  <w15:commentEx w15:paraId="0C611CBD" w15:done="0"/>
  <w15:commentEx w15:paraId="5D30A7B9" w15:done="0"/>
  <w15:commentEx w15:paraId="1E705720" w15:done="0"/>
  <w15:commentEx w15:paraId="5FA0E464" w15:done="0"/>
  <w15:commentEx w15:paraId="7360F9C2" w15:done="0"/>
  <w15:commentEx w15:paraId="0DD09087" w15:done="0"/>
  <w15:commentEx w15:paraId="03651521" w15:done="0"/>
  <w15:commentEx w15:paraId="2F93FE7F" w15:done="0"/>
  <w15:commentEx w15:paraId="51760F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D55BEDF" w16cex:dateUtc="2024-03-31T22:42:00Z"/>
  <w16cex:commentExtensible w16cex:durableId="167F1A3B" w16cex:dateUtc="2024-03-31T22:43:00Z"/>
  <w16cex:commentExtensible w16cex:durableId="5FCC6352" w16cex:dateUtc="2024-03-31T22:47:00Z"/>
  <w16cex:commentExtensible w16cex:durableId="66E99983" w16cex:dateUtc="2024-03-31T22:47:00Z"/>
  <w16cex:commentExtensible w16cex:durableId="6C1C12EF" w16cex:dateUtc="2024-03-31T22:47:00Z"/>
  <w16cex:commentExtensible w16cex:durableId="7A5095CF" w16cex:dateUtc="2024-03-31T08:13:00Z"/>
  <w16cex:commentExtensible w16cex:durableId="5D59BA28" w16cex:dateUtc="2024-03-31T08:14:00Z"/>
  <w16cex:commentExtensible w16cex:durableId="2A90E78C" w16cex:dateUtc="2024-03-31T22:50:00Z"/>
  <w16cex:commentExtensible w16cex:durableId="684046C8" w16cex:dateUtc="2024-03-31T22:56:00Z"/>
  <w16cex:commentExtensible w16cex:durableId="0DB92E95" w16cex:dateUtc="2024-03-31T22:57:00Z"/>
  <w16cex:commentExtensible w16cex:durableId="42E16BD2" w16cex:dateUtc="2024-03-31T22:59:00Z"/>
  <w16cex:commentExtensible w16cex:durableId="6770560F" w16cex:dateUtc="2024-03-31T08:29:00Z"/>
  <w16cex:commentExtensible w16cex:durableId="708327F0" w16cex:dateUtc="2024-03-31T08:30:00Z"/>
  <w16cex:commentExtensible w16cex:durableId="588FAE54" w16cex:dateUtc="2024-03-31T23:06:00Z"/>
  <w16cex:commentExtensible w16cex:durableId="05D4FA7C" w16cex:dateUtc="2024-03-31T23:06:00Z"/>
  <w16cex:commentExtensible w16cex:durableId="0006C639" w16cex:dateUtc="2024-03-31T23:06:00Z"/>
  <w16cex:commentExtensible w16cex:durableId="045F8013" w16cex:dateUtc="2024-03-31T23:06:00Z"/>
  <w16cex:commentExtensible w16cex:durableId="27DAB508" w16cex:dateUtc="2024-03-31T23:06:00Z"/>
  <w16cex:commentExtensible w16cex:durableId="31C653CB" w16cex:dateUtc="2024-03-31T23:06:00Z"/>
  <w16cex:commentExtensible w16cex:durableId="53FB5493" w16cex:dateUtc="2024-03-31T23:06:00Z"/>
  <w16cex:commentExtensible w16cex:durableId="613E8BF5" w16cex:dateUtc="2024-03-31T23:06:00Z"/>
  <w16cex:commentExtensible w16cex:durableId="003798F5" w16cex:dateUtc="2024-03-31T23:07:00Z"/>
  <w16cex:commentExtensible w16cex:durableId="213C0BBF" w16cex:dateUtc="2024-03-31T23:07:00Z"/>
  <w16cex:commentExtensible w16cex:durableId="47C1975C" w16cex:dateUtc="2024-03-31T23:07:00Z"/>
  <w16cex:commentExtensible w16cex:durableId="22F3593D" w16cex:dateUtc="2024-03-31T21:24:00Z"/>
  <w16cex:commentExtensible w16cex:durableId="200B14BB" w16cex:dateUtc="2024-03-28T19:27:00Z"/>
  <w16cex:commentExtensible w16cex:durableId="18246280" w16cex:dateUtc="2024-03-31T0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0F3B5D" w16cid:durableId="3D55BEDF"/>
  <w16cid:commentId w16cid:paraId="74CB532A" w16cid:durableId="167F1A3B"/>
  <w16cid:commentId w16cid:paraId="34EF33F0" w16cid:durableId="5FCC6352"/>
  <w16cid:commentId w16cid:paraId="6D35829B" w16cid:durableId="66E99983"/>
  <w16cid:commentId w16cid:paraId="2414F15B" w16cid:durableId="6C1C12EF"/>
  <w16cid:commentId w16cid:paraId="28863649" w16cid:durableId="7A5095CF"/>
  <w16cid:commentId w16cid:paraId="32FC652A" w16cid:durableId="5D59BA28"/>
  <w16cid:commentId w16cid:paraId="70DC6317" w16cid:durableId="2A90E78C"/>
  <w16cid:commentId w16cid:paraId="5C1D7E01" w16cid:durableId="684046C8"/>
  <w16cid:commentId w16cid:paraId="4CECEA05" w16cid:durableId="0DB92E95"/>
  <w16cid:commentId w16cid:paraId="66413F9D" w16cid:durableId="42E16BD2"/>
  <w16cid:commentId w16cid:paraId="6AD6C589" w16cid:durableId="6770560F"/>
  <w16cid:commentId w16cid:paraId="54376537" w16cid:durableId="708327F0"/>
  <w16cid:commentId w16cid:paraId="1690A718" w16cid:durableId="588FAE54"/>
  <w16cid:commentId w16cid:paraId="2155A5E8" w16cid:durableId="05D4FA7C"/>
  <w16cid:commentId w16cid:paraId="0270F284" w16cid:durableId="0006C639"/>
  <w16cid:commentId w16cid:paraId="74B19E55" w16cid:durableId="045F8013"/>
  <w16cid:commentId w16cid:paraId="15FB32F9" w16cid:durableId="27DAB508"/>
  <w16cid:commentId w16cid:paraId="0C611CBD" w16cid:durableId="31C653CB"/>
  <w16cid:commentId w16cid:paraId="5D30A7B9" w16cid:durableId="53FB5493"/>
  <w16cid:commentId w16cid:paraId="1E705720" w16cid:durableId="613E8BF5"/>
  <w16cid:commentId w16cid:paraId="5FA0E464" w16cid:durableId="003798F5"/>
  <w16cid:commentId w16cid:paraId="7360F9C2" w16cid:durableId="213C0BBF"/>
  <w16cid:commentId w16cid:paraId="0DD09087" w16cid:durableId="47C1975C"/>
  <w16cid:commentId w16cid:paraId="03651521" w16cid:durableId="22F3593D"/>
  <w16cid:commentId w16cid:paraId="2F93FE7F" w16cid:durableId="200B14BB"/>
  <w16cid:commentId w16cid:paraId="51760F33" w16cid:durableId="182462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F4DEA9" w14:textId="77777777" w:rsidR="00520AE3" w:rsidRPr="00236FAF" w:rsidRDefault="00520AE3" w:rsidP="00FD33FA">
      <w:r w:rsidRPr="00236FAF">
        <w:separator/>
      </w:r>
    </w:p>
  </w:endnote>
  <w:endnote w:type="continuationSeparator" w:id="0">
    <w:p w14:paraId="1E2160A2" w14:textId="77777777" w:rsidR="00520AE3" w:rsidRPr="00236FAF" w:rsidRDefault="00520AE3" w:rsidP="00FD33FA">
      <w:r w:rsidRPr="00236FA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DokChampa">
    <w:altName w:val="Cambria"/>
    <w:charset w:val="DE"/>
    <w:family w:val="swiss"/>
    <w:pitch w:val="variable"/>
    <w:sig w:usb0="83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7620C6" w14:textId="77777777" w:rsidR="00ED0860" w:rsidRPr="00236FAF" w:rsidRDefault="00ED0860" w:rsidP="00FD33FA">
    <w:pPr>
      <w:pStyle w:val="Pta"/>
    </w:pPr>
  </w:p>
  <w:p w14:paraId="07D3FB4A" w14:textId="77777777" w:rsidR="00ED0860" w:rsidRPr="00236FAF" w:rsidRDefault="00ED0860" w:rsidP="00FD33FA">
    <w:pPr>
      <w:pStyle w:val="Pt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79603573"/>
      <w:docPartObj>
        <w:docPartGallery w:val="Page Numbers (Bottom of Page)"/>
        <w:docPartUnique/>
      </w:docPartObj>
    </w:sdtPr>
    <w:sdtContent>
      <w:p w14:paraId="644F1D8B" w14:textId="77777777" w:rsidR="00ED0860" w:rsidRPr="00236FAF" w:rsidRDefault="00ED0860">
        <w:pPr>
          <w:pStyle w:val="Pta"/>
          <w:jc w:val="right"/>
        </w:pPr>
        <w:r w:rsidRPr="00236FAF">
          <w:fldChar w:fldCharType="begin"/>
        </w:r>
        <w:r w:rsidRPr="00236FAF">
          <w:instrText>PAGE   \* MERGEFORMAT</w:instrText>
        </w:r>
        <w:r w:rsidRPr="00236FAF">
          <w:fldChar w:fldCharType="separate"/>
        </w:r>
        <w:r w:rsidRPr="00236FAF">
          <w:t>2</w:t>
        </w:r>
        <w:r w:rsidRPr="00236FAF">
          <w:fldChar w:fldCharType="end"/>
        </w:r>
      </w:p>
    </w:sdtContent>
  </w:sdt>
  <w:p w14:paraId="4A2D3D7B" w14:textId="77777777" w:rsidR="00ED0860" w:rsidRPr="00236FAF" w:rsidRDefault="00ED0860" w:rsidP="00FD33FA">
    <w:pPr>
      <w:pStyle w:val="Pt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01472209"/>
      <w:docPartObj>
        <w:docPartGallery w:val="Page Numbers (Bottom of Page)"/>
        <w:docPartUnique/>
      </w:docPartObj>
    </w:sdtPr>
    <w:sdtContent>
      <w:p w14:paraId="3EE7686F" w14:textId="77777777" w:rsidR="00ED0860" w:rsidRPr="00236FAF" w:rsidRDefault="00ED0860">
        <w:pPr>
          <w:pStyle w:val="Pta"/>
          <w:jc w:val="right"/>
        </w:pPr>
        <w:r w:rsidRPr="00236FAF">
          <w:fldChar w:fldCharType="begin"/>
        </w:r>
        <w:r w:rsidRPr="00236FAF">
          <w:instrText>PAGE   \* MERGEFORMAT</w:instrText>
        </w:r>
        <w:r w:rsidRPr="00236FAF">
          <w:fldChar w:fldCharType="separate"/>
        </w:r>
        <w:r w:rsidRPr="00236FAF">
          <w:t>2</w:t>
        </w:r>
        <w:r w:rsidRPr="00236FAF">
          <w:fldChar w:fldCharType="end"/>
        </w:r>
      </w:p>
    </w:sdtContent>
  </w:sdt>
  <w:p w14:paraId="4E9E30E8" w14:textId="77777777" w:rsidR="00ED0860" w:rsidRPr="00236FAF" w:rsidRDefault="00ED0860" w:rsidP="00FD33FA">
    <w:pPr>
      <w:pStyle w:val="Pt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10C5F3" w14:textId="77777777" w:rsidR="00ED0860" w:rsidRPr="00236FAF" w:rsidRDefault="00ED0860" w:rsidP="00FD33FA">
    <w:pPr>
      <w:pStyle w:val="Pta"/>
    </w:pPr>
  </w:p>
  <w:p w14:paraId="5B86DC4F" w14:textId="77777777" w:rsidR="00ED0860" w:rsidRPr="00236FAF" w:rsidRDefault="00ED0860" w:rsidP="00FD33FA">
    <w:pPr>
      <w:pStyle w:val="Pt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AFFCF7" w14:textId="227439DF" w:rsidR="00C17C85" w:rsidRPr="00236FAF" w:rsidRDefault="00C17C85" w:rsidP="002E12F8">
    <w:pPr>
      <w:pStyle w:val="Pta"/>
      <w:ind w:firstLine="0"/>
    </w:pPr>
  </w:p>
  <w:p w14:paraId="59888B10" w14:textId="77777777" w:rsidR="00C17C85" w:rsidRPr="00236FAF" w:rsidRDefault="00C17C85" w:rsidP="00FD33FA">
    <w:pPr>
      <w:pStyle w:val="Pt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958EE2" w14:textId="77777777" w:rsidR="003A750E" w:rsidRPr="00236FAF" w:rsidRDefault="003A750E" w:rsidP="00FD33FA">
    <w:pPr>
      <w:pStyle w:val="Pta"/>
    </w:pPr>
  </w:p>
  <w:p w14:paraId="3D97282D" w14:textId="77777777" w:rsidR="003A750E" w:rsidRPr="00236FAF" w:rsidRDefault="003A750E" w:rsidP="00FD33FA">
    <w:pPr>
      <w:pStyle w:val="Pt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62FA3A" w14:textId="77777777" w:rsidR="00520AE3" w:rsidRPr="00236FAF" w:rsidRDefault="00520AE3" w:rsidP="00FD33FA">
      <w:r w:rsidRPr="00236FAF">
        <w:separator/>
      </w:r>
    </w:p>
  </w:footnote>
  <w:footnote w:type="continuationSeparator" w:id="0">
    <w:p w14:paraId="35967607" w14:textId="77777777" w:rsidR="00520AE3" w:rsidRPr="00236FAF" w:rsidRDefault="00520AE3" w:rsidP="00FD33FA">
      <w:r w:rsidRPr="00236FAF">
        <w:continuationSeparator/>
      </w:r>
    </w:p>
  </w:footnote>
  <w:footnote w:id="1">
    <w:p w14:paraId="16EBB154" w14:textId="77777777" w:rsidR="00F60C94" w:rsidRPr="00236FAF" w:rsidRDefault="00F60C94" w:rsidP="00F60C94">
      <w:pPr>
        <w:pStyle w:val="Textpoznmkypodiarou"/>
      </w:pPr>
      <w:r w:rsidRPr="00236FAF">
        <w:rPr>
          <w:rStyle w:val="Odkaznapoznmkupodiarou"/>
        </w:rPr>
        <w:footnoteRef/>
      </w:r>
      <w:r w:rsidRPr="00236FAF">
        <w:t xml:space="preserve"> https://www.webofscience.com/wos/woscc/basic-search</w:t>
      </w:r>
    </w:p>
  </w:footnote>
  <w:footnote w:id="2">
    <w:p w14:paraId="6AFEA766" w14:textId="77777777" w:rsidR="00F60C94" w:rsidRPr="00236FAF" w:rsidRDefault="00F60C94" w:rsidP="00F60C94">
      <w:pPr>
        <w:pStyle w:val="Textpoznmkypodiarou"/>
      </w:pPr>
      <w:r w:rsidRPr="00236FAF">
        <w:rPr>
          <w:rStyle w:val="Odkaznapoznmkupodiarou"/>
        </w:rPr>
        <w:footnoteRef/>
      </w:r>
      <w:r w:rsidRPr="00236FAF">
        <w:t xml:space="preserve"> </w:t>
      </w:r>
      <w:hyperlink r:id="rId1" w:history="1">
        <w:r w:rsidRPr="00236FAF">
          <w:rPr>
            <w:rStyle w:val="Hypertextovprepojenie"/>
            <w:color w:val="auto"/>
            <w:u w:val="none"/>
          </w:rPr>
          <w:t>https://lcmou.github.io/ERA_Dataset/</w:t>
        </w:r>
      </w:hyperlink>
    </w:p>
  </w:footnote>
  <w:footnote w:id="3">
    <w:p w14:paraId="255D0D6E" w14:textId="1488B517" w:rsidR="00F23424" w:rsidRDefault="00F23424">
      <w:pPr>
        <w:pStyle w:val="Textpoznmkypodiarou"/>
      </w:pPr>
      <w:r>
        <w:rPr>
          <w:rStyle w:val="Odkaznapoznmkupodiarou"/>
        </w:rPr>
        <w:footnoteRef/>
      </w:r>
      <w:r>
        <w:t xml:space="preserve"> </w:t>
      </w:r>
      <w:r w:rsidRPr="00F23424">
        <w:t>https://www.ibm.com/docs/en/spss-modeler/saas?topic=dm-crisp-help-overview</w:t>
      </w:r>
    </w:p>
  </w:footnote>
  <w:footnote w:id="4">
    <w:p w14:paraId="4668E39F" w14:textId="77777777" w:rsidR="00F60C94" w:rsidRPr="00236FAF" w:rsidRDefault="00F60C94" w:rsidP="00F60C94">
      <w:pPr>
        <w:pStyle w:val="Textpoznmkypodiarou"/>
      </w:pPr>
      <w:r w:rsidRPr="00236FAF">
        <w:rPr>
          <w:rStyle w:val="Odkaznapoznmkupodiarou"/>
        </w:rPr>
        <w:footnoteRef/>
      </w:r>
      <w:r w:rsidRPr="00236FAF">
        <w:t xml:space="preserve"> </w:t>
      </w:r>
      <w:r w:rsidRPr="00236FAF">
        <w:t>https://lcmou.github.io/ERA_Dataset/</w:t>
      </w:r>
    </w:p>
  </w:footnote>
  <w:footnote w:id="5">
    <w:p w14:paraId="075E2A02" w14:textId="77777777" w:rsidR="001C59C4" w:rsidRPr="00236FAF" w:rsidRDefault="001C59C4" w:rsidP="001C59C4">
      <w:pPr>
        <w:pStyle w:val="Textpoznmkypodiarou"/>
      </w:pPr>
      <w:r w:rsidRPr="00236FAF">
        <w:rPr>
          <w:rStyle w:val="Odkaznapoznmkupodiarou"/>
        </w:rPr>
        <w:footnoteRef/>
      </w:r>
      <w:r w:rsidRPr="00236FAF">
        <w:t xml:space="preserve"> </w:t>
      </w:r>
      <w:r w:rsidRPr="00236FAF">
        <w:t>https://elib.dlr.de/140908/1/2001.11394.pdf</w:t>
      </w:r>
    </w:p>
  </w:footnote>
  <w:footnote w:id="6">
    <w:p w14:paraId="427E3F81" w14:textId="77777777" w:rsidR="001C59C4" w:rsidRPr="00236FAF" w:rsidRDefault="001C59C4" w:rsidP="001C59C4">
      <w:pPr>
        <w:pStyle w:val="Textpoznmkypodiarou"/>
      </w:pPr>
      <w:r w:rsidRPr="00236FAF">
        <w:rPr>
          <w:rStyle w:val="Odkaznapoznmkupodiarou"/>
        </w:rPr>
        <w:footnoteRef/>
      </w:r>
      <w:r w:rsidRPr="00236FAF">
        <w:t xml:space="preserve"> </w:t>
      </w:r>
      <w:hyperlink r:id="rId2" w:history="1">
        <w:r w:rsidRPr="00236FAF">
          <w:rPr>
            <w:rStyle w:val="Hypertextovprepojenie"/>
            <w:color w:val="auto"/>
            <w:u w:val="none"/>
          </w:rPr>
          <w:t>http://www.stat.ucla.edu/~tianmin.shu/AerialVideo/AerialVideo.html</w:t>
        </w:r>
      </w:hyperlink>
    </w:p>
  </w:footnote>
  <w:footnote w:id="7">
    <w:p w14:paraId="00571B39" w14:textId="77777777" w:rsidR="001C59C4" w:rsidRPr="00236FAF" w:rsidRDefault="001C59C4" w:rsidP="001C59C4">
      <w:pPr>
        <w:pStyle w:val="Textpoznmkypodiarou"/>
      </w:pPr>
      <w:r w:rsidRPr="00236FAF">
        <w:rPr>
          <w:rStyle w:val="Odkaznapoznmkupodiarou"/>
        </w:rPr>
        <w:footnoteRef/>
      </w:r>
      <w:r w:rsidRPr="00236FAF">
        <w:t xml:space="preserve"> </w:t>
      </w:r>
      <w:r w:rsidRPr="00236FAF">
        <w:t>http://okutama-action.org</w:t>
      </w:r>
    </w:p>
  </w:footnote>
  <w:footnote w:id="8">
    <w:p w14:paraId="28BC07A4" w14:textId="77777777" w:rsidR="001C59C4" w:rsidRPr="00236FAF" w:rsidRDefault="001C59C4" w:rsidP="001C59C4">
      <w:pPr>
        <w:pStyle w:val="Textpoznmkypodiarou"/>
      </w:pPr>
      <w:r w:rsidRPr="00236FAF">
        <w:rPr>
          <w:rStyle w:val="Odkaznapoznmkupodiarou"/>
        </w:rPr>
        <w:footnoteRef/>
      </w:r>
      <w:r w:rsidRPr="00236FAF">
        <w:t xml:space="preserve"> </w:t>
      </w:r>
      <w:r w:rsidRPr="00236FAF">
        <w:t>https://github.com/ckyrkou/AIDER</w:t>
      </w:r>
    </w:p>
  </w:footnote>
  <w:footnote w:id="9">
    <w:p w14:paraId="0AE00C1F" w14:textId="77777777" w:rsidR="00E61938" w:rsidRDefault="00E61938" w:rsidP="00E61938">
      <w:pPr>
        <w:pStyle w:val="Textpoznmkypodiarou"/>
      </w:pPr>
      <w:r w:rsidRPr="00236FAF">
        <w:rPr>
          <w:rStyle w:val="Odkaznapoznmkupodiarou"/>
        </w:rPr>
        <w:footnoteRef/>
      </w:r>
      <w:r w:rsidRPr="00236FAF">
        <w:t xml:space="preserve"> </w:t>
      </w:r>
      <w:r w:rsidRPr="00236FAF">
        <w:t>https://cs.stanford.edu/people/karpathy/deepvideo/</w:t>
      </w:r>
    </w:p>
  </w:footnote>
  <w:footnote w:id="10">
    <w:p w14:paraId="503DA90C" w14:textId="77777777" w:rsidR="00E61938" w:rsidRDefault="00E61938" w:rsidP="00E61938">
      <w:pPr>
        <w:pStyle w:val="Textpoznmkypodiarou"/>
      </w:pPr>
      <w:r>
        <w:rPr>
          <w:rStyle w:val="Odkaznapoznmkupodiarou"/>
        </w:rPr>
        <w:footnoteRef/>
      </w:r>
      <w:r>
        <w:t xml:space="preserve"> </w:t>
      </w:r>
      <w:r w:rsidRPr="00074AC0">
        <w:t>https://developer.qualcomm.com/software/ai-datasets/something-something</w:t>
      </w:r>
    </w:p>
  </w:footnote>
  <w:footnote w:id="11">
    <w:p w14:paraId="688B1C81" w14:textId="77777777" w:rsidR="00E61938" w:rsidRDefault="00E61938" w:rsidP="00E61938">
      <w:pPr>
        <w:pStyle w:val="Textpoznmkypodiarou"/>
      </w:pPr>
      <w:r>
        <w:rPr>
          <w:rStyle w:val="Odkaznapoznmkupodiarou"/>
        </w:rPr>
        <w:footnoteRef/>
      </w:r>
      <w:r>
        <w:t xml:space="preserve"> </w:t>
      </w:r>
      <w:r w:rsidRPr="00FA1E38">
        <w:t>http://moments.csail.mit.edu</w:t>
      </w:r>
    </w:p>
  </w:footnote>
  <w:footnote w:id="12">
    <w:p w14:paraId="627D5A46" w14:textId="362E3289" w:rsidR="003D5147" w:rsidRPr="00236FAF" w:rsidRDefault="003D5147">
      <w:pPr>
        <w:pStyle w:val="Textpoznmkypodiarou"/>
      </w:pPr>
      <w:r w:rsidRPr="00236FAF">
        <w:rPr>
          <w:rStyle w:val="Odkaznapoznmkupodiarou"/>
        </w:rPr>
        <w:footnoteRef/>
      </w:r>
      <w:r w:rsidRPr="00236FAF">
        <w:t xml:space="preserve"> </w:t>
      </w:r>
      <w:r w:rsidRPr="00236FAF">
        <w:t>https://github.com/batsysk/DiplomovaPraca</w:t>
      </w:r>
    </w:p>
  </w:footnote>
  <w:footnote w:id="13">
    <w:p w14:paraId="0E4F559A" w14:textId="139F37F8" w:rsidR="00012272" w:rsidRDefault="00012272">
      <w:pPr>
        <w:pStyle w:val="Textpoznmkypodiarou"/>
      </w:pPr>
      <w:r>
        <w:rPr>
          <w:rStyle w:val="Odkaznapoznmkupodiarou"/>
        </w:rPr>
        <w:footnoteRef/>
      </w:r>
      <w:r>
        <w:t xml:space="preserve"> </w:t>
      </w:r>
      <w:r w:rsidRPr="00012272">
        <w:t>https://github.com/batsysk/DiplomovaPrac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BA34EEF0"/>
    <w:lvl w:ilvl="0">
      <w:start w:val="1"/>
      <w:numFmt w:val="bullet"/>
      <w:pStyle w:val="Zoznamsodrkami"/>
      <w:lvlText w:val=""/>
      <w:lvlJc w:val="left"/>
      <w:pPr>
        <w:tabs>
          <w:tab w:val="num" w:pos="360"/>
        </w:tabs>
        <w:ind w:left="360" w:hanging="360"/>
      </w:pPr>
      <w:rPr>
        <w:rFonts w:ascii="Symbol" w:hAnsi="Symbol" w:hint="default"/>
      </w:rPr>
    </w:lvl>
  </w:abstractNum>
  <w:abstractNum w:abstractNumId="1" w15:restartNumberingAfterBreak="0">
    <w:nsid w:val="020363BB"/>
    <w:multiLevelType w:val="multilevel"/>
    <w:tmpl w:val="88B8866E"/>
    <w:lvl w:ilvl="0">
      <w:numFmt w:val="decimal"/>
      <w:pStyle w:val="Kapitola"/>
      <w:lvlText w:val="%1"/>
      <w:lvlJc w:val="left"/>
      <w:pPr>
        <w:tabs>
          <w:tab w:val="num" w:pos="454"/>
        </w:tabs>
        <w:ind w:left="454" w:hanging="454"/>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680"/>
        </w:tabs>
        <w:ind w:left="680" w:hanging="680"/>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 w15:restartNumberingAfterBreak="0">
    <w:nsid w:val="02B87EF1"/>
    <w:multiLevelType w:val="hybridMultilevel"/>
    <w:tmpl w:val="90802BA8"/>
    <w:lvl w:ilvl="0" w:tplc="041B000F">
      <w:start w:val="1"/>
      <w:numFmt w:val="decimal"/>
      <w:lvlText w:val="%1."/>
      <w:lvlJc w:val="left"/>
      <w:pPr>
        <w:ind w:left="1429" w:hanging="360"/>
      </w:pPr>
    </w:lvl>
    <w:lvl w:ilvl="1" w:tplc="041B0019" w:tentative="1">
      <w:start w:val="1"/>
      <w:numFmt w:val="lowerLetter"/>
      <w:lvlText w:val="%2."/>
      <w:lvlJc w:val="left"/>
      <w:pPr>
        <w:ind w:left="2149" w:hanging="360"/>
      </w:pPr>
    </w:lvl>
    <w:lvl w:ilvl="2" w:tplc="041B001B" w:tentative="1">
      <w:start w:val="1"/>
      <w:numFmt w:val="lowerRoman"/>
      <w:lvlText w:val="%3."/>
      <w:lvlJc w:val="right"/>
      <w:pPr>
        <w:ind w:left="2869" w:hanging="180"/>
      </w:pPr>
    </w:lvl>
    <w:lvl w:ilvl="3" w:tplc="041B000F" w:tentative="1">
      <w:start w:val="1"/>
      <w:numFmt w:val="decimal"/>
      <w:lvlText w:val="%4."/>
      <w:lvlJc w:val="left"/>
      <w:pPr>
        <w:ind w:left="3589" w:hanging="360"/>
      </w:pPr>
    </w:lvl>
    <w:lvl w:ilvl="4" w:tplc="041B0019" w:tentative="1">
      <w:start w:val="1"/>
      <w:numFmt w:val="lowerLetter"/>
      <w:lvlText w:val="%5."/>
      <w:lvlJc w:val="left"/>
      <w:pPr>
        <w:ind w:left="4309" w:hanging="360"/>
      </w:pPr>
    </w:lvl>
    <w:lvl w:ilvl="5" w:tplc="041B001B" w:tentative="1">
      <w:start w:val="1"/>
      <w:numFmt w:val="lowerRoman"/>
      <w:lvlText w:val="%6."/>
      <w:lvlJc w:val="right"/>
      <w:pPr>
        <w:ind w:left="5029" w:hanging="180"/>
      </w:pPr>
    </w:lvl>
    <w:lvl w:ilvl="6" w:tplc="041B000F" w:tentative="1">
      <w:start w:val="1"/>
      <w:numFmt w:val="decimal"/>
      <w:lvlText w:val="%7."/>
      <w:lvlJc w:val="left"/>
      <w:pPr>
        <w:ind w:left="5749" w:hanging="360"/>
      </w:pPr>
    </w:lvl>
    <w:lvl w:ilvl="7" w:tplc="041B0019" w:tentative="1">
      <w:start w:val="1"/>
      <w:numFmt w:val="lowerLetter"/>
      <w:lvlText w:val="%8."/>
      <w:lvlJc w:val="left"/>
      <w:pPr>
        <w:ind w:left="6469" w:hanging="360"/>
      </w:pPr>
    </w:lvl>
    <w:lvl w:ilvl="8" w:tplc="041B001B" w:tentative="1">
      <w:start w:val="1"/>
      <w:numFmt w:val="lowerRoman"/>
      <w:lvlText w:val="%9."/>
      <w:lvlJc w:val="right"/>
      <w:pPr>
        <w:ind w:left="7189" w:hanging="180"/>
      </w:pPr>
    </w:lvl>
  </w:abstractNum>
  <w:abstractNum w:abstractNumId="3" w15:restartNumberingAfterBreak="0">
    <w:nsid w:val="06F76E47"/>
    <w:multiLevelType w:val="hybridMultilevel"/>
    <w:tmpl w:val="6C4C3D58"/>
    <w:lvl w:ilvl="0" w:tplc="B3D43870">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4" w15:restartNumberingAfterBreak="0">
    <w:nsid w:val="14E678B2"/>
    <w:multiLevelType w:val="hybridMultilevel"/>
    <w:tmpl w:val="2E9221A4"/>
    <w:lvl w:ilvl="0" w:tplc="041B0005">
      <w:start w:val="1"/>
      <w:numFmt w:val="bullet"/>
      <w:lvlText w:val=""/>
      <w:lvlJc w:val="left"/>
      <w:pPr>
        <w:ind w:left="720" w:hanging="360"/>
      </w:pPr>
      <w:rPr>
        <w:rFonts w:ascii="Wingdings" w:hAnsi="Wingdings"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5" w15:restartNumberingAfterBreak="0">
    <w:nsid w:val="18EC3F29"/>
    <w:multiLevelType w:val="hybridMultilevel"/>
    <w:tmpl w:val="79DC5558"/>
    <w:lvl w:ilvl="0" w:tplc="731A06CC">
      <w:start w:val="1"/>
      <w:numFmt w:val="bullet"/>
      <w:lvlText w:val=""/>
      <w:lvlJc w:val="left"/>
      <w:pPr>
        <w:ind w:left="1429" w:hanging="360"/>
      </w:pPr>
      <w:rPr>
        <w:rFonts w:ascii="Symbol" w:hAnsi="Symbol" w:hint="default"/>
        <w:color w:val="FF0000"/>
      </w:rPr>
    </w:lvl>
    <w:lvl w:ilvl="1" w:tplc="041B0003" w:tentative="1">
      <w:start w:val="1"/>
      <w:numFmt w:val="bullet"/>
      <w:lvlText w:val="o"/>
      <w:lvlJc w:val="left"/>
      <w:pPr>
        <w:ind w:left="2149" w:hanging="360"/>
      </w:pPr>
      <w:rPr>
        <w:rFonts w:ascii="Courier New" w:hAnsi="Courier New" w:cs="Courier New" w:hint="default"/>
      </w:rPr>
    </w:lvl>
    <w:lvl w:ilvl="2" w:tplc="041B0005" w:tentative="1">
      <w:start w:val="1"/>
      <w:numFmt w:val="bullet"/>
      <w:lvlText w:val=""/>
      <w:lvlJc w:val="left"/>
      <w:pPr>
        <w:ind w:left="2869" w:hanging="360"/>
      </w:pPr>
      <w:rPr>
        <w:rFonts w:ascii="Wingdings" w:hAnsi="Wingdings" w:hint="default"/>
      </w:rPr>
    </w:lvl>
    <w:lvl w:ilvl="3" w:tplc="041B0001" w:tentative="1">
      <w:start w:val="1"/>
      <w:numFmt w:val="bullet"/>
      <w:lvlText w:val=""/>
      <w:lvlJc w:val="left"/>
      <w:pPr>
        <w:ind w:left="3589" w:hanging="360"/>
      </w:pPr>
      <w:rPr>
        <w:rFonts w:ascii="Symbol" w:hAnsi="Symbol" w:hint="default"/>
      </w:rPr>
    </w:lvl>
    <w:lvl w:ilvl="4" w:tplc="041B0003" w:tentative="1">
      <w:start w:val="1"/>
      <w:numFmt w:val="bullet"/>
      <w:lvlText w:val="o"/>
      <w:lvlJc w:val="left"/>
      <w:pPr>
        <w:ind w:left="4309" w:hanging="360"/>
      </w:pPr>
      <w:rPr>
        <w:rFonts w:ascii="Courier New" w:hAnsi="Courier New" w:cs="Courier New" w:hint="default"/>
      </w:rPr>
    </w:lvl>
    <w:lvl w:ilvl="5" w:tplc="041B0005" w:tentative="1">
      <w:start w:val="1"/>
      <w:numFmt w:val="bullet"/>
      <w:lvlText w:val=""/>
      <w:lvlJc w:val="left"/>
      <w:pPr>
        <w:ind w:left="5029" w:hanging="360"/>
      </w:pPr>
      <w:rPr>
        <w:rFonts w:ascii="Wingdings" w:hAnsi="Wingdings" w:hint="default"/>
      </w:rPr>
    </w:lvl>
    <w:lvl w:ilvl="6" w:tplc="041B0001" w:tentative="1">
      <w:start w:val="1"/>
      <w:numFmt w:val="bullet"/>
      <w:lvlText w:val=""/>
      <w:lvlJc w:val="left"/>
      <w:pPr>
        <w:ind w:left="5749" w:hanging="360"/>
      </w:pPr>
      <w:rPr>
        <w:rFonts w:ascii="Symbol" w:hAnsi="Symbol" w:hint="default"/>
      </w:rPr>
    </w:lvl>
    <w:lvl w:ilvl="7" w:tplc="041B0003" w:tentative="1">
      <w:start w:val="1"/>
      <w:numFmt w:val="bullet"/>
      <w:lvlText w:val="o"/>
      <w:lvlJc w:val="left"/>
      <w:pPr>
        <w:ind w:left="6469" w:hanging="360"/>
      </w:pPr>
      <w:rPr>
        <w:rFonts w:ascii="Courier New" w:hAnsi="Courier New" w:cs="Courier New" w:hint="default"/>
      </w:rPr>
    </w:lvl>
    <w:lvl w:ilvl="8" w:tplc="041B0005" w:tentative="1">
      <w:start w:val="1"/>
      <w:numFmt w:val="bullet"/>
      <w:lvlText w:val=""/>
      <w:lvlJc w:val="left"/>
      <w:pPr>
        <w:ind w:left="7189" w:hanging="360"/>
      </w:pPr>
      <w:rPr>
        <w:rFonts w:ascii="Wingdings" w:hAnsi="Wingdings" w:hint="default"/>
      </w:rPr>
    </w:lvl>
  </w:abstractNum>
  <w:abstractNum w:abstractNumId="6" w15:restartNumberingAfterBreak="0">
    <w:nsid w:val="1939567D"/>
    <w:multiLevelType w:val="hybridMultilevel"/>
    <w:tmpl w:val="8996A622"/>
    <w:lvl w:ilvl="0" w:tplc="3DA66A6E">
      <w:start w:val="1"/>
      <w:numFmt w:val="bullet"/>
      <w:lvlText w:val="-"/>
      <w:lvlJc w:val="left"/>
      <w:pPr>
        <w:ind w:left="1040" w:hanging="360"/>
      </w:pPr>
      <w:rPr>
        <w:rFonts w:ascii="Times New Roman" w:eastAsia="Times New Roman"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7" w15:restartNumberingAfterBreak="0">
    <w:nsid w:val="1BB77527"/>
    <w:multiLevelType w:val="multilevel"/>
    <w:tmpl w:val="0310F356"/>
    <w:lvl w:ilvl="0">
      <w:start w:val="1"/>
      <w:numFmt w:val="bullet"/>
      <w:pStyle w:val="Odsekzoznamu"/>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5D10C7"/>
    <w:multiLevelType w:val="hybridMultilevel"/>
    <w:tmpl w:val="19E02992"/>
    <w:lvl w:ilvl="0" w:tplc="041B0005">
      <w:start w:val="1"/>
      <w:numFmt w:val="bullet"/>
      <w:lvlText w:val=""/>
      <w:lvlJc w:val="left"/>
      <w:pPr>
        <w:ind w:left="360" w:hanging="360"/>
      </w:pPr>
      <w:rPr>
        <w:rFonts w:ascii="Wingdings" w:hAnsi="Wingdings" w:hint="default"/>
      </w:rPr>
    </w:lvl>
    <w:lvl w:ilvl="1" w:tplc="041B0003" w:tentative="1">
      <w:start w:val="1"/>
      <w:numFmt w:val="bullet"/>
      <w:lvlText w:val="o"/>
      <w:lvlJc w:val="left"/>
      <w:pPr>
        <w:ind w:left="1080" w:hanging="360"/>
      </w:pPr>
      <w:rPr>
        <w:rFonts w:ascii="Courier New" w:hAnsi="Courier New" w:cs="Courier New" w:hint="default"/>
      </w:rPr>
    </w:lvl>
    <w:lvl w:ilvl="2" w:tplc="041B0005" w:tentative="1">
      <w:start w:val="1"/>
      <w:numFmt w:val="bullet"/>
      <w:lvlText w:val=""/>
      <w:lvlJc w:val="left"/>
      <w:pPr>
        <w:ind w:left="1800" w:hanging="360"/>
      </w:pPr>
      <w:rPr>
        <w:rFonts w:ascii="Wingdings" w:hAnsi="Wingdings" w:hint="default"/>
      </w:rPr>
    </w:lvl>
    <w:lvl w:ilvl="3" w:tplc="041B0001" w:tentative="1">
      <w:start w:val="1"/>
      <w:numFmt w:val="bullet"/>
      <w:lvlText w:val=""/>
      <w:lvlJc w:val="left"/>
      <w:pPr>
        <w:ind w:left="2520" w:hanging="360"/>
      </w:pPr>
      <w:rPr>
        <w:rFonts w:ascii="Symbol" w:hAnsi="Symbol" w:hint="default"/>
      </w:rPr>
    </w:lvl>
    <w:lvl w:ilvl="4" w:tplc="041B0003" w:tentative="1">
      <w:start w:val="1"/>
      <w:numFmt w:val="bullet"/>
      <w:lvlText w:val="o"/>
      <w:lvlJc w:val="left"/>
      <w:pPr>
        <w:ind w:left="3240" w:hanging="360"/>
      </w:pPr>
      <w:rPr>
        <w:rFonts w:ascii="Courier New" w:hAnsi="Courier New" w:cs="Courier New" w:hint="default"/>
      </w:rPr>
    </w:lvl>
    <w:lvl w:ilvl="5" w:tplc="041B0005" w:tentative="1">
      <w:start w:val="1"/>
      <w:numFmt w:val="bullet"/>
      <w:lvlText w:val=""/>
      <w:lvlJc w:val="left"/>
      <w:pPr>
        <w:ind w:left="3960" w:hanging="360"/>
      </w:pPr>
      <w:rPr>
        <w:rFonts w:ascii="Wingdings" w:hAnsi="Wingdings" w:hint="default"/>
      </w:rPr>
    </w:lvl>
    <w:lvl w:ilvl="6" w:tplc="041B0001" w:tentative="1">
      <w:start w:val="1"/>
      <w:numFmt w:val="bullet"/>
      <w:lvlText w:val=""/>
      <w:lvlJc w:val="left"/>
      <w:pPr>
        <w:ind w:left="4680" w:hanging="360"/>
      </w:pPr>
      <w:rPr>
        <w:rFonts w:ascii="Symbol" w:hAnsi="Symbol" w:hint="default"/>
      </w:rPr>
    </w:lvl>
    <w:lvl w:ilvl="7" w:tplc="041B0003" w:tentative="1">
      <w:start w:val="1"/>
      <w:numFmt w:val="bullet"/>
      <w:lvlText w:val="o"/>
      <w:lvlJc w:val="left"/>
      <w:pPr>
        <w:ind w:left="5400" w:hanging="360"/>
      </w:pPr>
      <w:rPr>
        <w:rFonts w:ascii="Courier New" w:hAnsi="Courier New" w:cs="Courier New" w:hint="default"/>
      </w:rPr>
    </w:lvl>
    <w:lvl w:ilvl="8" w:tplc="041B0005" w:tentative="1">
      <w:start w:val="1"/>
      <w:numFmt w:val="bullet"/>
      <w:lvlText w:val=""/>
      <w:lvlJc w:val="left"/>
      <w:pPr>
        <w:ind w:left="6120" w:hanging="360"/>
      </w:pPr>
      <w:rPr>
        <w:rFonts w:ascii="Wingdings" w:hAnsi="Wingdings" w:hint="default"/>
      </w:rPr>
    </w:lvl>
  </w:abstractNum>
  <w:abstractNum w:abstractNumId="9" w15:restartNumberingAfterBreak="0">
    <w:nsid w:val="218C3854"/>
    <w:multiLevelType w:val="multilevel"/>
    <w:tmpl w:val="C98234AE"/>
    <w:lvl w:ilvl="0">
      <w:start w:val="1"/>
      <w:numFmt w:val="decimal"/>
      <w:lvlText w:val="%1."/>
      <w:lvlJc w:val="left"/>
      <w:pPr>
        <w:ind w:left="720" w:hanging="360"/>
      </w:pPr>
      <w:rPr>
        <w:rFonts w:hint="default"/>
      </w:rPr>
    </w:lvl>
    <w:lvl w:ilvl="1">
      <w:start w:val="3"/>
      <w:numFmt w:val="decimal"/>
      <w:isLgl/>
      <w:lvlText w:val="%1.%2"/>
      <w:lvlJc w:val="left"/>
      <w:pPr>
        <w:ind w:left="1035" w:hanging="6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20608B5"/>
    <w:multiLevelType w:val="multilevel"/>
    <w:tmpl w:val="8CAAE06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9555570"/>
    <w:multiLevelType w:val="hybridMultilevel"/>
    <w:tmpl w:val="AC52484C"/>
    <w:lvl w:ilvl="0" w:tplc="996662AA">
      <w:start w:val="1"/>
      <w:numFmt w:val="lowerLetter"/>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2" w15:restartNumberingAfterBreak="0">
    <w:nsid w:val="2A2D38A9"/>
    <w:multiLevelType w:val="hybridMultilevel"/>
    <w:tmpl w:val="A65A44FA"/>
    <w:lvl w:ilvl="0" w:tplc="6D1E9E84">
      <w:start w:val="1"/>
      <w:numFmt w:val="bullet"/>
      <w:lvlText w:val="-"/>
      <w:lvlJc w:val="left"/>
      <w:pPr>
        <w:ind w:left="1044" w:hanging="360"/>
      </w:pPr>
      <w:rPr>
        <w:rFonts w:ascii="Times New Roman" w:eastAsia="Times New Roman" w:hAnsi="Times New Roman" w:cs="Times New Roman" w:hint="default"/>
      </w:rPr>
    </w:lvl>
    <w:lvl w:ilvl="1" w:tplc="04090003" w:tentative="1">
      <w:start w:val="1"/>
      <w:numFmt w:val="bullet"/>
      <w:lvlText w:val="o"/>
      <w:lvlJc w:val="left"/>
      <w:pPr>
        <w:ind w:left="1764" w:hanging="360"/>
      </w:pPr>
      <w:rPr>
        <w:rFonts w:ascii="Courier New" w:hAnsi="Courier New" w:cs="Courier New" w:hint="default"/>
      </w:rPr>
    </w:lvl>
    <w:lvl w:ilvl="2" w:tplc="04090005" w:tentative="1">
      <w:start w:val="1"/>
      <w:numFmt w:val="bullet"/>
      <w:lvlText w:val=""/>
      <w:lvlJc w:val="left"/>
      <w:pPr>
        <w:ind w:left="2484" w:hanging="360"/>
      </w:pPr>
      <w:rPr>
        <w:rFonts w:ascii="Wingdings" w:hAnsi="Wingdings" w:hint="default"/>
      </w:rPr>
    </w:lvl>
    <w:lvl w:ilvl="3" w:tplc="04090001" w:tentative="1">
      <w:start w:val="1"/>
      <w:numFmt w:val="bullet"/>
      <w:lvlText w:val=""/>
      <w:lvlJc w:val="left"/>
      <w:pPr>
        <w:ind w:left="3204" w:hanging="360"/>
      </w:pPr>
      <w:rPr>
        <w:rFonts w:ascii="Symbol" w:hAnsi="Symbol" w:hint="default"/>
      </w:rPr>
    </w:lvl>
    <w:lvl w:ilvl="4" w:tplc="04090003" w:tentative="1">
      <w:start w:val="1"/>
      <w:numFmt w:val="bullet"/>
      <w:lvlText w:val="o"/>
      <w:lvlJc w:val="left"/>
      <w:pPr>
        <w:ind w:left="3924" w:hanging="360"/>
      </w:pPr>
      <w:rPr>
        <w:rFonts w:ascii="Courier New" w:hAnsi="Courier New" w:cs="Courier New" w:hint="default"/>
      </w:rPr>
    </w:lvl>
    <w:lvl w:ilvl="5" w:tplc="04090005" w:tentative="1">
      <w:start w:val="1"/>
      <w:numFmt w:val="bullet"/>
      <w:lvlText w:val=""/>
      <w:lvlJc w:val="left"/>
      <w:pPr>
        <w:ind w:left="4644" w:hanging="360"/>
      </w:pPr>
      <w:rPr>
        <w:rFonts w:ascii="Wingdings" w:hAnsi="Wingdings" w:hint="default"/>
      </w:rPr>
    </w:lvl>
    <w:lvl w:ilvl="6" w:tplc="04090001" w:tentative="1">
      <w:start w:val="1"/>
      <w:numFmt w:val="bullet"/>
      <w:lvlText w:val=""/>
      <w:lvlJc w:val="left"/>
      <w:pPr>
        <w:ind w:left="5364" w:hanging="360"/>
      </w:pPr>
      <w:rPr>
        <w:rFonts w:ascii="Symbol" w:hAnsi="Symbol" w:hint="default"/>
      </w:rPr>
    </w:lvl>
    <w:lvl w:ilvl="7" w:tplc="04090003" w:tentative="1">
      <w:start w:val="1"/>
      <w:numFmt w:val="bullet"/>
      <w:lvlText w:val="o"/>
      <w:lvlJc w:val="left"/>
      <w:pPr>
        <w:ind w:left="6084" w:hanging="360"/>
      </w:pPr>
      <w:rPr>
        <w:rFonts w:ascii="Courier New" w:hAnsi="Courier New" w:cs="Courier New" w:hint="default"/>
      </w:rPr>
    </w:lvl>
    <w:lvl w:ilvl="8" w:tplc="04090005" w:tentative="1">
      <w:start w:val="1"/>
      <w:numFmt w:val="bullet"/>
      <w:lvlText w:val=""/>
      <w:lvlJc w:val="left"/>
      <w:pPr>
        <w:ind w:left="6804" w:hanging="360"/>
      </w:pPr>
      <w:rPr>
        <w:rFonts w:ascii="Wingdings" w:hAnsi="Wingdings" w:hint="default"/>
      </w:rPr>
    </w:lvl>
  </w:abstractNum>
  <w:abstractNum w:abstractNumId="13" w15:restartNumberingAfterBreak="0">
    <w:nsid w:val="2A9D0F9A"/>
    <w:multiLevelType w:val="hybridMultilevel"/>
    <w:tmpl w:val="0D4672BE"/>
    <w:lvl w:ilvl="0" w:tplc="3A0AF6A0">
      <w:start w:val="1"/>
      <w:numFmt w:val="lowerLetter"/>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4" w15:restartNumberingAfterBreak="0">
    <w:nsid w:val="2AB227CD"/>
    <w:multiLevelType w:val="hybridMultilevel"/>
    <w:tmpl w:val="21761F8C"/>
    <w:lvl w:ilvl="0" w:tplc="041B0005">
      <w:start w:val="1"/>
      <w:numFmt w:val="bullet"/>
      <w:lvlText w:val=""/>
      <w:lvlJc w:val="left"/>
      <w:pPr>
        <w:ind w:left="1429" w:hanging="360"/>
      </w:pPr>
      <w:rPr>
        <w:rFonts w:ascii="Wingdings" w:hAnsi="Wingdings" w:hint="default"/>
        <w:color w:val="FF0000"/>
      </w:rPr>
    </w:lvl>
    <w:lvl w:ilvl="1" w:tplc="041B0003" w:tentative="1">
      <w:start w:val="1"/>
      <w:numFmt w:val="bullet"/>
      <w:lvlText w:val="o"/>
      <w:lvlJc w:val="left"/>
      <w:pPr>
        <w:ind w:left="2149" w:hanging="360"/>
      </w:pPr>
      <w:rPr>
        <w:rFonts w:ascii="Courier New" w:hAnsi="Courier New" w:cs="Courier New" w:hint="default"/>
      </w:rPr>
    </w:lvl>
    <w:lvl w:ilvl="2" w:tplc="041B0005" w:tentative="1">
      <w:start w:val="1"/>
      <w:numFmt w:val="bullet"/>
      <w:lvlText w:val=""/>
      <w:lvlJc w:val="left"/>
      <w:pPr>
        <w:ind w:left="2869" w:hanging="360"/>
      </w:pPr>
      <w:rPr>
        <w:rFonts w:ascii="Wingdings" w:hAnsi="Wingdings" w:hint="default"/>
      </w:rPr>
    </w:lvl>
    <w:lvl w:ilvl="3" w:tplc="041B0001" w:tentative="1">
      <w:start w:val="1"/>
      <w:numFmt w:val="bullet"/>
      <w:lvlText w:val=""/>
      <w:lvlJc w:val="left"/>
      <w:pPr>
        <w:ind w:left="3589" w:hanging="360"/>
      </w:pPr>
      <w:rPr>
        <w:rFonts w:ascii="Symbol" w:hAnsi="Symbol" w:hint="default"/>
      </w:rPr>
    </w:lvl>
    <w:lvl w:ilvl="4" w:tplc="041B0003" w:tentative="1">
      <w:start w:val="1"/>
      <w:numFmt w:val="bullet"/>
      <w:lvlText w:val="o"/>
      <w:lvlJc w:val="left"/>
      <w:pPr>
        <w:ind w:left="4309" w:hanging="360"/>
      </w:pPr>
      <w:rPr>
        <w:rFonts w:ascii="Courier New" w:hAnsi="Courier New" w:cs="Courier New" w:hint="default"/>
      </w:rPr>
    </w:lvl>
    <w:lvl w:ilvl="5" w:tplc="041B0005" w:tentative="1">
      <w:start w:val="1"/>
      <w:numFmt w:val="bullet"/>
      <w:lvlText w:val=""/>
      <w:lvlJc w:val="left"/>
      <w:pPr>
        <w:ind w:left="5029" w:hanging="360"/>
      </w:pPr>
      <w:rPr>
        <w:rFonts w:ascii="Wingdings" w:hAnsi="Wingdings" w:hint="default"/>
      </w:rPr>
    </w:lvl>
    <w:lvl w:ilvl="6" w:tplc="041B0001" w:tentative="1">
      <w:start w:val="1"/>
      <w:numFmt w:val="bullet"/>
      <w:lvlText w:val=""/>
      <w:lvlJc w:val="left"/>
      <w:pPr>
        <w:ind w:left="5749" w:hanging="360"/>
      </w:pPr>
      <w:rPr>
        <w:rFonts w:ascii="Symbol" w:hAnsi="Symbol" w:hint="default"/>
      </w:rPr>
    </w:lvl>
    <w:lvl w:ilvl="7" w:tplc="041B0003" w:tentative="1">
      <w:start w:val="1"/>
      <w:numFmt w:val="bullet"/>
      <w:lvlText w:val="o"/>
      <w:lvlJc w:val="left"/>
      <w:pPr>
        <w:ind w:left="6469" w:hanging="360"/>
      </w:pPr>
      <w:rPr>
        <w:rFonts w:ascii="Courier New" w:hAnsi="Courier New" w:cs="Courier New" w:hint="default"/>
      </w:rPr>
    </w:lvl>
    <w:lvl w:ilvl="8" w:tplc="041B0005" w:tentative="1">
      <w:start w:val="1"/>
      <w:numFmt w:val="bullet"/>
      <w:lvlText w:val=""/>
      <w:lvlJc w:val="left"/>
      <w:pPr>
        <w:ind w:left="7189" w:hanging="360"/>
      </w:pPr>
      <w:rPr>
        <w:rFonts w:ascii="Wingdings" w:hAnsi="Wingdings" w:hint="default"/>
      </w:rPr>
    </w:lvl>
  </w:abstractNum>
  <w:abstractNum w:abstractNumId="15" w15:restartNumberingAfterBreak="0">
    <w:nsid w:val="2C852D87"/>
    <w:multiLevelType w:val="hybridMultilevel"/>
    <w:tmpl w:val="B37C0AA0"/>
    <w:lvl w:ilvl="0" w:tplc="041B0005">
      <w:start w:val="1"/>
      <w:numFmt w:val="bullet"/>
      <w:lvlText w:val=""/>
      <w:lvlJc w:val="left"/>
      <w:pPr>
        <w:ind w:left="1174" w:hanging="360"/>
      </w:pPr>
      <w:rPr>
        <w:rFonts w:ascii="Wingdings" w:hAnsi="Wingdings" w:hint="default"/>
      </w:rPr>
    </w:lvl>
    <w:lvl w:ilvl="1" w:tplc="041B0003" w:tentative="1">
      <w:start w:val="1"/>
      <w:numFmt w:val="bullet"/>
      <w:lvlText w:val="o"/>
      <w:lvlJc w:val="left"/>
      <w:pPr>
        <w:ind w:left="1894" w:hanging="360"/>
      </w:pPr>
      <w:rPr>
        <w:rFonts w:ascii="Courier New" w:hAnsi="Courier New" w:cs="Courier New" w:hint="default"/>
      </w:rPr>
    </w:lvl>
    <w:lvl w:ilvl="2" w:tplc="041B0005" w:tentative="1">
      <w:start w:val="1"/>
      <w:numFmt w:val="bullet"/>
      <w:lvlText w:val=""/>
      <w:lvlJc w:val="left"/>
      <w:pPr>
        <w:ind w:left="2614" w:hanging="360"/>
      </w:pPr>
      <w:rPr>
        <w:rFonts w:ascii="Wingdings" w:hAnsi="Wingdings" w:hint="default"/>
      </w:rPr>
    </w:lvl>
    <w:lvl w:ilvl="3" w:tplc="041B0001" w:tentative="1">
      <w:start w:val="1"/>
      <w:numFmt w:val="bullet"/>
      <w:lvlText w:val=""/>
      <w:lvlJc w:val="left"/>
      <w:pPr>
        <w:ind w:left="3334" w:hanging="360"/>
      </w:pPr>
      <w:rPr>
        <w:rFonts w:ascii="Symbol" w:hAnsi="Symbol" w:hint="default"/>
      </w:rPr>
    </w:lvl>
    <w:lvl w:ilvl="4" w:tplc="041B0003" w:tentative="1">
      <w:start w:val="1"/>
      <w:numFmt w:val="bullet"/>
      <w:lvlText w:val="o"/>
      <w:lvlJc w:val="left"/>
      <w:pPr>
        <w:ind w:left="4054" w:hanging="360"/>
      </w:pPr>
      <w:rPr>
        <w:rFonts w:ascii="Courier New" w:hAnsi="Courier New" w:cs="Courier New" w:hint="default"/>
      </w:rPr>
    </w:lvl>
    <w:lvl w:ilvl="5" w:tplc="041B0005" w:tentative="1">
      <w:start w:val="1"/>
      <w:numFmt w:val="bullet"/>
      <w:lvlText w:val=""/>
      <w:lvlJc w:val="left"/>
      <w:pPr>
        <w:ind w:left="4774" w:hanging="360"/>
      </w:pPr>
      <w:rPr>
        <w:rFonts w:ascii="Wingdings" w:hAnsi="Wingdings" w:hint="default"/>
      </w:rPr>
    </w:lvl>
    <w:lvl w:ilvl="6" w:tplc="041B0001" w:tentative="1">
      <w:start w:val="1"/>
      <w:numFmt w:val="bullet"/>
      <w:lvlText w:val=""/>
      <w:lvlJc w:val="left"/>
      <w:pPr>
        <w:ind w:left="5494" w:hanging="360"/>
      </w:pPr>
      <w:rPr>
        <w:rFonts w:ascii="Symbol" w:hAnsi="Symbol" w:hint="default"/>
      </w:rPr>
    </w:lvl>
    <w:lvl w:ilvl="7" w:tplc="041B0003" w:tentative="1">
      <w:start w:val="1"/>
      <w:numFmt w:val="bullet"/>
      <w:lvlText w:val="o"/>
      <w:lvlJc w:val="left"/>
      <w:pPr>
        <w:ind w:left="6214" w:hanging="360"/>
      </w:pPr>
      <w:rPr>
        <w:rFonts w:ascii="Courier New" w:hAnsi="Courier New" w:cs="Courier New" w:hint="default"/>
      </w:rPr>
    </w:lvl>
    <w:lvl w:ilvl="8" w:tplc="041B0005" w:tentative="1">
      <w:start w:val="1"/>
      <w:numFmt w:val="bullet"/>
      <w:lvlText w:val=""/>
      <w:lvlJc w:val="left"/>
      <w:pPr>
        <w:ind w:left="6934" w:hanging="360"/>
      </w:pPr>
      <w:rPr>
        <w:rFonts w:ascii="Wingdings" w:hAnsi="Wingdings" w:hint="default"/>
      </w:rPr>
    </w:lvl>
  </w:abstractNum>
  <w:abstractNum w:abstractNumId="16" w15:restartNumberingAfterBreak="0">
    <w:nsid w:val="2D763E6C"/>
    <w:multiLevelType w:val="hybridMultilevel"/>
    <w:tmpl w:val="709A5E78"/>
    <w:lvl w:ilvl="0" w:tplc="99920736">
      <w:start w:val="1"/>
      <w:numFmt w:val="lowerLetter"/>
      <w:lvlText w:val="%1)"/>
      <w:lvlJc w:val="left"/>
      <w:pPr>
        <w:ind w:left="1040" w:hanging="360"/>
      </w:pPr>
      <w:rPr>
        <w:rFonts w:ascii="Times New Roman" w:eastAsia="Times New Roman" w:hAnsi="Times New Roman" w:cs="Times New Roman"/>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17" w15:restartNumberingAfterBreak="0">
    <w:nsid w:val="36DC6506"/>
    <w:multiLevelType w:val="multilevel"/>
    <w:tmpl w:val="3140DC0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8D626B9"/>
    <w:multiLevelType w:val="hybridMultilevel"/>
    <w:tmpl w:val="BA4A261C"/>
    <w:lvl w:ilvl="0" w:tplc="F8E2A754">
      <w:start w:val="2"/>
      <w:numFmt w:val="bullet"/>
      <w:lvlText w:val="-"/>
      <w:lvlJc w:val="left"/>
      <w:pPr>
        <w:ind w:left="1040" w:hanging="360"/>
      </w:pPr>
      <w:rPr>
        <w:rFonts w:ascii="Times New Roman" w:eastAsia="Times New Roman"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19" w15:restartNumberingAfterBreak="0">
    <w:nsid w:val="415650A8"/>
    <w:multiLevelType w:val="hybridMultilevel"/>
    <w:tmpl w:val="94425348"/>
    <w:lvl w:ilvl="0" w:tplc="935A91B6">
      <w:start w:val="1"/>
      <w:numFmt w:val="bullet"/>
      <w:lvlText w:val="-"/>
      <w:lvlJc w:val="left"/>
      <w:pPr>
        <w:ind w:left="1040" w:hanging="360"/>
      </w:pPr>
      <w:rPr>
        <w:rFonts w:ascii="Times New Roman" w:eastAsia="Times New Roman"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20" w15:restartNumberingAfterBreak="0">
    <w:nsid w:val="5C9927BD"/>
    <w:multiLevelType w:val="multilevel"/>
    <w:tmpl w:val="61020A4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3823A16"/>
    <w:multiLevelType w:val="hybridMultilevel"/>
    <w:tmpl w:val="4992FC38"/>
    <w:lvl w:ilvl="0" w:tplc="041B0005">
      <w:start w:val="1"/>
      <w:numFmt w:val="bullet"/>
      <w:lvlText w:val=""/>
      <w:lvlJc w:val="left"/>
      <w:pPr>
        <w:ind w:left="720" w:hanging="360"/>
      </w:pPr>
      <w:rPr>
        <w:rFonts w:ascii="Wingdings" w:hAnsi="Wingdings"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2" w15:restartNumberingAfterBreak="0">
    <w:nsid w:val="63CA04A6"/>
    <w:multiLevelType w:val="hybridMultilevel"/>
    <w:tmpl w:val="2780E26A"/>
    <w:lvl w:ilvl="0" w:tplc="041B0005">
      <w:start w:val="1"/>
      <w:numFmt w:val="bullet"/>
      <w:lvlText w:val=""/>
      <w:lvlJc w:val="left"/>
      <w:pPr>
        <w:ind w:left="1080" w:hanging="360"/>
      </w:pPr>
      <w:rPr>
        <w:rFonts w:ascii="Wingdings" w:hAnsi="Wingdings" w:hint="default"/>
      </w:rPr>
    </w:lvl>
    <w:lvl w:ilvl="1" w:tplc="041B0003" w:tentative="1">
      <w:start w:val="1"/>
      <w:numFmt w:val="bullet"/>
      <w:lvlText w:val="o"/>
      <w:lvlJc w:val="left"/>
      <w:pPr>
        <w:ind w:left="1800" w:hanging="360"/>
      </w:pPr>
      <w:rPr>
        <w:rFonts w:ascii="Courier New" w:hAnsi="Courier New" w:cs="Courier New" w:hint="default"/>
      </w:rPr>
    </w:lvl>
    <w:lvl w:ilvl="2" w:tplc="041B0005" w:tentative="1">
      <w:start w:val="1"/>
      <w:numFmt w:val="bullet"/>
      <w:lvlText w:val=""/>
      <w:lvlJc w:val="left"/>
      <w:pPr>
        <w:ind w:left="2520" w:hanging="360"/>
      </w:pPr>
      <w:rPr>
        <w:rFonts w:ascii="Wingdings" w:hAnsi="Wingdings" w:hint="default"/>
      </w:rPr>
    </w:lvl>
    <w:lvl w:ilvl="3" w:tplc="041B0001" w:tentative="1">
      <w:start w:val="1"/>
      <w:numFmt w:val="bullet"/>
      <w:lvlText w:val=""/>
      <w:lvlJc w:val="left"/>
      <w:pPr>
        <w:ind w:left="3240" w:hanging="360"/>
      </w:pPr>
      <w:rPr>
        <w:rFonts w:ascii="Symbol" w:hAnsi="Symbol" w:hint="default"/>
      </w:rPr>
    </w:lvl>
    <w:lvl w:ilvl="4" w:tplc="041B0003" w:tentative="1">
      <w:start w:val="1"/>
      <w:numFmt w:val="bullet"/>
      <w:lvlText w:val="o"/>
      <w:lvlJc w:val="left"/>
      <w:pPr>
        <w:ind w:left="3960" w:hanging="360"/>
      </w:pPr>
      <w:rPr>
        <w:rFonts w:ascii="Courier New" w:hAnsi="Courier New" w:cs="Courier New" w:hint="default"/>
      </w:rPr>
    </w:lvl>
    <w:lvl w:ilvl="5" w:tplc="041B0005" w:tentative="1">
      <w:start w:val="1"/>
      <w:numFmt w:val="bullet"/>
      <w:lvlText w:val=""/>
      <w:lvlJc w:val="left"/>
      <w:pPr>
        <w:ind w:left="4680" w:hanging="360"/>
      </w:pPr>
      <w:rPr>
        <w:rFonts w:ascii="Wingdings" w:hAnsi="Wingdings" w:hint="default"/>
      </w:rPr>
    </w:lvl>
    <w:lvl w:ilvl="6" w:tplc="041B0001" w:tentative="1">
      <w:start w:val="1"/>
      <w:numFmt w:val="bullet"/>
      <w:lvlText w:val=""/>
      <w:lvlJc w:val="left"/>
      <w:pPr>
        <w:ind w:left="5400" w:hanging="360"/>
      </w:pPr>
      <w:rPr>
        <w:rFonts w:ascii="Symbol" w:hAnsi="Symbol" w:hint="default"/>
      </w:rPr>
    </w:lvl>
    <w:lvl w:ilvl="7" w:tplc="041B0003" w:tentative="1">
      <w:start w:val="1"/>
      <w:numFmt w:val="bullet"/>
      <w:lvlText w:val="o"/>
      <w:lvlJc w:val="left"/>
      <w:pPr>
        <w:ind w:left="6120" w:hanging="360"/>
      </w:pPr>
      <w:rPr>
        <w:rFonts w:ascii="Courier New" w:hAnsi="Courier New" w:cs="Courier New" w:hint="default"/>
      </w:rPr>
    </w:lvl>
    <w:lvl w:ilvl="8" w:tplc="041B0005" w:tentative="1">
      <w:start w:val="1"/>
      <w:numFmt w:val="bullet"/>
      <w:lvlText w:val=""/>
      <w:lvlJc w:val="left"/>
      <w:pPr>
        <w:ind w:left="6840" w:hanging="360"/>
      </w:pPr>
      <w:rPr>
        <w:rFonts w:ascii="Wingdings" w:hAnsi="Wingdings" w:hint="default"/>
      </w:rPr>
    </w:lvl>
  </w:abstractNum>
  <w:abstractNum w:abstractNumId="23" w15:restartNumberingAfterBreak="0">
    <w:nsid w:val="64A31B80"/>
    <w:multiLevelType w:val="hybridMultilevel"/>
    <w:tmpl w:val="65FC01CC"/>
    <w:lvl w:ilvl="0" w:tplc="041B0005">
      <w:start w:val="1"/>
      <w:numFmt w:val="bullet"/>
      <w:lvlText w:val=""/>
      <w:lvlJc w:val="left"/>
      <w:pPr>
        <w:ind w:left="1429" w:hanging="360"/>
      </w:pPr>
      <w:rPr>
        <w:rFonts w:ascii="Wingdings" w:hAnsi="Wingdings" w:hint="default"/>
        <w:color w:val="FF0000"/>
      </w:rPr>
    </w:lvl>
    <w:lvl w:ilvl="1" w:tplc="041B0003" w:tentative="1">
      <w:start w:val="1"/>
      <w:numFmt w:val="bullet"/>
      <w:lvlText w:val="o"/>
      <w:lvlJc w:val="left"/>
      <w:pPr>
        <w:ind w:left="2149" w:hanging="360"/>
      </w:pPr>
      <w:rPr>
        <w:rFonts w:ascii="Courier New" w:hAnsi="Courier New" w:cs="Courier New" w:hint="default"/>
      </w:rPr>
    </w:lvl>
    <w:lvl w:ilvl="2" w:tplc="041B0005" w:tentative="1">
      <w:start w:val="1"/>
      <w:numFmt w:val="bullet"/>
      <w:lvlText w:val=""/>
      <w:lvlJc w:val="left"/>
      <w:pPr>
        <w:ind w:left="2869" w:hanging="360"/>
      </w:pPr>
      <w:rPr>
        <w:rFonts w:ascii="Wingdings" w:hAnsi="Wingdings" w:hint="default"/>
      </w:rPr>
    </w:lvl>
    <w:lvl w:ilvl="3" w:tplc="041B0001" w:tentative="1">
      <w:start w:val="1"/>
      <w:numFmt w:val="bullet"/>
      <w:lvlText w:val=""/>
      <w:lvlJc w:val="left"/>
      <w:pPr>
        <w:ind w:left="3589" w:hanging="360"/>
      </w:pPr>
      <w:rPr>
        <w:rFonts w:ascii="Symbol" w:hAnsi="Symbol" w:hint="default"/>
      </w:rPr>
    </w:lvl>
    <w:lvl w:ilvl="4" w:tplc="041B0003" w:tentative="1">
      <w:start w:val="1"/>
      <w:numFmt w:val="bullet"/>
      <w:lvlText w:val="o"/>
      <w:lvlJc w:val="left"/>
      <w:pPr>
        <w:ind w:left="4309" w:hanging="360"/>
      </w:pPr>
      <w:rPr>
        <w:rFonts w:ascii="Courier New" w:hAnsi="Courier New" w:cs="Courier New" w:hint="default"/>
      </w:rPr>
    </w:lvl>
    <w:lvl w:ilvl="5" w:tplc="041B0005" w:tentative="1">
      <w:start w:val="1"/>
      <w:numFmt w:val="bullet"/>
      <w:lvlText w:val=""/>
      <w:lvlJc w:val="left"/>
      <w:pPr>
        <w:ind w:left="5029" w:hanging="360"/>
      </w:pPr>
      <w:rPr>
        <w:rFonts w:ascii="Wingdings" w:hAnsi="Wingdings" w:hint="default"/>
      </w:rPr>
    </w:lvl>
    <w:lvl w:ilvl="6" w:tplc="041B0001" w:tentative="1">
      <w:start w:val="1"/>
      <w:numFmt w:val="bullet"/>
      <w:lvlText w:val=""/>
      <w:lvlJc w:val="left"/>
      <w:pPr>
        <w:ind w:left="5749" w:hanging="360"/>
      </w:pPr>
      <w:rPr>
        <w:rFonts w:ascii="Symbol" w:hAnsi="Symbol" w:hint="default"/>
      </w:rPr>
    </w:lvl>
    <w:lvl w:ilvl="7" w:tplc="041B0003" w:tentative="1">
      <w:start w:val="1"/>
      <w:numFmt w:val="bullet"/>
      <w:lvlText w:val="o"/>
      <w:lvlJc w:val="left"/>
      <w:pPr>
        <w:ind w:left="6469" w:hanging="360"/>
      </w:pPr>
      <w:rPr>
        <w:rFonts w:ascii="Courier New" w:hAnsi="Courier New" w:cs="Courier New" w:hint="default"/>
      </w:rPr>
    </w:lvl>
    <w:lvl w:ilvl="8" w:tplc="041B0005" w:tentative="1">
      <w:start w:val="1"/>
      <w:numFmt w:val="bullet"/>
      <w:lvlText w:val=""/>
      <w:lvlJc w:val="left"/>
      <w:pPr>
        <w:ind w:left="7189" w:hanging="360"/>
      </w:pPr>
      <w:rPr>
        <w:rFonts w:ascii="Wingdings" w:hAnsi="Wingdings" w:hint="default"/>
      </w:rPr>
    </w:lvl>
  </w:abstractNum>
  <w:abstractNum w:abstractNumId="24" w15:restartNumberingAfterBreak="0">
    <w:nsid w:val="68B5360C"/>
    <w:multiLevelType w:val="hybridMultilevel"/>
    <w:tmpl w:val="674415AC"/>
    <w:lvl w:ilvl="0" w:tplc="DF0695C2">
      <w:start w:val="1"/>
      <w:numFmt w:val="bullet"/>
      <w:pStyle w:val="Odrazky"/>
      <w:lvlText w:val=""/>
      <w:lvlJc w:val="left"/>
      <w:pPr>
        <w:ind w:left="720" w:hanging="360"/>
      </w:pPr>
      <w:rPr>
        <w:rFonts w:ascii="Wingdings" w:hAnsi="Wingdings"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5" w15:restartNumberingAfterBreak="0">
    <w:nsid w:val="6FD33CD2"/>
    <w:multiLevelType w:val="hybridMultilevel"/>
    <w:tmpl w:val="19147912"/>
    <w:lvl w:ilvl="0" w:tplc="B56204F0">
      <w:start w:val="1"/>
      <w:numFmt w:val="bullet"/>
      <w:lvlText w:val=""/>
      <w:lvlJc w:val="left"/>
      <w:pPr>
        <w:ind w:left="1429" w:hanging="360"/>
      </w:pPr>
      <w:rPr>
        <w:rFonts w:ascii="Wingdings" w:hAnsi="Wingdings" w:hint="default"/>
        <w:color w:val="auto"/>
      </w:rPr>
    </w:lvl>
    <w:lvl w:ilvl="1" w:tplc="041B0003" w:tentative="1">
      <w:start w:val="1"/>
      <w:numFmt w:val="bullet"/>
      <w:lvlText w:val="o"/>
      <w:lvlJc w:val="left"/>
      <w:pPr>
        <w:ind w:left="2149" w:hanging="360"/>
      </w:pPr>
      <w:rPr>
        <w:rFonts w:ascii="Courier New" w:hAnsi="Courier New" w:cs="Courier New" w:hint="default"/>
      </w:rPr>
    </w:lvl>
    <w:lvl w:ilvl="2" w:tplc="041B0005" w:tentative="1">
      <w:start w:val="1"/>
      <w:numFmt w:val="bullet"/>
      <w:lvlText w:val=""/>
      <w:lvlJc w:val="left"/>
      <w:pPr>
        <w:ind w:left="2869" w:hanging="360"/>
      </w:pPr>
      <w:rPr>
        <w:rFonts w:ascii="Wingdings" w:hAnsi="Wingdings" w:hint="default"/>
      </w:rPr>
    </w:lvl>
    <w:lvl w:ilvl="3" w:tplc="041B0001" w:tentative="1">
      <w:start w:val="1"/>
      <w:numFmt w:val="bullet"/>
      <w:lvlText w:val=""/>
      <w:lvlJc w:val="left"/>
      <w:pPr>
        <w:ind w:left="3589" w:hanging="360"/>
      </w:pPr>
      <w:rPr>
        <w:rFonts w:ascii="Symbol" w:hAnsi="Symbol" w:hint="default"/>
      </w:rPr>
    </w:lvl>
    <w:lvl w:ilvl="4" w:tplc="041B0003" w:tentative="1">
      <w:start w:val="1"/>
      <w:numFmt w:val="bullet"/>
      <w:lvlText w:val="o"/>
      <w:lvlJc w:val="left"/>
      <w:pPr>
        <w:ind w:left="4309" w:hanging="360"/>
      </w:pPr>
      <w:rPr>
        <w:rFonts w:ascii="Courier New" w:hAnsi="Courier New" w:cs="Courier New" w:hint="default"/>
      </w:rPr>
    </w:lvl>
    <w:lvl w:ilvl="5" w:tplc="041B0005" w:tentative="1">
      <w:start w:val="1"/>
      <w:numFmt w:val="bullet"/>
      <w:lvlText w:val=""/>
      <w:lvlJc w:val="left"/>
      <w:pPr>
        <w:ind w:left="5029" w:hanging="360"/>
      </w:pPr>
      <w:rPr>
        <w:rFonts w:ascii="Wingdings" w:hAnsi="Wingdings" w:hint="default"/>
      </w:rPr>
    </w:lvl>
    <w:lvl w:ilvl="6" w:tplc="041B0001" w:tentative="1">
      <w:start w:val="1"/>
      <w:numFmt w:val="bullet"/>
      <w:lvlText w:val=""/>
      <w:lvlJc w:val="left"/>
      <w:pPr>
        <w:ind w:left="5749" w:hanging="360"/>
      </w:pPr>
      <w:rPr>
        <w:rFonts w:ascii="Symbol" w:hAnsi="Symbol" w:hint="default"/>
      </w:rPr>
    </w:lvl>
    <w:lvl w:ilvl="7" w:tplc="041B0003" w:tentative="1">
      <w:start w:val="1"/>
      <w:numFmt w:val="bullet"/>
      <w:lvlText w:val="o"/>
      <w:lvlJc w:val="left"/>
      <w:pPr>
        <w:ind w:left="6469" w:hanging="360"/>
      </w:pPr>
      <w:rPr>
        <w:rFonts w:ascii="Courier New" w:hAnsi="Courier New" w:cs="Courier New" w:hint="default"/>
      </w:rPr>
    </w:lvl>
    <w:lvl w:ilvl="8" w:tplc="041B0005" w:tentative="1">
      <w:start w:val="1"/>
      <w:numFmt w:val="bullet"/>
      <w:lvlText w:val=""/>
      <w:lvlJc w:val="left"/>
      <w:pPr>
        <w:ind w:left="7189" w:hanging="360"/>
      </w:pPr>
      <w:rPr>
        <w:rFonts w:ascii="Wingdings" w:hAnsi="Wingdings" w:hint="default"/>
      </w:rPr>
    </w:lvl>
  </w:abstractNum>
  <w:abstractNum w:abstractNumId="26" w15:restartNumberingAfterBreak="0">
    <w:nsid w:val="74E5593F"/>
    <w:multiLevelType w:val="multilevel"/>
    <w:tmpl w:val="809AF0A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6D220C9"/>
    <w:multiLevelType w:val="hybridMultilevel"/>
    <w:tmpl w:val="C9486ACE"/>
    <w:lvl w:ilvl="0" w:tplc="041B0001">
      <w:start w:val="1"/>
      <w:numFmt w:val="bullet"/>
      <w:lvlText w:val=""/>
      <w:lvlJc w:val="left"/>
      <w:pPr>
        <w:ind w:left="1400" w:hanging="360"/>
      </w:pPr>
      <w:rPr>
        <w:rFonts w:ascii="Symbol" w:hAnsi="Symbol" w:hint="default"/>
      </w:rPr>
    </w:lvl>
    <w:lvl w:ilvl="1" w:tplc="041B0003" w:tentative="1">
      <w:start w:val="1"/>
      <w:numFmt w:val="bullet"/>
      <w:lvlText w:val="o"/>
      <w:lvlJc w:val="left"/>
      <w:pPr>
        <w:ind w:left="2120" w:hanging="360"/>
      </w:pPr>
      <w:rPr>
        <w:rFonts w:ascii="Courier New" w:hAnsi="Courier New" w:cs="Courier New" w:hint="default"/>
      </w:rPr>
    </w:lvl>
    <w:lvl w:ilvl="2" w:tplc="041B0005" w:tentative="1">
      <w:start w:val="1"/>
      <w:numFmt w:val="bullet"/>
      <w:lvlText w:val=""/>
      <w:lvlJc w:val="left"/>
      <w:pPr>
        <w:ind w:left="2840" w:hanging="360"/>
      </w:pPr>
      <w:rPr>
        <w:rFonts w:ascii="Wingdings" w:hAnsi="Wingdings" w:hint="default"/>
      </w:rPr>
    </w:lvl>
    <w:lvl w:ilvl="3" w:tplc="041B0001" w:tentative="1">
      <w:start w:val="1"/>
      <w:numFmt w:val="bullet"/>
      <w:lvlText w:val=""/>
      <w:lvlJc w:val="left"/>
      <w:pPr>
        <w:ind w:left="3560" w:hanging="360"/>
      </w:pPr>
      <w:rPr>
        <w:rFonts w:ascii="Symbol" w:hAnsi="Symbol" w:hint="default"/>
      </w:rPr>
    </w:lvl>
    <w:lvl w:ilvl="4" w:tplc="041B0003" w:tentative="1">
      <w:start w:val="1"/>
      <w:numFmt w:val="bullet"/>
      <w:lvlText w:val="o"/>
      <w:lvlJc w:val="left"/>
      <w:pPr>
        <w:ind w:left="4280" w:hanging="360"/>
      </w:pPr>
      <w:rPr>
        <w:rFonts w:ascii="Courier New" w:hAnsi="Courier New" w:cs="Courier New" w:hint="default"/>
      </w:rPr>
    </w:lvl>
    <w:lvl w:ilvl="5" w:tplc="041B0005" w:tentative="1">
      <w:start w:val="1"/>
      <w:numFmt w:val="bullet"/>
      <w:lvlText w:val=""/>
      <w:lvlJc w:val="left"/>
      <w:pPr>
        <w:ind w:left="5000" w:hanging="360"/>
      </w:pPr>
      <w:rPr>
        <w:rFonts w:ascii="Wingdings" w:hAnsi="Wingdings" w:hint="default"/>
      </w:rPr>
    </w:lvl>
    <w:lvl w:ilvl="6" w:tplc="041B0001" w:tentative="1">
      <w:start w:val="1"/>
      <w:numFmt w:val="bullet"/>
      <w:lvlText w:val=""/>
      <w:lvlJc w:val="left"/>
      <w:pPr>
        <w:ind w:left="5720" w:hanging="360"/>
      </w:pPr>
      <w:rPr>
        <w:rFonts w:ascii="Symbol" w:hAnsi="Symbol" w:hint="default"/>
      </w:rPr>
    </w:lvl>
    <w:lvl w:ilvl="7" w:tplc="041B0003" w:tentative="1">
      <w:start w:val="1"/>
      <w:numFmt w:val="bullet"/>
      <w:lvlText w:val="o"/>
      <w:lvlJc w:val="left"/>
      <w:pPr>
        <w:ind w:left="6440" w:hanging="360"/>
      </w:pPr>
      <w:rPr>
        <w:rFonts w:ascii="Courier New" w:hAnsi="Courier New" w:cs="Courier New" w:hint="default"/>
      </w:rPr>
    </w:lvl>
    <w:lvl w:ilvl="8" w:tplc="041B0005" w:tentative="1">
      <w:start w:val="1"/>
      <w:numFmt w:val="bullet"/>
      <w:lvlText w:val=""/>
      <w:lvlJc w:val="left"/>
      <w:pPr>
        <w:ind w:left="7160" w:hanging="360"/>
      </w:pPr>
      <w:rPr>
        <w:rFonts w:ascii="Wingdings" w:hAnsi="Wingdings" w:hint="default"/>
      </w:rPr>
    </w:lvl>
  </w:abstractNum>
  <w:abstractNum w:abstractNumId="28" w15:restartNumberingAfterBreak="0">
    <w:nsid w:val="7C907454"/>
    <w:multiLevelType w:val="multilevel"/>
    <w:tmpl w:val="2098E2D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853060296">
    <w:abstractNumId w:val="1"/>
  </w:num>
  <w:num w:numId="2" w16cid:durableId="553388986">
    <w:abstractNumId w:val="0"/>
  </w:num>
  <w:num w:numId="3" w16cid:durableId="1814104277">
    <w:abstractNumId w:val="8"/>
  </w:num>
  <w:num w:numId="4" w16cid:durableId="762340787">
    <w:abstractNumId w:val="24"/>
  </w:num>
  <w:num w:numId="5" w16cid:durableId="1073308230">
    <w:abstractNumId w:val="20"/>
  </w:num>
  <w:num w:numId="6" w16cid:durableId="1816482116">
    <w:abstractNumId w:val="4"/>
  </w:num>
  <w:num w:numId="7" w16cid:durableId="1736468726">
    <w:abstractNumId w:val="26"/>
  </w:num>
  <w:num w:numId="8" w16cid:durableId="956566999">
    <w:abstractNumId w:val="17"/>
  </w:num>
  <w:num w:numId="9" w16cid:durableId="956910653">
    <w:abstractNumId w:val="7"/>
  </w:num>
  <w:num w:numId="10" w16cid:durableId="1950508470">
    <w:abstractNumId w:val="22"/>
  </w:num>
  <w:num w:numId="11" w16cid:durableId="45839240">
    <w:abstractNumId w:val="15"/>
  </w:num>
  <w:num w:numId="12" w16cid:durableId="1585261541">
    <w:abstractNumId w:val="21"/>
  </w:num>
  <w:num w:numId="13" w16cid:durableId="1972444814">
    <w:abstractNumId w:val="9"/>
  </w:num>
  <w:num w:numId="14" w16cid:durableId="545680652">
    <w:abstractNumId w:val="2"/>
  </w:num>
  <w:num w:numId="15" w16cid:durableId="1790271063">
    <w:abstractNumId w:val="10"/>
  </w:num>
  <w:num w:numId="16" w16cid:durableId="1319315">
    <w:abstractNumId w:val="5"/>
  </w:num>
  <w:num w:numId="17" w16cid:durableId="1960837576">
    <w:abstractNumId w:val="14"/>
  </w:num>
  <w:num w:numId="18" w16cid:durableId="784928488">
    <w:abstractNumId w:val="23"/>
  </w:num>
  <w:num w:numId="19" w16cid:durableId="767584246">
    <w:abstractNumId w:val="25"/>
  </w:num>
  <w:num w:numId="20" w16cid:durableId="803691881">
    <w:abstractNumId w:val="3"/>
  </w:num>
  <w:num w:numId="21" w16cid:durableId="2099979392">
    <w:abstractNumId w:val="28"/>
  </w:num>
  <w:num w:numId="22" w16cid:durableId="406728756">
    <w:abstractNumId w:val="27"/>
  </w:num>
  <w:num w:numId="23" w16cid:durableId="1827820095">
    <w:abstractNumId w:val="24"/>
  </w:num>
  <w:num w:numId="24" w16cid:durableId="58751470">
    <w:abstractNumId w:val="18"/>
  </w:num>
  <w:num w:numId="25" w16cid:durableId="1544244099">
    <w:abstractNumId w:val="12"/>
  </w:num>
  <w:num w:numId="26" w16cid:durableId="1021735825">
    <w:abstractNumId w:val="16"/>
  </w:num>
  <w:num w:numId="27" w16cid:durableId="1812020413">
    <w:abstractNumId w:val="11"/>
  </w:num>
  <w:num w:numId="28" w16cid:durableId="1250963536">
    <w:abstractNumId w:val="13"/>
  </w:num>
  <w:num w:numId="29" w16cid:durableId="1107582732">
    <w:abstractNumId w:val="6"/>
  </w:num>
  <w:num w:numId="30" w16cid:durableId="2121753194">
    <w:abstractNumId w:val="19"/>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ohana Heneková">
    <w15:presenceInfo w15:providerId="AD" w15:userId="S::johana.henekova@student.ukf.sk::31c7ecd6-280c-4dfa-a238-7ec730d600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68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SwMDCyNDEyNjcBIiUdpeDU4uLM/DyQAuNaAJQlTjYsAAAA"/>
  </w:docVars>
  <w:rsids>
    <w:rsidRoot w:val="009F5F11"/>
    <w:rsid w:val="00001314"/>
    <w:rsid w:val="000041C9"/>
    <w:rsid w:val="00011F97"/>
    <w:rsid w:val="00012272"/>
    <w:rsid w:val="00014325"/>
    <w:rsid w:val="0002068A"/>
    <w:rsid w:val="000212C9"/>
    <w:rsid w:val="00022CD1"/>
    <w:rsid w:val="00024BE0"/>
    <w:rsid w:val="00026659"/>
    <w:rsid w:val="00032E44"/>
    <w:rsid w:val="000333AF"/>
    <w:rsid w:val="00043DE8"/>
    <w:rsid w:val="0005494A"/>
    <w:rsid w:val="00055597"/>
    <w:rsid w:val="0005792F"/>
    <w:rsid w:val="00062921"/>
    <w:rsid w:val="0006349A"/>
    <w:rsid w:val="00067D87"/>
    <w:rsid w:val="00074AC0"/>
    <w:rsid w:val="00076F22"/>
    <w:rsid w:val="00077389"/>
    <w:rsid w:val="00081307"/>
    <w:rsid w:val="00082BAC"/>
    <w:rsid w:val="00083480"/>
    <w:rsid w:val="00084CBC"/>
    <w:rsid w:val="0008711C"/>
    <w:rsid w:val="00096B44"/>
    <w:rsid w:val="0009722D"/>
    <w:rsid w:val="000A5BDB"/>
    <w:rsid w:val="000B07B0"/>
    <w:rsid w:val="000B1468"/>
    <w:rsid w:val="000B244A"/>
    <w:rsid w:val="000C08B6"/>
    <w:rsid w:val="000C2DA0"/>
    <w:rsid w:val="000C3CCF"/>
    <w:rsid w:val="000C5BCA"/>
    <w:rsid w:val="000C6EC7"/>
    <w:rsid w:val="000C7FB5"/>
    <w:rsid w:val="000D5581"/>
    <w:rsid w:val="000E7C32"/>
    <w:rsid w:val="000F2915"/>
    <w:rsid w:val="000F470B"/>
    <w:rsid w:val="000F6AC0"/>
    <w:rsid w:val="00104253"/>
    <w:rsid w:val="00105425"/>
    <w:rsid w:val="00106664"/>
    <w:rsid w:val="001107F3"/>
    <w:rsid w:val="00110FB2"/>
    <w:rsid w:val="00112451"/>
    <w:rsid w:val="00115E41"/>
    <w:rsid w:val="001235F4"/>
    <w:rsid w:val="00124C27"/>
    <w:rsid w:val="00124F9D"/>
    <w:rsid w:val="00136425"/>
    <w:rsid w:val="001427C2"/>
    <w:rsid w:val="001466D6"/>
    <w:rsid w:val="00151A28"/>
    <w:rsid w:val="00151C10"/>
    <w:rsid w:val="001603E9"/>
    <w:rsid w:val="00164325"/>
    <w:rsid w:val="00170844"/>
    <w:rsid w:val="00172EA9"/>
    <w:rsid w:val="00176129"/>
    <w:rsid w:val="00176DC1"/>
    <w:rsid w:val="00176FD2"/>
    <w:rsid w:val="00180271"/>
    <w:rsid w:val="0018039E"/>
    <w:rsid w:val="00181400"/>
    <w:rsid w:val="00184DEC"/>
    <w:rsid w:val="00187011"/>
    <w:rsid w:val="001925A2"/>
    <w:rsid w:val="001934E1"/>
    <w:rsid w:val="00193974"/>
    <w:rsid w:val="00195E48"/>
    <w:rsid w:val="0019706C"/>
    <w:rsid w:val="001973D9"/>
    <w:rsid w:val="001A29CF"/>
    <w:rsid w:val="001A4EAC"/>
    <w:rsid w:val="001B15FF"/>
    <w:rsid w:val="001B1F63"/>
    <w:rsid w:val="001B3A16"/>
    <w:rsid w:val="001B4382"/>
    <w:rsid w:val="001B4838"/>
    <w:rsid w:val="001B64F3"/>
    <w:rsid w:val="001B7456"/>
    <w:rsid w:val="001C59C4"/>
    <w:rsid w:val="001D2852"/>
    <w:rsid w:val="001D429D"/>
    <w:rsid w:val="001D778C"/>
    <w:rsid w:val="001E4E62"/>
    <w:rsid w:val="001E79F3"/>
    <w:rsid w:val="001F099B"/>
    <w:rsid w:val="001F5994"/>
    <w:rsid w:val="002007F7"/>
    <w:rsid w:val="00200ED2"/>
    <w:rsid w:val="0020268B"/>
    <w:rsid w:val="00203624"/>
    <w:rsid w:val="00203932"/>
    <w:rsid w:val="00204D31"/>
    <w:rsid w:val="0020529F"/>
    <w:rsid w:val="00205505"/>
    <w:rsid w:val="00212BFF"/>
    <w:rsid w:val="00212FD2"/>
    <w:rsid w:val="00214176"/>
    <w:rsid w:val="00216429"/>
    <w:rsid w:val="002177A2"/>
    <w:rsid w:val="00222225"/>
    <w:rsid w:val="002234AD"/>
    <w:rsid w:val="002262D3"/>
    <w:rsid w:val="00233902"/>
    <w:rsid w:val="00236FAF"/>
    <w:rsid w:val="002473CB"/>
    <w:rsid w:val="00251168"/>
    <w:rsid w:val="00251461"/>
    <w:rsid w:val="002535FF"/>
    <w:rsid w:val="00254C30"/>
    <w:rsid w:val="0025644D"/>
    <w:rsid w:val="0026021C"/>
    <w:rsid w:val="00260447"/>
    <w:rsid w:val="00262858"/>
    <w:rsid w:val="002629F6"/>
    <w:rsid w:val="002661D2"/>
    <w:rsid w:val="00270779"/>
    <w:rsid w:val="00274B7E"/>
    <w:rsid w:val="00275CDC"/>
    <w:rsid w:val="00276848"/>
    <w:rsid w:val="00280707"/>
    <w:rsid w:val="002817A8"/>
    <w:rsid w:val="00286479"/>
    <w:rsid w:val="0029608B"/>
    <w:rsid w:val="002A5A83"/>
    <w:rsid w:val="002B0E40"/>
    <w:rsid w:val="002C5591"/>
    <w:rsid w:val="002C5847"/>
    <w:rsid w:val="002C6FD8"/>
    <w:rsid w:val="002C7371"/>
    <w:rsid w:val="002D6A47"/>
    <w:rsid w:val="002E12F8"/>
    <w:rsid w:val="002E1871"/>
    <w:rsid w:val="002E1924"/>
    <w:rsid w:val="002E35E4"/>
    <w:rsid w:val="002E56F3"/>
    <w:rsid w:val="002E7A82"/>
    <w:rsid w:val="002F1FEC"/>
    <w:rsid w:val="002F559F"/>
    <w:rsid w:val="002F76F9"/>
    <w:rsid w:val="00300F8E"/>
    <w:rsid w:val="0030590F"/>
    <w:rsid w:val="003072FE"/>
    <w:rsid w:val="003111A5"/>
    <w:rsid w:val="00311291"/>
    <w:rsid w:val="00314126"/>
    <w:rsid w:val="003211CD"/>
    <w:rsid w:val="00323074"/>
    <w:rsid w:val="00324D21"/>
    <w:rsid w:val="003266DB"/>
    <w:rsid w:val="0032766A"/>
    <w:rsid w:val="0033130C"/>
    <w:rsid w:val="003321DC"/>
    <w:rsid w:val="00332FD1"/>
    <w:rsid w:val="00333CE0"/>
    <w:rsid w:val="00333E99"/>
    <w:rsid w:val="003419C4"/>
    <w:rsid w:val="003455BC"/>
    <w:rsid w:val="00351CC3"/>
    <w:rsid w:val="00354086"/>
    <w:rsid w:val="00356250"/>
    <w:rsid w:val="00364374"/>
    <w:rsid w:val="003666B1"/>
    <w:rsid w:val="0037528C"/>
    <w:rsid w:val="00377FE7"/>
    <w:rsid w:val="00384368"/>
    <w:rsid w:val="003863A6"/>
    <w:rsid w:val="00391ED1"/>
    <w:rsid w:val="00396315"/>
    <w:rsid w:val="003974F8"/>
    <w:rsid w:val="003A04F6"/>
    <w:rsid w:val="003A0F96"/>
    <w:rsid w:val="003A335B"/>
    <w:rsid w:val="003A5EF5"/>
    <w:rsid w:val="003A6A3E"/>
    <w:rsid w:val="003A750E"/>
    <w:rsid w:val="003B22C2"/>
    <w:rsid w:val="003B2DF6"/>
    <w:rsid w:val="003B3DAB"/>
    <w:rsid w:val="003B6DD6"/>
    <w:rsid w:val="003D232A"/>
    <w:rsid w:val="003D4D2E"/>
    <w:rsid w:val="003D5147"/>
    <w:rsid w:val="003D6DA4"/>
    <w:rsid w:val="003D6E22"/>
    <w:rsid w:val="003E62CE"/>
    <w:rsid w:val="003F0CC8"/>
    <w:rsid w:val="003F1992"/>
    <w:rsid w:val="0040013F"/>
    <w:rsid w:val="00403FFE"/>
    <w:rsid w:val="00411048"/>
    <w:rsid w:val="00413DB7"/>
    <w:rsid w:val="00417373"/>
    <w:rsid w:val="004173DE"/>
    <w:rsid w:val="00421AAD"/>
    <w:rsid w:val="00424767"/>
    <w:rsid w:val="00426817"/>
    <w:rsid w:val="0043055F"/>
    <w:rsid w:val="00431B43"/>
    <w:rsid w:val="00437409"/>
    <w:rsid w:val="0044216E"/>
    <w:rsid w:val="00444765"/>
    <w:rsid w:val="00447A5A"/>
    <w:rsid w:val="00455073"/>
    <w:rsid w:val="00461C46"/>
    <w:rsid w:val="00472B9B"/>
    <w:rsid w:val="00481D40"/>
    <w:rsid w:val="0048376B"/>
    <w:rsid w:val="0048500B"/>
    <w:rsid w:val="00487152"/>
    <w:rsid w:val="004879EE"/>
    <w:rsid w:val="00490B7B"/>
    <w:rsid w:val="0049152C"/>
    <w:rsid w:val="00494859"/>
    <w:rsid w:val="004A2F51"/>
    <w:rsid w:val="004A6373"/>
    <w:rsid w:val="004B0BBD"/>
    <w:rsid w:val="004B102F"/>
    <w:rsid w:val="004B3156"/>
    <w:rsid w:val="004B4D56"/>
    <w:rsid w:val="004B5A5D"/>
    <w:rsid w:val="004B5B70"/>
    <w:rsid w:val="004B7E6D"/>
    <w:rsid w:val="004C0346"/>
    <w:rsid w:val="004C0D7C"/>
    <w:rsid w:val="004C1DF1"/>
    <w:rsid w:val="004C4076"/>
    <w:rsid w:val="004D220B"/>
    <w:rsid w:val="004D2CAA"/>
    <w:rsid w:val="004D3E66"/>
    <w:rsid w:val="004D6D6A"/>
    <w:rsid w:val="004D7369"/>
    <w:rsid w:val="004D7C45"/>
    <w:rsid w:val="004D7E5A"/>
    <w:rsid w:val="004E3910"/>
    <w:rsid w:val="004E64EA"/>
    <w:rsid w:val="004E7A0E"/>
    <w:rsid w:val="004F1C3D"/>
    <w:rsid w:val="004F25C1"/>
    <w:rsid w:val="004F5998"/>
    <w:rsid w:val="004F6FCE"/>
    <w:rsid w:val="004F745F"/>
    <w:rsid w:val="004F788C"/>
    <w:rsid w:val="0050577A"/>
    <w:rsid w:val="00510E59"/>
    <w:rsid w:val="00513084"/>
    <w:rsid w:val="00517404"/>
    <w:rsid w:val="00520AE3"/>
    <w:rsid w:val="005230FC"/>
    <w:rsid w:val="00540076"/>
    <w:rsid w:val="00541C29"/>
    <w:rsid w:val="005452D5"/>
    <w:rsid w:val="005518D0"/>
    <w:rsid w:val="00551D33"/>
    <w:rsid w:val="00553653"/>
    <w:rsid w:val="00554BD7"/>
    <w:rsid w:val="00557C0F"/>
    <w:rsid w:val="00563D80"/>
    <w:rsid w:val="00567D07"/>
    <w:rsid w:val="00585CE2"/>
    <w:rsid w:val="00591FB1"/>
    <w:rsid w:val="00592F8B"/>
    <w:rsid w:val="0059441E"/>
    <w:rsid w:val="005A1036"/>
    <w:rsid w:val="005A1340"/>
    <w:rsid w:val="005A439A"/>
    <w:rsid w:val="005A7671"/>
    <w:rsid w:val="005B0B50"/>
    <w:rsid w:val="005B11C5"/>
    <w:rsid w:val="005B3485"/>
    <w:rsid w:val="005B3887"/>
    <w:rsid w:val="005B3EAD"/>
    <w:rsid w:val="005D1BF8"/>
    <w:rsid w:val="005D3340"/>
    <w:rsid w:val="005D65E4"/>
    <w:rsid w:val="005E63B0"/>
    <w:rsid w:val="005E7448"/>
    <w:rsid w:val="005F4FBA"/>
    <w:rsid w:val="005F59FD"/>
    <w:rsid w:val="00607148"/>
    <w:rsid w:val="00615C66"/>
    <w:rsid w:val="00616C94"/>
    <w:rsid w:val="00623CC0"/>
    <w:rsid w:val="006243C0"/>
    <w:rsid w:val="00631AFC"/>
    <w:rsid w:val="006327E6"/>
    <w:rsid w:val="00633698"/>
    <w:rsid w:val="0063602C"/>
    <w:rsid w:val="0064041C"/>
    <w:rsid w:val="006417E3"/>
    <w:rsid w:val="00642940"/>
    <w:rsid w:val="0064459B"/>
    <w:rsid w:val="00653730"/>
    <w:rsid w:val="00654982"/>
    <w:rsid w:val="0066518D"/>
    <w:rsid w:val="00666933"/>
    <w:rsid w:val="00667800"/>
    <w:rsid w:val="00667818"/>
    <w:rsid w:val="00670BE5"/>
    <w:rsid w:val="006754FE"/>
    <w:rsid w:val="006A0F77"/>
    <w:rsid w:val="006A6C5A"/>
    <w:rsid w:val="006A704E"/>
    <w:rsid w:val="006B14B8"/>
    <w:rsid w:val="006B3945"/>
    <w:rsid w:val="006B580A"/>
    <w:rsid w:val="006C09A8"/>
    <w:rsid w:val="006C2715"/>
    <w:rsid w:val="006C6046"/>
    <w:rsid w:val="006D10BC"/>
    <w:rsid w:val="006E0046"/>
    <w:rsid w:val="006E4872"/>
    <w:rsid w:val="006F51A4"/>
    <w:rsid w:val="00700DC4"/>
    <w:rsid w:val="00704A77"/>
    <w:rsid w:val="007148B0"/>
    <w:rsid w:val="007162E2"/>
    <w:rsid w:val="007240B7"/>
    <w:rsid w:val="00732242"/>
    <w:rsid w:val="00737C69"/>
    <w:rsid w:val="00741557"/>
    <w:rsid w:val="00742C86"/>
    <w:rsid w:val="00770577"/>
    <w:rsid w:val="0077357D"/>
    <w:rsid w:val="00776250"/>
    <w:rsid w:val="00776676"/>
    <w:rsid w:val="007772B1"/>
    <w:rsid w:val="00780A45"/>
    <w:rsid w:val="007819F3"/>
    <w:rsid w:val="00783DB7"/>
    <w:rsid w:val="0078497D"/>
    <w:rsid w:val="00786559"/>
    <w:rsid w:val="007908D2"/>
    <w:rsid w:val="00791C02"/>
    <w:rsid w:val="00794894"/>
    <w:rsid w:val="007A1554"/>
    <w:rsid w:val="007A27FD"/>
    <w:rsid w:val="007A2C96"/>
    <w:rsid w:val="007A72A5"/>
    <w:rsid w:val="007B0A06"/>
    <w:rsid w:val="007B2634"/>
    <w:rsid w:val="007C12C6"/>
    <w:rsid w:val="007D151F"/>
    <w:rsid w:val="007D3121"/>
    <w:rsid w:val="007D4958"/>
    <w:rsid w:val="007D799F"/>
    <w:rsid w:val="007E5884"/>
    <w:rsid w:val="007E6264"/>
    <w:rsid w:val="007F46C9"/>
    <w:rsid w:val="00800D95"/>
    <w:rsid w:val="00801569"/>
    <w:rsid w:val="00804BDD"/>
    <w:rsid w:val="00806C8A"/>
    <w:rsid w:val="00807D19"/>
    <w:rsid w:val="00807FFD"/>
    <w:rsid w:val="00814172"/>
    <w:rsid w:val="00814D99"/>
    <w:rsid w:val="008165B2"/>
    <w:rsid w:val="00817B5F"/>
    <w:rsid w:val="0082220E"/>
    <w:rsid w:val="0082293F"/>
    <w:rsid w:val="00822B53"/>
    <w:rsid w:val="00823C67"/>
    <w:rsid w:val="00825774"/>
    <w:rsid w:val="00825EC1"/>
    <w:rsid w:val="00836B61"/>
    <w:rsid w:val="008426D3"/>
    <w:rsid w:val="00842CAE"/>
    <w:rsid w:val="0084319E"/>
    <w:rsid w:val="00846526"/>
    <w:rsid w:val="00847497"/>
    <w:rsid w:val="00853B17"/>
    <w:rsid w:val="00854A40"/>
    <w:rsid w:val="008604BB"/>
    <w:rsid w:val="00862D6B"/>
    <w:rsid w:val="0086395D"/>
    <w:rsid w:val="00864AD0"/>
    <w:rsid w:val="0087212C"/>
    <w:rsid w:val="008751DD"/>
    <w:rsid w:val="00875A6B"/>
    <w:rsid w:val="00876B11"/>
    <w:rsid w:val="008774FF"/>
    <w:rsid w:val="0088142C"/>
    <w:rsid w:val="0088589D"/>
    <w:rsid w:val="0089530C"/>
    <w:rsid w:val="008963AA"/>
    <w:rsid w:val="008A4CE0"/>
    <w:rsid w:val="008C2857"/>
    <w:rsid w:val="008C44FD"/>
    <w:rsid w:val="008C45FD"/>
    <w:rsid w:val="008C6D9F"/>
    <w:rsid w:val="008D7574"/>
    <w:rsid w:val="008E57D0"/>
    <w:rsid w:val="008E5817"/>
    <w:rsid w:val="008E6309"/>
    <w:rsid w:val="008F0555"/>
    <w:rsid w:val="008F05E5"/>
    <w:rsid w:val="008F1C2A"/>
    <w:rsid w:val="008F373C"/>
    <w:rsid w:val="008F48FD"/>
    <w:rsid w:val="00903BCB"/>
    <w:rsid w:val="00904CC8"/>
    <w:rsid w:val="0090738D"/>
    <w:rsid w:val="0091072E"/>
    <w:rsid w:val="00913990"/>
    <w:rsid w:val="0092438B"/>
    <w:rsid w:val="00924BEB"/>
    <w:rsid w:val="00936CBF"/>
    <w:rsid w:val="009408F6"/>
    <w:rsid w:val="00942084"/>
    <w:rsid w:val="00943070"/>
    <w:rsid w:val="00943BF4"/>
    <w:rsid w:val="0094459F"/>
    <w:rsid w:val="00946DEA"/>
    <w:rsid w:val="0095010A"/>
    <w:rsid w:val="00953F36"/>
    <w:rsid w:val="00954283"/>
    <w:rsid w:val="00954779"/>
    <w:rsid w:val="0095488F"/>
    <w:rsid w:val="009564DB"/>
    <w:rsid w:val="009607BC"/>
    <w:rsid w:val="0097159E"/>
    <w:rsid w:val="0097701D"/>
    <w:rsid w:val="00985E42"/>
    <w:rsid w:val="009923C6"/>
    <w:rsid w:val="0099725D"/>
    <w:rsid w:val="009B6421"/>
    <w:rsid w:val="009B657E"/>
    <w:rsid w:val="009C1AEA"/>
    <w:rsid w:val="009C423B"/>
    <w:rsid w:val="009C4899"/>
    <w:rsid w:val="009C7F70"/>
    <w:rsid w:val="009D02C5"/>
    <w:rsid w:val="009D1632"/>
    <w:rsid w:val="009D1CEB"/>
    <w:rsid w:val="009D375F"/>
    <w:rsid w:val="009D5A39"/>
    <w:rsid w:val="009E4C69"/>
    <w:rsid w:val="009E56F5"/>
    <w:rsid w:val="009F24BD"/>
    <w:rsid w:val="009F4AD8"/>
    <w:rsid w:val="009F56FE"/>
    <w:rsid w:val="009F5F11"/>
    <w:rsid w:val="009F5FD8"/>
    <w:rsid w:val="00A01EA6"/>
    <w:rsid w:val="00A035AA"/>
    <w:rsid w:val="00A037A5"/>
    <w:rsid w:val="00A06321"/>
    <w:rsid w:val="00A06531"/>
    <w:rsid w:val="00A1246E"/>
    <w:rsid w:val="00A14DF4"/>
    <w:rsid w:val="00A17723"/>
    <w:rsid w:val="00A20C40"/>
    <w:rsid w:val="00A217AF"/>
    <w:rsid w:val="00A27654"/>
    <w:rsid w:val="00A30EF8"/>
    <w:rsid w:val="00A314DE"/>
    <w:rsid w:val="00A319A2"/>
    <w:rsid w:val="00A354B1"/>
    <w:rsid w:val="00A35C15"/>
    <w:rsid w:val="00A43B7A"/>
    <w:rsid w:val="00A453A9"/>
    <w:rsid w:val="00A47DFB"/>
    <w:rsid w:val="00A513AE"/>
    <w:rsid w:val="00A5459A"/>
    <w:rsid w:val="00A548C8"/>
    <w:rsid w:val="00A572E7"/>
    <w:rsid w:val="00A60AA1"/>
    <w:rsid w:val="00A628E5"/>
    <w:rsid w:val="00A6715E"/>
    <w:rsid w:val="00A711AA"/>
    <w:rsid w:val="00A7356B"/>
    <w:rsid w:val="00A775B1"/>
    <w:rsid w:val="00A80576"/>
    <w:rsid w:val="00A82BD7"/>
    <w:rsid w:val="00A87CFA"/>
    <w:rsid w:val="00A93E19"/>
    <w:rsid w:val="00A95740"/>
    <w:rsid w:val="00AA0E80"/>
    <w:rsid w:val="00AA3179"/>
    <w:rsid w:val="00AA39AA"/>
    <w:rsid w:val="00AA3A66"/>
    <w:rsid w:val="00AA55FB"/>
    <w:rsid w:val="00AA5782"/>
    <w:rsid w:val="00AA63F3"/>
    <w:rsid w:val="00AA6E9F"/>
    <w:rsid w:val="00AB1D47"/>
    <w:rsid w:val="00AB6535"/>
    <w:rsid w:val="00AC0F4F"/>
    <w:rsid w:val="00AC4201"/>
    <w:rsid w:val="00AC7214"/>
    <w:rsid w:val="00AD3C4A"/>
    <w:rsid w:val="00AD41E6"/>
    <w:rsid w:val="00AE2E7D"/>
    <w:rsid w:val="00AE332C"/>
    <w:rsid w:val="00AF0D58"/>
    <w:rsid w:val="00AF44D5"/>
    <w:rsid w:val="00AF64CC"/>
    <w:rsid w:val="00AF7EB2"/>
    <w:rsid w:val="00B007DF"/>
    <w:rsid w:val="00B01910"/>
    <w:rsid w:val="00B03361"/>
    <w:rsid w:val="00B0407F"/>
    <w:rsid w:val="00B055C6"/>
    <w:rsid w:val="00B13D3A"/>
    <w:rsid w:val="00B141AC"/>
    <w:rsid w:val="00B21DEF"/>
    <w:rsid w:val="00B22974"/>
    <w:rsid w:val="00B25890"/>
    <w:rsid w:val="00B25A51"/>
    <w:rsid w:val="00B30E09"/>
    <w:rsid w:val="00B401FF"/>
    <w:rsid w:val="00B4110C"/>
    <w:rsid w:val="00B42515"/>
    <w:rsid w:val="00B45FCC"/>
    <w:rsid w:val="00B46407"/>
    <w:rsid w:val="00B47D5E"/>
    <w:rsid w:val="00B5113F"/>
    <w:rsid w:val="00B51481"/>
    <w:rsid w:val="00B560DF"/>
    <w:rsid w:val="00B61645"/>
    <w:rsid w:val="00B62876"/>
    <w:rsid w:val="00B6437F"/>
    <w:rsid w:val="00B70E8B"/>
    <w:rsid w:val="00B73B21"/>
    <w:rsid w:val="00B75029"/>
    <w:rsid w:val="00B82313"/>
    <w:rsid w:val="00B83F38"/>
    <w:rsid w:val="00B85EB5"/>
    <w:rsid w:val="00B8607B"/>
    <w:rsid w:val="00B92982"/>
    <w:rsid w:val="00B93691"/>
    <w:rsid w:val="00BB1230"/>
    <w:rsid w:val="00BB2401"/>
    <w:rsid w:val="00BB3695"/>
    <w:rsid w:val="00BB43EB"/>
    <w:rsid w:val="00BB569E"/>
    <w:rsid w:val="00BB5885"/>
    <w:rsid w:val="00BB6587"/>
    <w:rsid w:val="00BB7E4E"/>
    <w:rsid w:val="00BC02BF"/>
    <w:rsid w:val="00BC0A69"/>
    <w:rsid w:val="00BC4ED6"/>
    <w:rsid w:val="00BC57E3"/>
    <w:rsid w:val="00BE22D6"/>
    <w:rsid w:val="00BE2FF0"/>
    <w:rsid w:val="00BE5736"/>
    <w:rsid w:val="00BE6B39"/>
    <w:rsid w:val="00BE746C"/>
    <w:rsid w:val="00BF0FA1"/>
    <w:rsid w:val="00BF4FDE"/>
    <w:rsid w:val="00BF60B6"/>
    <w:rsid w:val="00C02FCB"/>
    <w:rsid w:val="00C07F2D"/>
    <w:rsid w:val="00C10119"/>
    <w:rsid w:val="00C11685"/>
    <w:rsid w:val="00C17C85"/>
    <w:rsid w:val="00C205EC"/>
    <w:rsid w:val="00C21DCD"/>
    <w:rsid w:val="00C220AD"/>
    <w:rsid w:val="00C2269A"/>
    <w:rsid w:val="00C270A4"/>
    <w:rsid w:val="00C31F7A"/>
    <w:rsid w:val="00C3325D"/>
    <w:rsid w:val="00C40AF1"/>
    <w:rsid w:val="00C42963"/>
    <w:rsid w:val="00C4573A"/>
    <w:rsid w:val="00C60DB5"/>
    <w:rsid w:val="00C625F6"/>
    <w:rsid w:val="00C63A2E"/>
    <w:rsid w:val="00C67015"/>
    <w:rsid w:val="00C71EB5"/>
    <w:rsid w:val="00C824EB"/>
    <w:rsid w:val="00C829C6"/>
    <w:rsid w:val="00C83D6A"/>
    <w:rsid w:val="00C84314"/>
    <w:rsid w:val="00C87E45"/>
    <w:rsid w:val="00C905E9"/>
    <w:rsid w:val="00C96961"/>
    <w:rsid w:val="00CA314F"/>
    <w:rsid w:val="00CA375B"/>
    <w:rsid w:val="00CA47F2"/>
    <w:rsid w:val="00CB6A31"/>
    <w:rsid w:val="00CB7E3A"/>
    <w:rsid w:val="00CC5AE8"/>
    <w:rsid w:val="00CD18DF"/>
    <w:rsid w:val="00CD44AB"/>
    <w:rsid w:val="00CD4BA7"/>
    <w:rsid w:val="00CD78F8"/>
    <w:rsid w:val="00CE0F72"/>
    <w:rsid w:val="00CE40AD"/>
    <w:rsid w:val="00CF0B99"/>
    <w:rsid w:val="00CF18DC"/>
    <w:rsid w:val="00CF61FF"/>
    <w:rsid w:val="00D03F5E"/>
    <w:rsid w:val="00D10408"/>
    <w:rsid w:val="00D154C5"/>
    <w:rsid w:val="00D16742"/>
    <w:rsid w:val="00D17AF2"/>
    <w:rsid w:val="00D257FB"/>
    <w:rsid w:val="00D3038C"/>
    <w:rsid w:val="00D325DD"/>
    <w:rsid w:val="00D33681"/>
    <w:rsid w:val="00D34158"/>
    <w:rsid w:val="00D353DC"/>
    <w:rsid w:val="00D35CEE"/>
    <w:rsid w:val="00D465AF"/>
    <w:rsid w:val="00D4772E"/>
    <w:rsid w:val="00D536AF"/>
    <w:rsid w:val="00D542EB"/>
    <w:rsid w:val="00D54CA3"/>
    <w:rsid w:val="00D55B96"/>
    <w:rsid w:val="00D57D91"/>
    <w:rsid w:val="00D65EE2"/>
    <w:rsid w:val="00D66927"/>
    <w:rsid w:val="00D67DB4"/>
    <w:rsid w:val="00D73412"/>
    <w:rsid w:val="00D761B4"/>
    <w:rsid w:val="00D76B7E"/>
    <w:rsid w:val="00D8087B"/>
    <w:rsid w:val="00D80C06"/>
    <w:rsid w:val="00D83984"/>
    <w:rsid w:val="00D863C8"/>
    <w:rsid w:val="00D86ED1"/>
    <w:rsid w:val="00D95222"/>
    <w:rsid w:val="00D95979"/>
    <w:rsid w:val="00D96446"/>
    <w:rsid w:val="00D972FB"/>
    <w:rsid w:val="00DA163C"/>
    <w:rsid w:val="00DA2078"/>
    <w:rsid w:val="00DA4B27"/>
    <w:rsid w:val="00DA4FDD"/>
    <w:rsid w:val="00DB162A"/>
    <w:rsid w:val="00DB24FB"/>
    <w:rsid w:val="00DB4402"/>
    <w:rsid w:val="00DC2835"/>
    <w:rsid w:val="00DC4BF2"/>
    <w:rsid w:val="00DC58B6"/>
    <w:rsid w:val="00DC5A59"/>
    <w:rsid w:val="00DC6623"/>
    <w:rsid w:val="00DC77B1"/>
    <w:rsid w:val="00DC77BF"/>
    <w:rsid w:val="00DD0D1C"/>
    <w:rsid w:val="00DD6C58"/>
    <w:rsid w:val="00DE2DCD"/>
    <w:rsid w:val="00DE5319"/>
    <w:rsid w:val="00DE68FB"/>
    <w:rsid w:val="00DE6DCF"/>
    <w:rsid w:val="00DF463A"/>
    <w:rsid w:val="00DF467F"/>
    <w:rsid w:val="00DF471C"/>
    <w:rsid w:val="00DF5F5F"/>
    <w:rsid w:val="00E000FA"/>
    <w:rsid w:val="00E00DB4"/>
    <w:rsid w:val="00E0339F"/>
    <w:rsid w:val="00E03A2C"/>
    <w:rsid w:val="00E04983"/>
    <w:rsid w:val="00E12929"/>
    <w:rsid w:val="00E143DB"/>
    <w:rsid w:val="00E213DB"/>
    <w:rsid w:val="00E23D6D"/>
    <w:rsid w:val="00E24F81"/>
    <w:rsid w:val="00E257C9"/>
    <w:rsid w:val="00E33BC0"/>
    <w:rsid w:val="00E36B98"/>
    <w:rsid w:val="00E43785"/>
    <w:rsid w:val="00E442D3"/>
    <w:rsid w:val="00E47C45"/>
    <w:rsid w:val="00E50328"/>
    <w:rsid w:val="00E56225"/>
    <w:rsid w:val="00E57816"/>
    <w:rsid w:val="00E61938"/>
    <w:rsid w:val="00E6636C"/>
    <w:rsid w:val="00E67FAE"/>
    <w:rsid w:val="00E8576E"/>
    <w:rsid w:val="00E90A94"/>
    <w:rsid w:val="00E97412"/>
    <w:rsid w:val="00EA0F2B"/>
    <w:rsid w:val="00EA21BB"/>
    <w:rsid w:val="00EA68E0"/>
    <w:rsid w:val="00EB27C1"/>
    <w:rsid w:val="00EC0DA9"/>
    <w:rsid w:val="00EC4F6C"/>
    <w:rsid w:val="00EC612E"/>
    <w:rsid w:val="00EC64EC"/>
    <w:rsid w:val="00EC68D5"/>
    <w:rsid w:val="00ED07D0"/>
    <w:rsid w:val="00ED0860"/>
    <w:rsid w:val="00ED1E3A"/>
    <w:rsid w:val="00ED3BD7"/>
    <w:rsid w:val="00EE3DFB"/>
    <w:rsid w:val="00EE4B50"/>
    <w:rsid w:val="00EF02F7"/>
    <w:rsid w:val="00EF5E65"/>
    <w:rsid w:val="00EF61E5"/>
    <w:rsid w:val="00EF7902"/>
    <w:rsid w:val="00F002B3"/>
    <w:rsid w:val="00F0301A"/>
    <w:rsid w:val="00F0342C"/>
    <w:rsid w:val="00F071E0"/>
    <w:rsid w:val="00F171DF"/>
    <w:rsid w:val="00F23424"/>
    <w:rsid w:val="00F242D8"/>
    <w:rsid w:val="00F276C3"/>
    <w:rsid w:val="00F30223"/>
    <w:rsid w:val="00F30E49"/>
    <w:rsid w:val="00F319AC"/>
    <w:rsid w:val="00F343F8"/>
    <w:rsid w:val="00F36B48"/>
    <w:rsid w:val="00F441B7"/>
    <w:rsid w:val="00F57EEB"/>
    <w:rsid w:val="00F6032D"/>
    <w:rsid w:val="00F60C94"/>
    <w:rsid w:val="00F613F8"/>
    <w:rsid w:val="00F63215"/>
    <w:rsid w:val="00F805FD"/>
    <w:rsid w:val="00F807A5"/>
    <w:rsid w:val="00F813E0"/>
    <w:rsid w:val="00F842C8"/>
    <w:rsid w:val="00F85783"/>
    <w:rsid w:val="00F85A0C"/>
    <w:rsid w:val="00F861CE"/>
    <w:rsid w:val="00F86F2E"/>
    <w:rsid w:val="00F92B64"/>
    <w:rsid w:val="00F93817"/>
    <w:rsid w:val="00F95393"/>
    <w:rsid w:val="00F97ED4"/>
    <w:rsid w:val="00FA06A7"/>
    <w:rsid w:val="00FA0946"/>
    <w:rsid w:val="00FA1E38"/>
    <w:rsid w:val="00FA1ED6"/>
    <w:rsid w:val="00FA357C"/>
    <w:rsid w:val="00FB0F62"/>
    <w:rsid w:val="00FB2C2C"/>
    <w:rsid w:val="00FC59CC"/>
    <w:rsid w:val="00FD33FA"/>
    <w:rsid w:val="00FD4909"/>
    <w:rsid w:val="00FE626A"/>
    <w:rsid w:val="00FE642B"/>
    <w:rsid w:val="00FE697D"/>
    <w:rsid w:val="00FF01E0"/>
    <w:rsid w:val="00FF638D"/>
    <w:rsid w:val="00FF67D5"/>
  </w:rsids>
  <m:mathPr>
    <m:mathFont m:val="Cambria Math"/>
    <m:brkBin m:val="before"/>
    <m:brkBinSub m:val="--"/>
    <m:smallFrac m:val="0"/>
    <m:dispDef/>
    <m:lMargin m:val="0"/>
    <m:rMargin m:val="0"/>
    <m:defJc m:val="centerGroup"/>
    <m:wrapIndent m:val="1440"/>
    <m:intLim m:val="subSup"/>
    <m:naryLim m:val="undOvr"/>
  </m:mathPr>
  <w:themeFontLang w:val="sk-SK" w:bidi="lo-L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7FE9806"/>
  <w15:docId w15:val="{F60BC051-9176-4F37-9427-05E460CB1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sk-SK" w:eastAsia="en-US" w:bidi="ar-SA"/>
      </w:rPr>
    </w:rPrDefault>
    <w:pPrDefault>
      <w:pPr>
        <w:spacing w:line="360" w:lineRule="auto"/>
        <w:jc w:val="both"/>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lny">
    <w:name w:val="Normal"/>
    <w:qFormat/>
    <w:rsid w:val="0099725D"/>
    <w:pPr>
      <w:ind w:firstLine="680"/>
    </w:pPr>
    <w:rPr>
      <w:sz w:val="24"/>
      <w:szCs w:val="24"/>
    </w:rPr>
  </w:style>
  <w:style w:type="paragraph" w:styleId="Nadpis1">
    <w:name w:val="heading 1"/>
    <w:basedOn w:val="Normlny"/>
    <w:next w:val="Normlny"/>
    <w:link w:val="Nadpis1Char"/>
    <w:autoRedefine/>
    <w:qFormat/>
    <w:rsid w:val="0064459B"/>
    <w:pPr>
      <w:keepNext/>
      <w:spacing w:after="240"/>
      <w:ind w:left="675" w:hanging="675"/>
      <w:outlineLvl w:val="0"/>
    </w:pPr>
    <w:rPr>
      <w:b/>
      <w:bCs/>
      <w:caps/>
      <w:kern w:val="32"/>
      <w:sz w:val="32"/>
    </w:rPr>
  </w:style>
  <w:style w:type="paragraph" w:styleId="Nadpis2">
    <w:name w:val="heading 2"/>
    <w:basedOn w:val="Normlny"/>
    <w:next w:val="Normlny"/>
    <w:link w:val="Nadpis2Char"/>
    <w:autoRedefine/>
    <w:unhideWhenUsed/>
    <w:qFormat/>
    <w:rsid w:val="001D778C"/>
    <w:pPr>
      <w:keepNext/>
      <w:spacing w:before="120" w:after="120"/>
      <w:ind w:left="709" w:hanging="709"/>
      <w:outlineLvl w:val="1"/>
    </w:pPr>
    <w:rPr>
      <w:b/>
      <w:bCs/>
      <w:iCs/>
      <w:caps/>
    </w:rPr>
  </w:style>
  <w:style w:type="paragraph" w:styleId="Nadpis3">
    <w:name w:val="heading 3"/>
    <w:basedOn w:val="Normlny"/>
    <w:next w:val="Normlny"/>
    <w:link w:val="Nadpis3Char"/>
    <w:autoRedefine/>
    <w:unhideWhenUsed/>
    <w:qFormat/>
    <w:rsid w:val="0005792F"/>
    <w:pPr>
      <w:keepNext/>
      <w:spacing w:before="120" w:after="120"/>
      <w:ind w:firstLine="0"/>
      <w:jc w:val="left"/>
      <w:outlineLvl w:val="2"/>
    </w:pPr>
    <w:rPr>
      <w:b/>
      <w:bCs/>
      <w:szCs w:val="26"/>
    </w:rPr>
  </w:style>
  <w:style w:type="paragraph" w:styleId="Nadpis4">
    <w:name w:val="heading 4"/>
    <w:basedOn w:val="Normlny"/>
    <w:next w:val="Normlny"/>
    <w:link w:val="Nadpis4Char"/>
    <w:semiHidden/>
    <w:unhideWhenUsed/>
    <w:qFormat/>
    <w:rsid w:val="00286479"/>
    <w:pPr>
      <w:keepNext/>
      <w:spacing w:before="240" w:after="60"/>
      <w:outlineLvl w:val="3"/>
    </w:pPr>
    <w:rPr>
      <w:rFonts w:ascii="Calibri" w:hAnsi="Calibri"/>
      <w:b/>
      <w:bCs/>
      <w:sz w:val="28"/>
      <w:szCs w:val="28"/>
    </w:rPr>
  </w:style>
  <w:style w:type="paragraph" w:styleId="Nadpis5">
    <w:name w:val="heading 5"/>
    <w:basedOn w:val="Normlny"/>
    <w:next w:val="Normlny"/>
    <w:link w:val="Nadpis5Char"/>
    <w:semiHidden/>
    <w:unhideWhenUsed/>
    <w:qFormat/>
    <w:rsid w:val="00286479"/>
    <w:pPr>
      <w:spacing w:before="240" w:after="60"/>
      <w:outlineLvl w:val="4"/>
    </w:pPr>
    <w:rPr>
      <w:rFonts w:ascii="Calibri" w:hAnsi="Calibri"/>
      <w:b/>
      <w:bCs/>
      <w:i/>
      <w:iCs/>
      <w:sz w:val="26"/>
      <w:szCs w:val="26"/>
    </w:rPr>
  </w:style>
  <w:style w:type="paragraph" w:styleId="Nadpis6">
    <w:name w:val="heading 6"/>
    <w:basedOn w:val="Normlny"/>
    <w:next w:val="Normlny"/>
    <w:link w:val="Nadpis6Char"/>
    <w:semiHidden/>
    <w:unhideWhenUsed/>
    <w:qFormat/>
    <w:rsid w:val="00286479"/>
    <w:pPr>
      <w:spacing w:before="240" w:after="60"/>
      <w:outlineLvl w:val="5"/>
    </w:pPr>
    <w:rPr>
      <w:rFonts w:ascii="Calibri" w:hAnsi="Calibri"/>
      <w:b/>
      <w:bCs/>
      <w:sz w:val="22"/>
      <w:szCs w:val="22"/>
    </w:rPr>
  </w:style>
  <w:style w:type="paragraph" w:styleId="Nadpis7">
    <w:name w:val="heading 7"/>
    <w:basedOn w:val="Normlny"/>
    <w:next w:val="Normlny"/>
    <w:link w:val="Nadpis7Char"/>
    <w:semiHidden/>
    <w:unhideWhenUsed/>
    <w:qFormat/>
    <w:rsid w:val="00286479"/>
    <w:pPr>
      <w:spacing w:before="240" w:after="60"/>
      <w:outlineLvl w:val="6"/>
    </w:pPr>
    <w:rPr>
      <w:rFonts w:ascii="Calibri" w:hAnsi="Calibri"/>
    </w:rPr>
  </w:style>
  <w:style w:type="paragraph" w:styleId="Nadpis8">
    <w:name w:val="heading 8"/>
    <w:basedOn w:val="Normlny"/>
    <w:next w:val="Normlny"/>
    <w:link w:val="Nadpis8Char"/>
    <w:semiHidden/>
    <w:unhideWhenUsed/>
    <w:qFormat/>
    <w:rsid w:val="00286479"/>
    <w:pPr>
      <w:spacing w:before="240" w:after="60"/>
      <w:outlineLvl w:val="7"/>
    </w:pPr>
    <w:rPr>
      <w:rFonts w:ascii="Calibri" w:hAnsi="Calibri"/>
      <w:i/>
      <w:iCs/>
    </w:rPr>
  </w:style>
  <w:style w:type="paragraph" w:styleId="Nadpis9">
    <w:name w:val="heading 9"/>
    <w:basedOn w:val="Normlny"/>
    <w:next w:val="Normlny"/>
    <w:link w:val="Nadpis9Char"/>
    <w:semiHidden/>
    <w:unhideWhenUsed/>
    <w:qFormat/>
    <w:rsid w:val="00286479"/>
    <w:pPr>
      <w:spacing w:before="240" w:after="60"/>
      <w:outlineLvl w:val="8"/>
    </w:pPr>
    <w:rPr>
      <w:rFonts w:ascii="Cambria" w:hAnsi="Cambria"/>
      <w:sz w:val="22"/>
      <w:szCs w:val="22"/>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slostrany">
    <w:name w:val="page number"/>
    <w:basedOn w:val="Predvolenpsmoodseku"/>
    <w:rsid w:val="009F5F11"/>
  </w:style>
  <w:style w:type="paragraph" w:styleId="Pta">
    <w:name w:val="footer"/>
    <w:basedOn w:val="Normlny"/>
    <w:link w:val="PtaChar"/>
    <w:uiPriority w:val="99"/>
    <w:rsid w:val="009F5F11"/>
    <w:pPr>
      <w:tabs>
        <w:tab w:val="center" w:pos="4536"/>
        <w:tab w:val="right" w:pos="9072"/>
      </w:tabs>
    </w:pPr>
  </w:style>
  <w:style w:type="character" w:customStyle="1" w:styleId="PtaChar">
    <w:name w:val="Päta Char"/>
    <w:link w:val="Pta"/>
    <w:uiPriority w:val="99"/>
    <w:rsid w:val="009F5F11"/>
    <w:rPr>
      <w:sz w:val="24"/>
      <w:szCs w:val="24"/>
      <w:lang w:val="sk-SK" w:eastAsia="sk-SK" w:bidi="ar-SA"/>
    </w:rPr>
  </w:style>
  <w:style w:type="paragraph" w:customStyle="1" w:styleId="Univerzita">
    <w:name w:val="Univerzita"/>
    <w:basedOn w:val="Normlny"/>
    <w:link w:val="UniverzitaChar"/>
    <w:rsid w:val="009F5F11"/>
    <w:pPr>
      <w:jc w:val="center"/>
    </w:pPr>
    <w:rPr>
      <w:b/>
      <w:sz w:val="36"/>
      <w:szCs w:val="32"/>
    </w:rPr>
  </w:style>
  <w:style w:type="paragraph" w:customStyle="1" w:styleId="Katedra">
    <w:name w:val="Katedra"/>
    <w:basedOn w:val="Univerzita"/>
    <w:link w:val="KatedraChar"/>
    <w:rsid w:val="009F5F11"/>
    <w:rPr>
      <w:sz w:val="28"/>
      <w:szCs w:val="28"/>
    </w:rPr>
  </w:style>
  <w:style w:type="paragraph" w:customStyle="1" w:styleId="Nazovprace">
    <w:name w:val="Nazov prace"/>
    <w:basedOn w:val="Nadpis1"/>
    <w:rsid w:val="00553653"/>
  </w:style>
  <w:style w:type="paragraph" w:customStyle="1" w:styleId="Autorprce">
    <w:name w:val="Autor práce"/>
    <w:basedOn w:val="Katedra"/>
    <w:rsid w:val="009F5F11"/>
  </w:style>
  <w:style w:type="paragraph" w:customStyle="1" w:styleId="Skolitel">
    <w:name w:val="Skolitel"/>
    <w:basedOn w:val="Normlny"/>
    <w:rsid w:val="009F5F11"/>
    <w:pPr>
      <w:tabs>
        <w:tab w:val="right" w:pos="8820"/>
      </w:tabs>
    </w:pPr>
    <w:rPr>
      <w:sz w:val="28"/>
      <w:szCs w:val="28"/>
    </w:rPr>
  </w:style>
  <w:style w:type="paragraph" w:customStyle="1" w:styleId="Fakulta">
    <w:name w:val="Fakulta"/>
    <w:basedOn w:val="Univerzita"/>
    <w:rsid w:val="009F5F11"/>
    <w:rPr>
      <w:sz w:val="32"/>
    </w:rPr>
  </w:style>
  <w:style w:type="paragraph" w:customStyle="1" w:styleId="Necislovanynazov">
    <w:name w:val="Necislovany nazov"/>
    <w:basedOn w:val="Katedra"/>
    <w:link w:val="NecislovanynazovCharChar"/>
    <w:rsid w:val="009F5F11"/>
    <w:pPr>
      <w:jc w:val="left"/>
    </w:pPr>
  </w:style>
  <w:style w:type="character" w:customStyle="1" w:styleId="UniverzitaChar">
    <w:name w:val="Univerzita Char"/>
    <w:link w:val="Univerzita"/>
    <w:rsid w:val="009F5F11"/>
    <w:rPr>
      <w:b/>
      <w:sz w:val="36"/>
      <w:szCs w:val="32"/>
      <w:lang w:val="sk-SK" w:eastAsia="sk-SK" w:bidi="ar-SA"/>
    </w:rPr>
  </w:style>
  <w:style w:type="character" w:customStyle="1" w:styleId="KatedraChar">
    <w:name w:val="Katedra Char"/>
    <w:link w:val="Katedra"/>
    <w:rsid w:val="009F5F11"/>
    <w:rPr>
      <w:b/>
      <w:sz w:val="28"/>
      <w:szCs w:val="28"/>
      <w:lang w:val="sk-SK" w:eastAsia="sk-SK" w:bidi="ar-SA"/>
    </w:rPr>
  </w:style>
  <w:style w:type="character" w:customStyle="1" w:styleId="NecislovanynazovCharChar">
    <w:name w:val="Necislovany nazov Char Char"/>
    <w:basedOn w:val="KatedraChar"/>
    <w:link w:val="Necislovanynazov"/>
    <w:rsid w:val="009F5F11"/>
    <w:rPr>
      <w:b/>
      <w:sz w:val="28"/>
      <w:szCs w:val="28"/>
      <w:lang w:val="sk-SK" w:eastAsia="sk-SK" w:bidi="ar-SA"/>
    </w:rPr>
  </w:style>
  <w:style w:type="paragraph" w:customStyle="1" w:styleId="Kapitola">
    <w:name w:val="Kapitola"/>
    <w:basedOn w:val="Normlny"/>
    <w:next w:val="Normlny"/>
    <w:rsid w:val="009F5F11"/>
    <w:pPr>
      <w:numPr>
        <w:numId w:val="1"/>
      </w:numPr>
      <w:spacing w:after="240"/>
    </w:pPr>
    <w:rPr>
      <w:b/>
      <w:sz w:val="28"/>
      <w:szCs w:val="28"/>
    </w:rPr>
  </w:style>
  <w:style w:type="paragraph" w:styleId="Obsah1">
    <w:name w:val="toc 1"/>
    <w:basedOn w:val="Normlny"/>
    <w:next w:val="Normlny"/>
    <w:autoRedefine/>
    <w:uiPriority w:val="39"/>
    <w:qFormat/>
    <w:rsid w:val="00D465AF"/>
    <w:pPr>
      <w:tabs>
        <w:tab w:val="left" w:pos="567"/>
        <w:tab w:val="right" w:leader="dot" w:pos="8505"/>
      </w:tabs>
      <w:ind w:left="567" w:hanging="567"/>
      <w:jc w:val="left"/>
    </w:pPr>
    <w:rPr>
      <w:rFonts w:cstheme="minorHAnsi"/>
      <w:b/>
      <w:bCs/>
      <w:noProof/>
      <w:szCs w:val="20"/>
    </w:rPr>
  </w:style>
  <w:style w:type="character" w:styleId="Hypertextovprepojenie">
    <w:name w:val="Hyperlink"/>
    <w:uiPriority w:val="99"/>
    <w:rsid w:val="009F5F11"/>
    <w:rPr>
      <w:color w:val="0000FF"/>
      <w:u w:val="single"/>
    </w:rPr>
  </w:style>
  <w:style w:type="character" w:customStyle="1" w:styleId="Nadpis1Char">
    <w:name w:val="Nadpis 1 Char"/>
    <w:link w:val="Nadpis1"/>
    <w:rsid w:val="0064459B"/>
    <w:rPr>
      <w:b/>
      <w:bCs/>
      <w:caps/>
      <w:kern w:val="32"/>
      <w:sz w:val="32"/>
      <w:szCs w:val="24"/>
    </w:rPr>
  </w:style>
  <w:style w:type="paragraph" w:styleId="Podtitul">
    <w:name w:val="Subtitle"/>
    <w:basedOn w:val="Normlny"/>
    <w:next w:val="Normlny"/>
    <w:link w:val="PodtitulChar"/>
    <w:autoRedefine/>
    <w:rsid w:val="007772B1"/>
    <w:pPr>
      <w:spacing w:after="60"/>
      <w:jc w:val="center"/>
      <w:outlineLvl w:val="1"/>
    </w:pPr>
    <w:rPr>
      <w:b/>
      <w:caps/>
      <w:sz w:val="32"/>
    </w:rPr>
  </w:style>
  <w:style w:type="character" w:customStyle="1" w:styleId="PodtitulChar">
    <w:name w:val="Podtitul Char"/>
    <w:link w:val="Podtitul"/>
    <w:rsid w:val="007772B1"/>
    <w:rPr>
      <w:rFonts w:eastAsia="Times New Roman" w:cs="Times New Roman"/>
      <w:b/>
      <w:caps/>
      <w:sz w:val="32"/>
      <w:szCs w:val="24"/>
    </w:rPr>
  </w:style>
  <w:style w:type="character" w:customStyle="1" w:styleId="Nadpis2Char">
    <w:name w:val="Nadpis 2 Char"/>
    <w:link w:val="Nadpis2"/>
    <w:rsid w:val="001D778C"/>
    <w:rPr>
      <w:b/>
      <w:bCs/>
      <w:iCs/>
      <w:caps/>
      <w:sz w:val="24"/>
      <w:szCs w:val="24"/>
    </w:rPr>
  </w:style>
  <w:style w:type="character" w:customStyle="1" w:styleId="Nadpis3Char">
    <w:name w:val="Nadpis 3 Char"/>
    <w:link w:val="Nadpis3"/>
    <w:rsid w:val="0005792F"/>
    <w:rPr>
      <w:b/>
      <w:bCs/>
      <w:sz w:val="24"/>
      <w:szCs w:val="26"/>
    </w:rPr>
  </w:style>
  <w:style w:type="character" w:customStyle="1" w:styleId="Nadpis4Char">
    <w:name w:val="Nadpis 4 Char"/>
    <w:link w:val="Nadpis4"/>
    <w:semiHidden/>
    <w:rsid w:val="00286479"/>
    <w:rPr>
      <w:rFonts w:ascii="Calibri" w:eastAsia="Times New Roman" w:hAnsi="Calibri" w:cs="Times New Roman"/>
      <w:b/>
      <w:bCs/>
      <w:sz w:val="28"/>
      <w:szCs w:val="28"/>
    </w:rPr>
  </w:style>
  <w:style w:type="character" w:customStyle="1" w:styleId="Nadpis5Char">
    <w:name w:val="Nadpis 5 Char"/>
    <w:link w:val="Nadpis5"/>
    <w:semiHidden/>
    <w:rsid w:val="00286479"/>
    <w:rPr>
      <w:rFonts w:ascii="Calibri" w:eastAsia="Times New Roman" w:hAnsi="Calibri" w:cs="Times New Roman"/>
      <w:b/>
      <w:bCs/>
      <w:i/>
      <w:iCs/>
      <w:sz w:val="26"/>
      <w:szCs w:val="26"/>
    </w:rPr>
  </w:style>
  <w:style w:type="character" w:customStyle="1" w:styleId="Nadpis6Char">
    <w:name w:val="Nadpis 6 Char"/>
    <w:link w:val="Nadpis6"/>
    <w:semiHidden/>
    <w:rsid w:val="00286479"/>
    <w:rPr>
      <w:rFonts w:ascii="Calibri" w:eastAsia="Times New Roman" w:hAnsi="Calibri" w:cs="Times New Roman"/>
      <w:b/>
      <w:bCs/>
      <w:sz w:val="22"/>
      <w:szCs w:val="22"/>
    </w:rPr>
  </w:style>
  <w:style w:type="character" w:customStyle="1" w:styleId="Nadpis7Char">
    <w:name w:val="Nadpis 7 Char"/>
    <w:link w:val="Nadpis7"/>
    <w:semiHidden/>
    <w:rsid w:val="00286479"/>
    <w:rPr>
      <w:rFonts w:ascii="Calibri" w:eastAsia="Times New Roman" w:hAnsi="Calibri" w:cs="Times New Roman"/>
      <w:sz w:val="24"/>
      <w:szCs w:val="24"/>
    </w:rPr>
  </w:style>
  <w:style w:type="character" w:customStyle="1" w:styleId="Nadpis8Char">
    <w:name w:val="Nadpis 8 Char"/>
    <w:link w:val="Nadpis8"/>
    <w:semiHidden/>
    <w:rsid w:val="00286479"/>
    <w:rPr>
      <w:rFonts w:ascii="Calibri" w:eastAsia="Times New Roman" w:hAnsi="Calibri" w:cs="Times New Roman"/>
      <w:i/>
      <w:iCs/>
      <w:sz w:val="24"/>
      <w:szCs w:val="24"/>
    </w:rPr>
  </w:style>
  <w:style w:type="character" w:customStyle="1" w:styleId="Nadpis9Char">
    <w:name w:val="Nadpis 9 Char"/>
    <w:link w:val="Nadpis9"/>
    <w:semiHidden/>
    <w:rsid w:val="00286479"/>
    <w:rPr>
      <w:rFonts w:ascii="Cambria" w:eastAsia="Times New Roman" w:hAnsi="Cambria" w:cs="Times New Roman"/>
      <w:sz w:val="22"/>
      <w:szCs w:val="22"/>
    </w:rPr>
  </w:style>
  <w:style w:type="paragraph" w:styleId="Popis">
    <w:name w:val="caption"/>
    <w:basedOn w:val="Normlny"/>
    <w:next w:val="Normlny"/>
    <w:autoRedefine/>
    <w:unhideWhenUsed/>
    <w:qFormat/>
    <w:rsid w:val="004F25C1"/>
    <w:pPr>
      <w:spacing w:before="120" w:after="120"/>
      <w:ind w:firstLine="0"/>
      <w:jc w:val="center"/>
    </w:pPr>
    <w:rPr>
      <w:bCs/>
      <w:i/>
      <w:sz w:val="22"/>
      <w:szCs w:val="20"/>
    </w:rPr>
  </w:style>
  <w:style w:type="paragraph" w:styleId="Nzov">
    <w:name w:val="Title"/>
    <w:aliases w:val="Názov práce"/>
    <w:basedOn w:val="Nazovprace"/>
    <w:next w:val="Normlny"/>
    <w:link w:val="NzovChar"/>
    <w:autoRedefine/>
    <w:qFormat/>
    <w:rsid w:val="002629F6"/>
    <w:pPr>
      <w:spacing w:after="120"/>
      <w:ind w:left="0" w:firstLine="0"/>
      <w:jc w:val="center"/>
    </w:pPr>
    <w:rPr>
      <w:bCs w:val="0"/>
      <w:kern w:val="28"/>
    </w:rPr>
  </w:style>
  <w:style w:type="character" w:customStyle="1" w:styleId="NzovChar">
    <w:name w:val="Názov Char"/>
    <w:aliases w:val="Názov práce Char"/>
    <w:link w:val="Nzov"/>
    <w:rsid w:val="002629F6"/>
    <w:rPr>
      <w:b/>
      <w:caps/>
      <w:kern w:val="28"/>
      <w:sz w:val="32"/>
      <w:szCs w:val="32"/>
    </w:rPr>
  </w:style>
  <w:style w:type="character" w:styleId="Vrazn">
    <w:name w:val="Strong"/>
    <w:uiPriority w:val="22"/>
    <w:qFormat/>
    <w:rsid w:val="00286479"/>
    <w:rPr>
      <w:b/>
      <w:bCs/>
    </w:rPr>
  </w:style>
  <w:style w:type="character" w:styleId="Zvraznenie">
    <w:name w:val="Emphasis"/>
    <w:uiPriority w:val="20"/>
    <w:qFormat/>
    <w:rsid w:val="00286479"/>
    <w:rPr>
      <w:i/>
      <w:iCs/>
    </w:rPr>
  </w:style>
  <w:style w:type="paragraph" w:styleId="Bezriadkovania">
    <w:name w:val="No Spacing"/>
    <w:basedOn w:val="Normlny"/>
    <w:next w:val="Normlny"/>
    <w:uiPriority w:val="1"/>
    <w:qFormat/>
    <w:rsid w:val="00286479"/>
    <w:pPr>
      <w:spacing w:line="240" w:lineRule="auto"/>
    </w:pPr>
  </w:style>
  <w:style w:type="paragraph" w:styleId="Odsekzoznamu">
    <w:name w:val="List Paragraph"/>
    <w:basedOn w:val="Zoznamsodrkami"/>
    <w:autoRedefine/>
    <w:uiPriority w:val="34"/>
    <w:qFormat/>
    <w:rsid w:val="00E36B98"/>
    <w:pPr>
      <w:numPr>
        <w:numId w:val="9"/>
      </w:numPr>
      <w:tabs>
        <w:tab w:val="clear" w:pos="720"/>
      </w:tabs>
      <w:ind w:hanging="720"/>
      <w:jc w:val="left"/>
    </w:pPr>
  </w:style>
  <w:style w:type="paragraph" w:styleId="Citcia">
    <w:name w:val="Quote"/>
    <w:basedOn w:val="Normlny"/>
    <w:next w:val="Normlny"/>
    <w:link w:val="CitciaChar"/>
    <w:uiPriority w:val="29"/>
    <w:qFormat/>
    <w:rsid w:val="00286479"/>
    <w:rPr>
      <w:i/>
      <w:iCs/>
      <w:color w:val="000000"/>
    </w:rPr>
  </w:style>
  <w:style w:type="character" w:customStyle="1" w:styleId="CitciaChar">
    <w:name w:val="Citácia Char"/>
    <w:link w:val="Citcia"/>
    <w:uiPriority w:val="29"/>
    <w:rsid w:val="00286479"/>
    <w:rPr>
      <w:i/>
      <w:iCs/>
      <w:color w:val="000000"/>
      <w:sz w:val="24"/>
      <w:szCs w:val="24"/>
    </w:rPr>
  </w:style>
  <w:style w:type="paragraph" w:styleId="Zvraznencitcia">
    <w:name w:val="Intense Quote"/>
    <w:basedOn w:val="Normlny"/>
    <w:next w:val="Normlny"/>
    <w:link w:val="ZvraznencitciaChar"/>
    <w:uiPriority w:val="30"/>
    <w:qFormat/>
    <w:rsid w:val="00286479"/>
    <w:pPr>
      <w:pBdr>
        <w:bottom w:val="single" w:sz="4" w:space="4" w:color="4F81BD"/>
      </w:pBdr>
      <w:spacing w:before="200" w:after="280"/>
      <w:ind w:left="936" w:right="936"/>
    </w:pPr>
    <w:rPr>
      <w:b/>
      <w:bCs/>
      <w:i/>
      <w:iCs/>
      <w:color w:val="4F81BD"/>
    </w:rPr>
  </w:style>
  <w:style w:type="character" w:customStyle="1" w:styleId="ZvraznencitciaChar">
    <w:name w:val="Zvýraznená citácia Char"/>
    <w:link w:val="Zvraznencitcia"/>
    <w:uiPriority w:val="30"/>
    <w:rsid w:val="00286479"/>
    <w:rPr>
      <w:rFonts w:eastAsia="Times New Roman" w:cs="Times New Roman"/>
      <w:b/>
      <w:bCs/>
      <w:i/>
      <w:iCs/>
      <w:color w:val="4F81BD"/>
      <w:sz w:val="24"/>
      <w:szCs w:val="24"/>
    </w:rPr>
  </w:style>
  <w:style w:type="character" w:styleId="Jemnzvraznenie">
    <w:name w:val="Subtle Emphasis"/>
    <w:uiPriority w:val="19"/>
    <w:qFormat/>
    <w:rsid w:val="00286479"/>
    <w:rPr>
      <w:i/>
      <w:iCs/>
      <w:color w:val="808080"/>
    </w:rPr>
  </w:style>
  <w:style w:type="character" w:styleId="Intenzvnezvraznenie">
    <w:name w:val="Intense Emphasis"/>
    <w:uiPriority w:val="21"/>
    <w:qFormat/>
    <w:rsid w:val="00286479"/>
    <w:rPr>
      <w:b/>
      <w:bCs/>
      <w:i/>
      <w:iCs/>
      <w:color w:val="4F81BD"/>
    </w:rPr>
  </w:style>
  <w:style w:type="character" w:styleId="Jemnodkaz">
    <w:name w:val="Subtle Reference"/>
    <w:uiPriority w:val="31"/>
    <w:qFormat/>
    <w:rsid w:val="00286479"/>
    <w:rPr>
      <w:smallCaps/>
      <w:color w:val="C0504D"/>
      <w:u w:val="single"/>
    </w:rPr>
  </w:style>
  <w:style w:type="character" w:styleId="Zvraznenodkaz">
    <w:name w:val="Intense Reference"/>
    <w:uiPriority w:val="32"/>
    <w:qFormat/>
    <w:rsid w:val="00286479"/>
    <w:rPr>
      <w:b/>
      <w:bCs/>
      <w:smallCaps/>
      <w:color w:val="C0504D"/>
      <w:spacing w:val="5"/>
      <w:u w:val="single"/>
    </w:rPr>
  </w:style>
  <w:style w:type="character" w:styleId="Nzovknihy">
    <w:name w:val="Book Title"/>
    <w:aliases w:val="Prílohy"/>
    <w:uiPriority w:val="33"/>
    <w:qFormat/>
    <w:rsid w:val="00B6437F"/>
    <w:rPr>
      <w:rFonts w:ascii="Times New Roman" w:hAnsi="Times New Roman"/>
      <w:b/>
      <w:bCs/>
      <w:smallCaps/>
      <w:spacing w:val="5"/>
      <w:sz w:val="36"/>
    </w:rPr>
  </w:style>
  <w:style w:type="paragraph" w:styleId="Hlavikaobsahu">
    <w:name w:val="TOC Heading"/>
    <w:basedOn w:val="Nadpis1"/>
    <w:next w:val="Normlny"/>
    <w:uiPriority w:val="39"/>
    <w:unhideWhenUsed/>
    <w:qFormat/>
    <w:rsid w:val="00286479"/>
    <w:pPr>
      <w:ind w:firstLine="454"/>
      <w:outlineLvl w:val="9"/>
    </w:pPr>
    <w:rPr>
      <w:rFonts w:ascii="Cambria" w:hAnsi="Cambria"/>
      <w:caps w:val="0"/>
    </w:rPr>
  </w:style>
  <w:style w:type="paragraph" w:customStyle="1" w:styleId="Nzovuniverzity">
    <w:name w:val="Názov univerzity"/>
    <w:autoRedefine/>
    <w:qFormat/>
    <w:rsid w:val="006327E6"/>
    <w:pPr>
      <w:spacing w:before="120" w:after="120"/>
      <w:jc w:val="center"/>
    </w:pPr>
    <w:rPr>
      <w:b/>
      <w:sz w:val="32"/>
      <w:szCs w:val="24"/>
    </w:rPr>
  </w:style>
  <w:style w:type="paragraph" w:customStyle="1" w:styleId="Nzovfakulty">
    <w:name w:val="Názov fakulty"/>
    <w:autoRedefine/>
    <w:qFormat/>
    <w:rsid w:val="006327E6"/>
    <w:pPr>
      <w:spacing w:before="120"/>
      <w:jc w:val="center"/>
    </w:pPr>
    <w:rPr>
      <w:b/>
      <w:sz w:val="32"/>
      <w:szCs w:val="24"/>
    </w:rPr>
  </w:style>
  <w:style w:type="paragraph" w:customStyle="1" w:styleId="Typprce">
    <w:name w:val="Typ práce"/>
    <w:autoRedefine/>
    <w:qFormat/>
    <w:rsid w:val="006243C0"/>
    <w:pPr>
      <w:spacing w:before="120" w:after="120"/>
      <w:jc w:val="center"/>
    </w:pPr>
    <w:rPr>
      <w:rFonts w:asciiTheme="minorHAnsi" w:hAnsiTheme="minorHAnsi"/>
      <w:b/>
      <w:caps/>
      <w:sz w:val="28"/>
      <w:szCs w:val="24"/>
    </w:rPr>
  </w:style>
  <w:style w:type="paragraph" w:styleId="Hlavika">
    <w:name w:val="header"/>
    <w:basedOn w:val="Normlny"/>
    <w:link w:val="HlavikaChar"/>
    <w:rsid w:val="001D429D"/>
    <w:pPr>
      <w:tabs>
        <w:tab w:val="center" w:pos="4536"/>
        <w:tab w:val="right" w:pos="9072"/>
      </w:tabs>
    </w:pPr>
  </w:style>
  <w:style w:type="character" w:customStyle="1" w:styleId="HlavikaChar">
    <w:name w:val="Hlavička Char"/>
    <w:link w:val="Hlavika"/>
    <w:rsid w:val="001D429D"/>
    <w:rPr>
      <w:sz w:val="24"/>
      <w:szCs w:val="24"/>
    </w:rPr>
  </w:style>
  <w:style w:type="paragraph" w:styleId="Normlnywebov">
    <w:name w:val="Normal (Web)"/>
    <w:basedOn w:val="Normlny"/>
    <w:link w:val="NormlnywebovChar"/>
    <w:uiPriority w:val="99"/>
    <w:unhideWhenUsed/>
    <w:rsid w:val="004A6373"/>
    <w:pPr>
      <w:spacing w:before="100" w:beforeAutospacing="1" w:after="100" w:afterAutospacing="1" w:line="240" w:lineRule="auto"/>
      <w:jc w:val="left"/>
    </w:pPr>
  </w:style>
  <w:style w:type="character" w:customStyle="1" w:styleId="shorttext">
    <w:name w:val="short_text"/>
    <w:basedOn w:val="Predvolenpsmoodseku"/>
    <w:rsid w:val="00DF463A"/>
  </w:style>
  <w:style w:type="character" w:customStyle="1" w:styleId="hps">
    <w:name w:val="hps"/>
    <w:basedOn w:val="Predvolenpsmoodseku"/>
    <w:rsid w:val="00DF463A"/>
  </w:style>
  <w:style w:type="paragraph" w:styleId="Obsah2">
    <w:name w:val="toc 2"/>
    <w:basedOn w:val="Normlny"/>
    <w:next w:val="Normlny"/>
    <w:autoRedefine/>
    <w:uiPriority w:val="39"/>
    <w:rsid w:val="00A93E19"/>
    <w:pPr>
      <w:tabs>
        <w:tab w:val="left" w:pos="1200"/>
        <w:tab w:val="right" w:leader="dot" w:pos="8505"/>
      </w:tabs>
      <w:jc w:val="left"/>
    </w:pPr>
    <w:rPr>
      <w:noProof/>
      <w:sz w:val="22"/>
      <w:szCs w:val="20"/>
    </w:rPr>
  </w:style>
  <w:style w:type="paragraph" w:styleId="Obsah3">
    <w:name w:val="toc 3"/>
    <w:basedOn w:val="Normlny"/>
    <w:next w:val="Normlny"/>
    <w:autoRedefine/>
    <w:uiPriority w:val="39"/>
    <w:rsid w:val="00A93E19"/>
    <w:pPr>
      <w:tabs>
        <w:tab w:val="left" w:pos="1246"/>
        <w:tab w:val="right" w:leader="dot" w:pos="8505"/>
      </w:tabs>
      <w:jc w:val="left"/>
    </w:pPr>
    <w:rPr>
      <w:iCs/>
      <w:noProof/>
      <w:sz w:val="22"/>
      <w:szCs w:val="20"/>
    </w:rPr>
  </w:style>
  <w:style w:type="paragraph" w:customStyle="1" w:styleId="PrlohaBP">
    <w:name w:val="Príloha BP"/>
    <w:basedOn w:val="Normlny"/>
    <w:next w:val="Obyajntext"/>
    <w:link w:val="PrlohaBPChar"/>
    <w:autoRedefine/>
    <w:qFormat/>
    <w:rsid w:val="00274B7E"/>
    <w:pPr>
      <w:ind w:firstLine="0"/>
      <w:jc w:val="center"/>
    </w:pPr>
    <w:rPr>
      <w:rFonts w:asciiTheme="minorHAnsi" w:hAnsiTheme="minorHAnsi"/>
      <w:caps/>
      <w:sz w:val="32"/>
    </w:rPr>
  </w:style>
  <w:style w:type="paragraph" w:styleId="Obyajntext">
    <w:name w:val="Plain Text"/>
    <w:basedOn w:val="Normlny"/>
    <w:link w:val="ObyajntextChar"/>
    <w:rsid w:val="00B6437F"/>
    <w:rPr>
      <w:rFonts w:ascii="Courier New" w:hAnsi="Courier New" w:cs="Courier New"/>
      <w:sz w:val="20"/>
      <w:szCs w:val="20"/>
    </w:rPr>
  </w:style>
  <w:style w:type="character" w:customStyle="1" w:styleId="ObyajntextChar">
    <w:name w:val="Obyčajný text Char"/>
    <w:basedOn w:val="Predvolenpsmoodseku"/>
    <w:link w:val="Obyajntext"/>
    <w:rsid w:val="00B6437F"/>
    <w:rPr>
      <w:rFonts w:ascii="Courier New" w:hAnsi="Courier New" w:cs="Courier New"/>
    </w:rPr>
  </w:style>
  <w:style w:type="character" w:customStyle="1" w:styleId="PrlohaBPChar">
    <w:name w:val="Príloha BP Char"/>
    <w:basedOn w:val="Predvolenpsmoodseku"/>
    <w:link w:val="PrlohaBP"/>
    <w:rsid w:val="00274B7E"/>
    <w:rPr>
      <w:rFonts w:asciiTheme="minorHAnsi" w:hAnsiTheme="minorHAnsi"/>
      <w:caps/>
      <w:sz w:val="32"/>
      <w:szCs w:val="24"/>
    </w:rPr>
  </w:style>
  <w:style w:type="character" w:customStyle="1" w:styleId="ZPNormalnyTextCharChar">
    <w:name w:val="ZP_NormalnyText Char Char"/>
    <w:basedOn w:val="Predvolenpsmoodseku"/>
    <w:link w:val="ZPNormalnyText"/>
    <w:locked/>
    <w:rsid w:val="00E67FAE"/>
    <w:rPr>
      <w:rFonts w:eastAsia="SimSun"/>
      <w:position w:val="2"/>
      <w:sz w:val="24"/>
      <w:szCs w:val="24"/>
    </w:rPr>
  </w:style>
  <w:style w:type="paragraph" w:customStyle="1" w:styleId="ZPNormalnyText">
    <w:name w:val="ZP_NormalnyText"/>
    <w:link w:val="ZPNormalnyTextCharChar"/>
    <w:autoRedefine/>
    <w:rsid w:val="00E67FAE"/>
    <w:pPr>
      <w:spacing w:before="60" w:line="276" w:lineRule="auto"/>
      <w:jc w:val="left"/>
    </w:pPr>
    <w:rPr>
      <w:rFonts w:eastAsia="SimSun"/>
      <w:position w:val="2"/>
      <w:sz w:val="24"/>
      <w:szCs w:val="24"/>
    </w:rPr>
  </w:style>
  <w:style w:type="paragraph" w:styleId="Zoznamobrzkov">
    <w:name w:val="table of figures"/>
    <w:basedOn w:val="ZPNormalnyText"/>
    <w:next w:val="ZPNormalnyText"/>
    <w:autoRedefine/>
    <w:rsid w:val="00654982"/>
    <w:pPr>
      <w:tabs>
        <w:tab w:val="left" w:pos="709"/>
        <w:tab w:val="right" w:leader="dot" w:pos="8505"/>
      </w:tabs>
      <w:spacing w:before="0"/>
      <w:ind w:right="567"/>
    </w:pPr>
    <w:rPr>
      <w:noProof/>
    </w:rPr>
  </w:style>
  <w:style w:type="paragraph" w:styleId="Zkladntext2">
    <w:name w:val="Body Text 2"/>
    <w:basedOn w:val="Normlny"/>
    <w:link w:val="Zkladntext2Char"/>
    <w:rsid w:val="00D03F5E"/>
    <w:pPr>
      <w:spacing w:before="60" w:after="120" w:line="480" w:lineRule="auto"/>
    </w:pPr>
  </w:style>
  <w:style w:type="character" w:customStyle="1" w:styleId="Zkladntext2Char">
    <w:name w:val="Základný text 2 Char"/>
    <w:basedOn w:val="Predvolenpsmoodseku"/>
    <w:link w:val="Zkladntext2"/>
    <w:rsid w:val="00D03F5E"/>
    <w:rPr>
      <w:sz w:val="24"/>
      <w:szCs w:val="24"/>
      <w:lang w:eastAsia="en-US"/>
    </w:rPr>
  </w:style>
  <w:style w:type="paragraph" w:styleId="Textbubliny">
    <w:name w:val="Balloon Text"/>
    <w:basedOn w:val="Normlny"/>
    <w:link w:val="TextbublinyChar"/>
    <w:rsid w:val="009D02C5"/>
    <w:pPr>
      <w:spacing w:line="240" w:lineRule="auto"/>
    </w:pPr>
    <w:rPr>
      <w:rFonts w:ascii="Tahoma" w:hAnsi="Tahoma" w:cs="Tahoma"/>
      <w:sz w:val="16"/>
      <w:szCs w:val="16"/>
    </w:rPr>
  </w:style>
  <w:style w:type="character" w:customStyle="1" w:styleId="TextbublinyChar">
    <w:name w:val="Text bubliny Char"/>
    <w:basedOn w:val="Predvolenpsmoodseku"/>
    <w:link w:val="Textbubliny"/>
    <w:rsid w:val="009D02C5"/>
    <w:rPr>
      <w:rFonts w:ascii="Tahoma" w:hAnsi="Tahoma" w:cs="Tahoma"/>
      <w:sz w:val="16"/>
      <w:szCs w:val="16"/>
    </w:rPr>
  </w:style>
  <w:style w:type="paragraph" w:styleId="Obsah4">
    <w:name w:val="toc 4"/>
    <w:basedOn w:val="Normlny"/>
    <w:next w:val="Normlny"/>
    <w:autoRedefine/>
    <w:rsid w:val="00351CC3"/>
    <w:pPr>
      <w:ind w:left="720"/>
      <w:jc w:val="left"/>
    </w:pPr>
    <w:rPr>
      <w:rFonts w:asciiTheme="minorHAnsi" w:hAnsiTheme="minorHAnsi" w:cstheme="minorHAnsi"/>
      <w:sz w:val="18"/>
      <w:szCs w:val="18"/>
    </w:rPr>
  </w:style>
  <w:style w:type="paragraph" w:styleId="Obsah5">
    <w:name w:val="toc 5"/>
    <w:basedOn w:val="Normlny"/>
    <w:next w:val="Normlny"/>
    <w:autoRedefine/>
    <w:rsid w:val="00351CC3"/>
    <w:pPr>
      <w:ind w:left="960"/>
      <w:jc w:val="left"/>
    </w:pPr>
    <w:rPr>
      <w:rFonts w:asciiTheme="minorHAnsi" w:hAnsiTheme="minorHAnsi" w:cstheme="minorHAnsi"/>
      <w:sz w:val="18"/>
      <w:szCs w:val="18"/>
    </w:rPr>
  </w:style>
  <w:style w:type="paragraph" w:styleId="Obsah6">
    <w:name w:val="toc 6"/>
    <w:basedOn w:val="Normlny"/>
    <w:next w:val="Normlny"/>
    <w:autoRedefine/>
    <w:rsid w:val="00351CC3"/>
    <w:pPr>
      <w:ind w:left="1200"/>
      <w:jc w:val="left"/>
    </w:pPr>
    <w:rPr>
      <w:rFonts w:asciiTheme="minorHAnsi" w:hAnsiTheme="minorHAnsi" w:cstheme="minorHAnsi"/>
      <w:sz w:val="18"/>
      <w:szCs w:val="18"/>
    </w:rPr>
  </w:style>
  <w:style w:type="paragraph" w:styleId="Obsah7">
    <w:name w:val="toc 7"/>
    <w:basedOn w:val="Normlny"/>
    <w:next w:val="Normlny"/>
    <w:autoRedefine/>
    <w:rsid w:val="00351CC3"/>
    <w:pPr>
      <w:ind w:left="1440"/>
      <w:jc w:val="left"/>
    </w:pPr>
    <w:rPr>
      <w:rFonts w:asciiTheme="minorHAnsi" w:hAnsiTheme="minorHAnsi" w:cstheme="minorHAnsi"/>
      <w:sz w:val="18"/>
      <w:szCs w:val="18"/>
    </w:rPr>
  </w:style>
  <w:style w:type="paragraph" w:styleId="Obsah8">
    <w:name w:val="toc 8"/>
    <w:basedOn w:val="Normlny"/>
    <w:next w:val="Normlny"/>
    <w:autoRedefine/>
    <w:rsid w:val="00351CC3"/>
    <w:pPr>
      <w:ind w:left="1680"/>
      <w:jc w:val="left"/>
    </w:pPr>
    <w:rPr>
      <w:rFonts w:asciiTheme="minorHAnsi" w:hAnsiTheme="minorHAnsi" w:cstheme="minorHAnsi"/>
      <w:sz w:val="18"/>
      <w:szCs w:val="18"/>
    </w:rPr>
  </w:style>
  <w:style w:type="paragraph" w:styleId="Obsah9">
    <w:name w:val="toc 9"/>
    <w:basedOn w:val="Normlny"/>
    <w:next w:val="Normlny"/>
    <w:autoRedefine/>
    <w:rsid w:val="00351CC3"/>
    <w:pPr>
      <w:ind w:left="1920"/>
      <w:jc w:val="left"/>
    </w:pPr>
    <w:rPr>
      <w:rFonts w:asciiTheme="minorHAnsi" w:hAnsiTheme="minorHAnsi" w:cstheme="minorHAnsi"/>
      <w:sz w:val="18"/>
      <w:szCs w:val="18"/>
    </w:rPr>
  </w:style>
  <w:style w:type="table" w:styleId="Mriekatabuky">
    <w:name w:val="Table Grid"/>
    <w:basedOn w:val="Normlnatabuka"/>
    <w:rsid w:val="00C60D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kladntext">
    <w:name w:val="Body Text"/>
    <w:basedOn w:val="Normlny"/>
    <w:link w:val="ZkladntextChar"/>
    <w:rsid w:val="00EA21BB"/>
    <w:pPr>
      <w:spacing w:after="120"/>
    </w:pPr>
  </w:style>
  <w:style w:type="character" w:customStyle="1" w:styleId="ZkladntextChar">
    <w:name w:val="Základný text Char"/>
    <w:basedOn w:val="Predvolenpsmoodseku"/>
    <w:link w:val="Zkladntext"/>
    <w:rsid w:val="00EA21BB"/>
    <w:rPr>
      <w:sz w:val="24"/>
      <w:szCs w:val="24"/>
    </w:rPr>
  </w:style>
  <w:style w:type="paragraph" w:styleId="Zoznamsodrkami">
    <w:name w:val="List Bullet"/>
    <w:basedOn w:val="Normlny"/>
    <w:rsid w:val="00FE626A"/>
    <w:pPr>
      <w:numPr>
        <w:numId w:val="2"/>
      </w:numPr>
      <w:contextualSpacing/>
    </w:pPr>
  </w:style>
  <w:style w:type="paragraph" w:styleId="Textpoznmkypodiarou">
    <w:name w:val="footnote text"/>
    <w:basedOn w:val="Normlny"/>
    <w:link w:val="TextpoznmkypodiarouChar"/>
    <w:rsid w:val="00D465AF"/>
    <w:pPr>
      <w:spacing w:line="240" w:lineRule="auto"/>
    </w:pPr>
    <w:rPr>
      <w:sz w:val="20"/>
      <w:szCs w:val="20"/>
    </w:rPr>
  </w:style>
  <w:style w:type="character" w:customStyle="1" w:styleId="TextpoznmkypodiarouChar">
    <w:name w:val="Text poznámky pod čiarou Char"/>
    <w:basedOn w:val="Predvolenpsmoodseku"/>
    <w:link w:val="Textpoznmkypodiarou"/>
    <w:rsid w:val="00D465AF"/>
  </w:style>
  <w:style w:type="character" w:styleId="Odkaznapoznmkupodiarou">
    <w:name w:val="footnote reference"/>
    <w:basedOn w:val="Predvolenpsmoodseku"/>
    <w:rsid w:val="00D465AF"/>
    <w:rPr>
      <w:vertAlign w:val="superscript"/>
    </w:rPr>
  </w:style>
  <w:style w:type="character" w:styleId="Zstupntext">
    <w:name w:val="Placeholder Text"/>
    <w:basedOn w:val="Predvolenpsmoodseku"/>
    <w:uiPriority w:val="99"/>
    <w:semiHidden/>
    <w:rsid w:val="00A35C15"/>
    <w:rPr>
      <w:color w:val="808080"/>
    </w:rPr>
  </w:style>
  <w:style w:type="paragraph" w:customStyle="1" w:styleId="Default">
    <w:name w:val="Default"/>
    <w:rsid w:val="00AB6535"/>
    <w:pPr>
      <w:autoSpaceDE w:val="0"/>
      <w:autoSpaceDN w:val="0"/>
      <w:adjustRightInd w:val="0"/>
      <w:spacing w:line="240" w:lineRule="auto"/>
      <w:jc w:val="left"/>
    </w:pPr>
    <w:rPr>
      <w:color w:val="000000"/>
      <w:sz w:val="24"/>
      <w:szCs w:val="24"/>
    </w:rPr>
  </w:style>
  <w:style w:type="paragraph" w:customStyle="1" w:styleId="Odrazky">
    <w:name w:val="Odrazky"/>
    <w:basedOn w:val="Normlnywebov"/>
    <w:link w:val="OdrazkyChar"/>
    <w:qFormat/>
    <w:rsid w:val="00032E44"/>
    <w:pPr>
      <w:numPr>
        <w:numId w:val="4"/>
      </w:numPr>
      <w:spacing w:before="0" w:beforeAutospacing="0" w:after="0" w:afterAutospacing="0" w:line="360" w:lineRule="auto"/>
    </w:pPr>
  </w:style>
  <w:style w:type="paragraph" w:customStyle="1" w:styleId="Nazovpracetitulka">
    <w:name w:val="Nazov prace titulka"/>
    <w:basedOn w:val="Normlny"/>
    <w:link w:val="NazovpracetitulkaChar"/>
    <w:qFormat/>
    <w:rsid w:val="009F24BD"/>
    <w:pPr>
      <w:ind w:firstLine="0"/>
      <w:jc w:val="center"/>
    </w:pPr>
    <w:rPr>
      <w:b/>
      <w:bCs/>
      <w:sz w:val="36"/>
      <w:szCs w:val="36"/>
    </w:rPr>
  </w:style>
  <w:style w:type="character" w:customStyle="1" w:styleId="NormlnywebovChar">
    <w:name w:val="Normálny (webový) Char"/>
    <w:basedOn w:val="Predvolenpsmoodseku"/>
    <w:link w:val="Normlnywebov"/>
    <w:uiPriority w:val="99"/>
    <w:rsid w:val="00FD33FA"/>
    <w:rPr>
      <w:sz w:val="24"/>
      <w:szCs w:val="24"/>
    </w:rPr>
  </w:style>
  <w:style w:type="character" w:customStyle="1" w:styleId="OdrazkyChar">
    <w:name w:val="Odrazky Char"/>
    <w:basedOn w:val="NormlnywebovChar"/>
    <w:link w:val="Odrazky"/>
    <w:rsid w:val="00032E44"/>
    <w:rPr>
      <w:sz w:val="24"/>
      <w:szCs w:val="24"/>
    </w:rPr>
  </w:style>
  <w:style w:type="character" w:styleId="Nevyrieenzmienka">
    <w:name w:val="Unresolved Mention"/>
    <w:basedOn w:val="Predvolenpsmoodseku"/>
    <w:uiPriority w:val="99"/>
    <w:semiHidden/>
    <w:unhideWhenUsed/>
    <w:rsid w:val="0063602C"/>
    <w:rPr>
      <w:color w:val="605E5C"/>
      <w:shd w:val="clear" w:color="auto" w:fill="E1DFDD"/>
    </w:rPr>
  </w:style>
  <w:style w:type="character" w:customStyle="1" w:styleId="NazovpracetitulkaChar">
    <w:name w:val="Nazov prace titulka Char"/>
    <w:basedOn w:val="Predvolenpsmoodseku"/>
    <w:link w:val="Nazovpracetitulka"/>
    <w:rsid w:val="009F24BD"/>
    <w:rPr>
      <w:b/>
      <w:bCs/>
      <w:sz w:val="36"/>
      <w:szCs w:val="36"/>
    </w:rPr>
  </w:style>
  <w:style w:type="character" w:styleId="Odkaznakomentr">
    <w:name w:val="annotation reference"/>
    <w:basedOn w:val="Predvolenpsmoodseku"/>
    <w:semiHidden/>
    <w:unhideWhenUsed/>
    <w:rsid w:val="00D8087B"/>
    <w:rPr>
      <w:sz w:val="16"/>
      <w:szCs w:val="16"/>
    </w:rPr>
  </w:style>
  <w:style w:type="paragraph" w:styleId="Textkomentra">
    <w:name w:val="annotation text"/>
    <w:basedOn w:val="Normlny"/>
    <w:link w:val="TextkomentraChar"/>
    <w:unhideWhenUsed/>
    <w:rsid w:val="00D8087B"/>
    <w:pPr>
      <w:spacing w:line="240" w:lineRule="auto"/>
    </w:pPr>
    <w:rPr>
      <w:sz w:val="20"/>
      <w:szCs w:val="20"/>
    </w:rPr>
  </w:style>
  <w:style w:type="character" w:customStyle="1" w:styleId="TextkomentraChar">
    <w:name w:val="Text komentára Char"/>
    <w:basedOn w:val="Predvolenpsmoodseku"/>
    <w:link w:val="Textkomentra"/>
    <w:rsid w:val="00D8087B"/>
  </w:style>
  <w:style w:type="paragraph" w:styleId="Predmetkomentra">
    <w:name w:val="annotation subject"/>
    <w:basedOn w:val="Textkomentra"/>
    <w:next w:val="Textkomentra"/>
    <w:link w:val="PredmetkomentraChar"/>
    <w:semiHidden/>
    <w:unhideWhenUsed/>
    <w:rsid w:val="00D8087B"/>
    <w:rPr>
      <w:b/>
      <w:bCs/>
    </w:rPr>
  </w:style>
  <w:style w:type="character" w:customStyle="1" w:styleId="PredmetkomentraChar">
    <w:name w:val="Predmet komentára Char"/>
    <w:basedOn w:val="TextkomentraChar"/>
    <w:link w:val="Predmetkomentra"/>
    <w:semiHidden/>
    <w:rsid w:val="00D8087B"/>
    <w:rPr>
      <w:b/>
      <w:bCs/>
    </w:rPr>
  </w:style>
  <w:style w:type="paragraph" w:customStyle="1" w:styleId="Popistabulka">
    <w:name w:val="Popis tabulka"/>
    <w:basedOn w:val="Normlny"/>
    <w:link w:val="PopistabulkaChar"/>
    <w:qFormat/>
    <w:rsid w:val="00055597"/>
    <w:pPr>
      <w:ind w:firstLine="0"/>
    </w:pPr>
    <w:rPr>
      <w:i/>
      <w:iCs/>
      <w:sz w:val="22"/>
      <w:szCs w:val="22"/>
    </w:rPr>
  </w:style>
  <w:style w:type="character" w:customStyle="1" w:styleId="PopistabulkaChar">
    <w:name w:val="Popis tabulka Char"/>
    <w:basedOn w:val="Predvolenpsmoodseku"/>
    <w:link w:val="Popistabulka"/>
    <w:rsid w:val="00055597"/>
    <w:rPr>
      <w:i/>
      <w:iCs/>
      <w:sz w:val="22"/>
      <w:szCs w:val="22"/>
    </w:rPr>
  </w:style>
  <w:style w:type="table" w:customStyle="1" w:styleId="TableGrid">
    <w:name w:val="TableGrid"/>
    <w:rsid w:val="00A6715E"/>
    <w:pPr>
      <w:spacing w:line="240" w:lineRule="auto"/>
      <w:jc w:val="left"/>
    </w:pPr>
    <w:rPr>
      <w:rFonts w:asciiTheme="minorHAnsi" w:eastAsiaTheme="minorEastAsia" w:hAnsiTheme="minorHAnsi" w:cstheme="minorBidi"/>
      <w:kern w:val="2"/>
      <w:sz w:val="24"/>
      <w:szCs w:val="24"/>
      <w:lang w:val="en-US"/>
      <w14:ligatures w14:val="standardContextual"/>
    </w:rPr>
    <w:tblPr>
      <w:tblCellMar>
        <w:top w:w="0" w:type="dxa"/>
        <w:left w:w="0" w:type="dxa"/>
        <w:bottom w:w="0" w:type="dxa"/>
        <w:right w:w="0" w:type="dxa"/>
      </w:tblCellMar>
    </w:tblPr>
  </w:style>
  <w:style w:type="paragraph" w:styleId="Bibliografia">
    <w:name w:val="Bibliography"/>
    <w:basedOn w:val="Normlny"/>
    <w:next w:val="Normlny"/>
    <w:uiPriority w:val="37"/>
    <w:unhideWhenUsed/>
    <w:rsid w:val="00B45FCC"/>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2866268">
      <w:bodyDiv w:val="1"/>
      <w:marLeft w:val="0"/>
      <w:marRight w:val="0"/>
      <w:marTop w:val="0"/>
      <w:marBottom w:val="0"/>
      <w:divBdr>
        <w:top w:val="none" w:sz="0" w:space="0" w:color="auto"/>
        <w:left w:val="none" w:sz="0" w:space="0" w:color="auto"/>
        <w:bottom w:val="none" w:sz="0" w:space="0" w:color="auto"/>
        <w:right w:val="none" w:sz="0" w:space="0" w:color="auto"/>
      </w:divBdr>
      <w:divsChild>
        <w:div w:id="775060228">
          <w:marLeft w:val="0"/>
          <w:marRight w:val="0"/>
          <w:marTop w:val="0"/>
          <w:marBottom w:val="0"/>
          <w:divBdr>
            <w:top w:val="none" w:sz="0" w:space="0" w:color="auto"/>
            <w:left w:val="none" w:sz="0" w:space="0" w:color="auto"/>
            <w:bottom w:val="none" w:sz="0" w:space="0" w:color="auto"/>
            <w:right w:val="none" w:sz="0" w:space="0" w:color="auto"/>
          </w:divBdr>
        </w:div>
      </w:divsChild>
    </w:div>
    <w:div w:id="213587962">
      <w:bodyDiv w:val="1"/>
      <w:marLeft w:val="0"/>
      <w:marRight w:val="0"/>
      <w:marTop w:val="0"/>
      <w:marBottom w:val="0"/>
      <w:divBdr>
        <w:top w:val="none" w:sz="0" w:space="0" w:color="auto"/>
        <w:left w:val="none" w:sz="0" w:space="0" w:color="auto"/>
        <w:bottom w:val="none" w:sz="0" w:space="0" w:color="auto"/>
        <w:right w:val="none" w:sz="0" w:space="0" w:color="auto"/>
      </w:divBdr>
    </w:div>
    <w:div w:id="312220256">
      <w:bodyDiv w:val="1"/>
      <w:marLeft w:val="0"/>
      <w:marRight w:val="0"/>
      <w:marTop w:val="0"/>
      <w:marBottom w:val="0"/>
      <w:divBdr>
        <w:top w:val="none" w:sz="0" w:space="0" w:color="auto"/>
        <w:left w:val="none" w:sz="0" w:space="0" w:color="auto"/>
        <w:bottom w:val="none" w:sz="0" w:space="0" w:color="auto"/>
        <w:right w:val="none" w:sz="0" w:space="0" w:color="auto"/>
      </w:divBdr>
    </w:div>
    <w:div w:id="348719789">
      <w:bodyDiv w:val="1"/>
      <w:marLeft w:val="0"/>
      <w:marRight w:val="0"/>
      <w:marTop w:val="0"/>
      <w:marBottom w:val="0"/>
      <w:divBdr>
        <w:top w:val="none" w:sz="0" w:space="0" w:color="auto"/>
        <w:left w:val="none" w:sz="0" w:space="0" w:color="auto"/>
        <w:bottom w:val="none" w:sz="0" w:space="0" w:color="auto"/>
        <w:right w:val="none" w:sz="0" w:space="0" w:color="auto"/>
      </w:divBdr>
    </w:div>
    <w:div w:id="389427885">
      <w:bodyDiv w:val="1"/>
      <w:marLeft w:val="0"/>
      <w:marRight w:val="0"/>
      <w:marTop w:val="0"/>
      <w:marBottom w:val="0"/>
      <w:divBdr>
        <w:top w:val="none" w:sz="0" w:space="0" w:color="auto"/>
        <w:left w:val="none" w:sz="0" w:space="0" w:color="auto"/>
        <w:bottom w:val="none" w:sz="0" w:space="0" w:color="auto"/>
        <w:right w:val="none" w:sz="0" w:space="0" w:color="auto"/>
      </w:divBdr>
    </w:div>
    <w:div w:id="434398951">
      <w:bodyDiv w:val="1"/>
      <w:marLeft w:val="0"/>
      <w:marRight w:val="0"/>
      <w:marTop w:val="0"/>
      <w:marBottom w:val="0"/>
      <w:divBdr>
        <w:top w:val="none" w:sz="0" w:space="0" w:color="auto"/>
        <w:left w:val="none" w:sz="0" w:space="0" w:color="auto"/>
        <w:bottom w:val="none" w:sz="0" w:space="0" w:color="auto"/>
        <w:right w:val="none" w:sz="0" w:space="0" w:color="auto"/>
      </w:divBdr>
    </w:div>
    <w:div w:id="437452931">
      <w:bodyDiv w:val="1"/>
      <w:marLeft w:val="0"/>
      <w:marRight w:val="0"/>
      <w:marTop w:val="0"/>
      <w:marBottom w:val="0"/>
      <w:divBdr>
        <w:top w:val="none" w:sz="0" w:space="0" w:color="auto"/>
        <w:left w:val="none" w:sz="0" w:space="0" w:color="auto"/>
        <w:bottom w:val="none" w:sz="0" w:space="0" w:color="auto"/>
        <w:right w:val="none" w:sz="0" w:space="0" w:color="auto"/>
      </w:divBdr>
    </w:div>
    <w:div w:id="442924132">
      <w:bodyDiv w:val="1"/>
      <w:marLeft w:val="0"/>
      <w:marRight w:val="0"/>
      <w:marTop w:val="0"/>
      <w:marBottom w:val="0"/>
      <w:divBdr>
        <w:top w:val="none" w:sz="0" w:space="0" w:color="auto"/>
        <w:left w:val="none" w:sz="0" w:space="0" w:color="auto"/>
        <w:bottom w:val="none" w:sz="0" w:space="0" w:color="auto"/>
        <w:right w:val="none" w:sz="0" w:space="0" w:color="auto"/>
      </w:divBdr>
    </w:div>
    <w:div w:id="482088840">
      <w:bodyDiv w:val="1"/>
      <w:marLeft w:val="0"/>
      <w:marRight w:val="0"/>
      <w:marTop w:val="0"/>
      <w:marBottom w:val="0"/>
      <w:divBdr>
        <w:top w:val="none" w:sz="0" w:space="0" w:color="auto"/>
        <w:left w:val="none" w:sz="0" w:space="0" w:color="auto"/>
        <w:bottom w:val="none" w:sz="0" w:space="0" w:color="auto"/>
        <w:right w:val="none" w:sz="0" w:space="0" w:color="auto"/>
      </w:divBdr>
    </w:div>
    <w:div w:id="497575742">
      <w:bodyDiv w:val="1"/>
      <w:marLeft w:val="0"/>
      <w:marRight w:val="0"/>
      <w:marTop w:val="0"/>
      <w:marBottom w:val="0"/>
      <w:divBdr>
        <w:top w:val="none" w:sz="0" w:space="0" w:color="auto"/>
        <w:left w:val="none" w:sz="0" w:space="0" w:color="auto"/>
        <w:bottom w:val="none" w:sz="0" w:space="0" w:color="auto"/>
        <w:right w:val="none" w:sz="0" w:space="0" w:color="auto"/>
      </w:divBdr>
    </w:div>
    <w:div w:id="737896992">
      <w:bodyDiv w:val="1"/>
      <w:marLeft w:val="0"/>
      <w:marRight w:val="0"/>
      <w:marTop w:val="0"/>
      <w:marBottom w:val="0"/>
      <w:divBdr>
        <w:top w:val="none" w:sz="0" w:space="0" w:color="auto"/>
        <w:left w:val="none" w:sz="0" w:space="0" w:color="auto"/>
        <w:bottom w:val="none" w:sz="0" w:space="0" w:color="auto"/>
        <w:right w:val="none" w:sz="0" w:space="0" w:color="auto"/>
      </w:divBdr>
    </w:div>
    <w:div w:id="1000155436">
      <w:bodyDiv w:val="1"/>
      <w:marLeft w:val="0"/>
      <w:marRight w:val="0"/>
      <w:marTop w:val="0"/>
      <w:marBottom w:val="0"/>
      <w:divBdr>
        <w:top w:val="none" w:sz="0" w:space="0" w:color="auto"/>
        <w:left w:val="none" w:sz="0" w:space="0" w:color="auto"/>
        <w:bottom w:val="none" w:sz="0" w:space="0" w:color="auto"/>
        <w:right w:val="none" w:sz="0" w:space="0" w:color="auto"/>
      </w:divBdr>
    </w:div>
    <w:div w:id="1001469005">
      <w:bodyDiv w:val="1"/>
      <w:marLeft w:val="0"/>
      <w:marRight w:val="0"/>
      <w:marTop w:val="0"/>
      <w:marBottom w:val="0"/>
      <w:divBdr>
        <w:top w:val="none" w:sz="0" w:space="0" w:color="auto"/>
        <w:left w:val="none" w:sz="0" w:space="0" w:color="auto"/>
        <w:bottom w:val="none" w:sz="0" w:space="0" w:color="auto"/>
        <w:right w:val="none" w:sz="0" w:space="0" w:color="auto"/>
      </w:divBdr>
    </w:div>
    <w:div w:id="1005283060">
      <w:bodyDiv w:val="1"/>
      <w:marLeft w:val="0"/>
      <w:marRight w:val="0"/>
      <w:marTop w:val="0"/>
      <w:marBottom w:val="0"/>
      <w:divBdr>
        <w:top w:val="none" w:sz="0" w:space="0" w:color="auto"/>
        <w:left w:val="none" w:sz="0" w:space="0" w:color="auto"/>
        <w:bottom w:val="none" w:sz="0" w:space="0" w:color="auto"/>
        <w:right w:val="none" w:sz="0" w:space="0" w:color="auto"/>
      </w:divBdr>
    </w:div>
    <w:div w:id="1076590124">
      <w:bodyDiv w:val="1"/>
      <w:marLeft w:val="0"/>
      <w:marRight w:val="0"/>
      <w:marTop w:val="0"/>
      <w:marBottom w:val="0"/>
      <w:divBdr>
        <w:top w:val="none" w:sz="0" w:space="0" w:color="auto"/>
        <w:left w:val="none" w:sz="0" w:space="0" w:color="auto"/>
        <w:bottom w:val="none" w:sz="0" w:space="0" w:color="auto"/>
        <w:right w:val="none" w:sz="0" w:space="0" w:color="auto"/>
      </w:divBdr>
    </w:div>
    <w:div w:id="1159729885">
      <w:bodyDiv w:val="1"/>
      <w:marLeft w:val="0"/>
      <w:marRight w:val="0"/>
      <w:marTop w:val="0"/>
      <w:marBottom w:val="0"/>
      <w:divBdr>
        <w:top w:val="none" w:sz="0" w:space="0" w:color="auto"/>
        <w:left w:val="none" w:sz="0" w:space="0" w:color="auto"/>
        <w:bottom w:val="none" w:sz="0" w:space="0" w:color="auto"/>
        <w:right w:val="none" w:sz="0" w:space="0" w:color="auto"/>
      </w:divBdr>
    </w:div>
    <w:div w:id="1162620652">
      <w:bodyDiv w:val="1"/>
      <w:marLeft w:val="0"/>
      <w:marRight w:val="0"/>
      <w:marTop w:val="0"/>
      <w:marBottom w:val="0"/>
      <w:divBdr>
        <w:top w:val="none" w:sz="0" w:space="0" w:color="auto"/>
        <w:left w:val="none" w:sz="0" w:space="0" w:color="auto"/>
        <w:bottom w:val="none" w:sz="0" w:space="0" w:color="auto"/>
        <w:right w:val="none" w:sz="0" w:space="0" w:color="auto"/>
      </w:divBdr>
    </w:div>
    <w:div w:id="1243565707">
      <w:bodyDiv w:val="1"/>
      <w:marLeft w:val="0"/>
      <w:marRight w:val="0"/>
      <w:marTop w:val="0"/>
      <w:marBottom w:val="0"/>
      <w:divBdr>
        <w:top w:val="none" w:sz="0" w:space="0" w:color="auto"/>
        <w:left w:val="none" w:sz="0" w:space="0" w:color="auto"/>
        <w:bottom w:val="none" w:sz="0" w:space="0" w:color="auto"/>
        <w:right w:val="none" w:sz="0" w:space="0" w:color="auto"/>
      </w:divBdr>
      <w:divsChild>
        <w:div w:id="1188106109">
          <w:marLeft w:val="0"/>
          <w:marRight w:val="0"/>
          <w:marTop w:val="0"/>
          <w:marBottom w:val="0"/>
          <w:divBdr>
            <w:top w:val="none" w:sz="0" w:space="0" w:color="auto"/>
            <w:left w:val="none" w:sz="0" w:space="0" w:color="auto"/>
            <w:bottom w:val="none" w:sz="0" w:space="0" w:color="auto"/>
            <w:right w:val="none" w:sz="0" w:space="0" w:color="auto"/>
          </w:divBdr>
        </w:div>
      </w:divsChild>
    </w:div>
    <w:div w:id="1246258872">
      <w:bodyDiv w:val="1"/>
      <w:marLeft w:val="0"/>
      <w:marRight w:val="0"/>
      <w:marTop w:val="0"/>
      <w:marBottom w:val="0"/>
      <w:divBdr>
        <w:top w:val="none" w:sz="0" w:space="0" w:color="auto"/>
        <w:left w:val="none" w:sz="0" w:space="0" w:color="auto"/>
        <w:bottom w:val="none" w:sz="0" w:space="0" w:color="auto"/>
        <w:right w:val="none" w:sz="0" w:space="0" w:color="auto"/>
      </w:divBdr>
    </w:div>
    <w:div w:id="1345673698">
      <w:bodyDiv w:val="1"/>
      <w:marLeft w:val="0"/>
      <w:marRight w:val="0"/>
      <w:marTop w:val="0"/>
      <w:marBottom w:val="0"/>
      <w:divBdr>
        <w:top w:val="none" w:sz="0" w:space="0" w:color="auto"/>
        <w:left w:val="none" w:sz="0" w:space="0" w:color="auto"/>
        <w:bottom w:val="none" w:sz="0" w:space="0" w:color="auto"/>
        <w:right w:val="none" w:sz="0" w:space="0" w:color="auto"/>
      </w:divBdr>
    </w:div>
    <w:div w:id="1464232192">
      <w:bodyDiv w:val="1"/>
      <w:marLeft w:val="0"/>
      <w:marRight w:val="0"/>
      <w:marTop w:val="0"/>
      <w:marBottom w:val="0"/>
      <w:divBdr>
        <w:top w:val="none" w:sz="0" w:space="0" w:color="auto"/>
        <w:left w:val="none" w:sz="0" w:space="0" w:color="auto"/>
        <w:bottom w:val="none" w:sz="0" w:space="0" w:color="auto"/>
        <w:right w:val="none" w:sz="0" w:space="0" w:color="auto"/>
      </w:divBdr>
      <w:divsChild>
        <w:div w:id="306055654">
          <w:marLeft w:val="0"/>
          <w:marRight w:val="0"/>
          <w:marTop w:val="0"/>
          <w:marBottom w:val="225"/>
          <w:divBdr>
            <w:top w:val="single" w:sz="6" w:space="8" w:color="DDDDDD"/>
            <w:left w:val="single" w:sz="6" w:space="8" w:color="DDDDDD"/>
            <w:bottom w:val="single" w:sz="6" w:space="8" w:color="DDDDDD"/>
            <w:right w:val="single" w:sz="6" w:space="8" w:color="DDDDDD"/>
          </w:divBdr>
          <w:divsChild>
            <w:div w:id="36786709">
              <w:marLeft w:val="0"/>
              <w:marRight w:val="0"/>
              <w:marTop w:val="0"/>
              <w:marBottom w:val="0"/>
              <w:divBdr>
                <w:top w:val="none" w:sz="0" w:space="0" w:color="auto"/>
                <w:left w:val="none" w:sz="0" w:space="0" w:color="auto"/>
                <w:bottom w:val="none" w:sz="0" w:space="0" w:color="auto"/>
                <w:right w:val="none" w:sz="0" w:space="0" w:color="auto"/>
              </w:divBdr>
            </w:div>
            <w:div w:id="1053696913">
              <w:marLeft w:val="0"/>
              <w:marRight w:val="0"/>
              <w:marTop w:val="0"/>
              <w:marBottom w:val="0"/>
              <w:divBdr>
                <w:top w:val="none" w:sz="0" w:space="0" w:color="auto"/>
                <w:left w:val="none" w:sz="0" w:space="0" w:color="auto"/>
                <w:bottom w:val="none" w:sz="0" w:space="0" w:color="auto"/>
                <w:right w:val="none" w:sz="0" w:space="0" w:color="auto"/>
              </w:divBdr>
            </w:div>
            <w:div w:id="184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90306">
      <w:bodyDiv w:val="1"/>
      <w:marLeft w:val="0"/>
      <w:marRight w:val="0"/>
      <w:marTop w:val="0"/>
      <w:marBottom w:val="0"/>
      <w:divBdr>
        <w:top w:val="none" w:sz="0" w:space="0" w:color="auto"/>
        <w:left w:val="none" w:sz="0" w:space="0" w:color="auto"/>
        <w:bottom w:val="none" w:sz="0" w:space="0" w:color="auto"/>
        <w:right w:val="none" w:sz="0" w:space="0" w:color="auto"/>
      </w:divBdr>
    </w:div>
    <w:div w:id="1615091286">
      <w:bodyDiv w:val="1"/>
      <w:marLeft w:val="0"/>
      <w:marRight w:val="0"/>
      <w:marTop w:val="0"/>
      <w:marBottom w:val="0"/>
      <w:divBdr>
        <w:top w:val="none" w:sz="0" w:space="0" w:color="auto"/>
        <w:left w:val="none" w:sz="0" w:space="0" w:color="auto"/>
        <w:bottom w:val="none" w:sz="0" w:space="0" w:color="auto"/>
        <w:right w:val="none" w:sz="0" w:space="0" w:color="auto"/>
      </w:divBdr>
    </w:div>
    <w:div w:id="1635330678">
      <w:bodyDiv w:val="1"/>
      <w:marLeft w:val="0"/>
      <w:marRight w:val="0"/>
      <w:marTop w:val="0"/>
      <w:marBottom w:val="0"/>
      <w:divBdr>
        <w:top w:val="none" w:sz="0" w:space="0" w:color="auto"/>
        <w:left w:val="none" w:sz="0" w:space="0" w:color="auto"/>
        <w:bottom w:val="none" w:sz="0" w:space="0" w:color="auto"/>
        <w:right w:val="none" w:sz="0" w:space="0" w:color="auto"/>
      </w:divBdr>
      <w:divsChild>
        <w:div w:id="1177229333">
          <w:marLeft w:val="0"/>
          <w:marRight w:val="0"/>
          <w:marTop w:val="0"/>
          <w:marBottom w:val="0"/>
          <w:divBdr>
            <w:top w:val="none" w:sz="0" w:space="0" w:color="auto"/>
            <w:left w:val="none" w:sz="0" w:space="0" w:color="auto"/>
            <w:bottom w:val="none" w:sz="0" w:space="0" w:color="auto"/>
            <w:right w:val="none" w:sz="0" w:space="0" w:color="auto"/>
          </w:divBdr>
        </w:div>
      </w:divsChild>
    </w:div>
    <w:div w:id="1683627065">
      <w:bodyDiv w:val="1"/>
      <w:marLeft w:val="0"/>
      <w:marRight w:val="0"/>
      <w:marTop w:val="0"/>
      <w:marBottom w:val="0"/>
      <w:divBdr>
        <w:top w:val="none" w:sz="0" w:space="0" w:color="auto"/>
        <w:left w:val="none" w:sz="0" w:space="0" w:color="auto"/>
        <w:bottom w:val="none" w:sz="0" w:space="0" w:color="auto"/>
        <w:right w:val="none" w:sz="0" w:space="0" w:color="auto"/>
      </w:divBdr>
      <w:divsChild>
        <w:div w:id="1554464218">
          <w:marLeft w:val="0"/>
          <w:marRight w:val="0"/>
          <w:marTop w:val="0"/>
          <w:marBottom w:val="0"/>
          <w:divBdr>
            <w:top w:val="none" w:sz="0" w:space="0" w:color="auto"/>
            <w:left w:val="none" w:sz="0" w:space="0" w:color="auto"/>
            <w:bottom w:val="none" w:sz="0" w:space="0" w:color="auto"/>
            <w:right w:val="none" w:sz="0" w:space="0" w:color="auto"/>
          </w:divBdr>
        </w:div>
      </w:divsChild>
    </w:div>
    <w:div w:id="1710913493">
      <w:bodyDiv w:val="1"/>
      <w:marLeft w:val="0"/>
      <w:marRight w:val="0"/>
      <w:marTop w:val="0"/>
      <w:marBottom w:val="0"/>
      <w:divBdr>
        <w:top w:val="none" w:sz="0" w:space="0" w:color="auto"/>
        <w:left w:val="none" w:sz="0" w:space="0" w:color="auto"/>
        <w:bottom w:val="none" w:sz="0" w:space="0" w:color="auto"/>
        <w:right w:val="none" w:sz="0" w:space="0" w:color="auto"/>
      </w:divBdr>
    </w:div>
    <w:div w:id="1729643332">
      <w:bodyDiv w:val="1"/>
      <w:marLeft w:val="0"/>
      <w:marRight w:val="0"/>
      <w:marTop w:val="0"/>
      <w:marBottom w:val="0"/>
      <w:divBdr>
        <w:top w:val="none" w:sz="0" w:space="0" w:color="auto"/>
        <w:left w:val="none" w:sz="0" w:space="0" w:color="auto"/>
        <w:bottom w:val="none" w:sz="0" w:space="0" w:color="auto"/>
        <w:right w:val="none" w:sz="0" w:space="0" w:color="auto"/>
      </w:divBdr>
    </w:div>
    <w:div w:id="1805466971">
      <w:bodyDiv w:val="1"/>
      <w:marLeft w:val="0"/>
      <w:marRight w:val="0"/>
      <w:marTop w:val="0"/>
      <w:marBottom w:val="0"/>
      <w:divBdr>
        <w:top w:val="none" w:sz="0" w:space="0" w:color="auto"/>
        <w:left w:val="none" w:sz="0" w:space="0" w:color="auto"/>
        <w:bottom w:val="none" w:sz="0" w:space="0" w:color="auto"/>
        <w:right w:val="none" w:sz="0" w:space="0" w:color="auto"/>
      </w:divBdr>
    </w:div>
    <w:div w:id="1838762304">
      <w:bodyDiv w:val="1"/>
      <w:marLeft w:val="0"/>
      <w:marRight w:val="0"/>
      <w:marTop w:val="0"/>
      <w:marBottom w:val="0"/>
      <w:divBdr>
        <w:top w:val="none" w:sz="0" w:space="0" w:color="auto"/>
        <w:left w:val="none" w:sz="0" w:space="0" w:color="auto"/>
        <w:bottom w:val="none" w:sz="0" w:space="0" w:color="auto"/>
        <w:right w:val="none" w:sz="0" w:space="0" w:color="auto"/>
      </w:divBdr>
    </w:div>
    <w:div w:id="1921675338">
      <w:bodyDiv w:val="1"/>
      <w:marLeft w:val="0"/>
      <w:marRight w:val="0"/>
      <w:marTop w:val="0"/>
      <w:marBottom w:val="0"/>
      <w:divBdr>
        <w:top w:val="none" w:sz="0" w:space="0" w:color="auto"/>
        <w:left w:val="none" w:sz="0" w:space="0" w:color="auto"/>
        <w:bottom w:val="none" w:sz="0" w:space="0" w:color="auto"/>
        <w:right w:val="none" w:sz="0" w:space="0" w:color="auto"/>
      </w:divBdr>
    </w:div>
    <w:div w:id="1923175864">
      <w:bodyDiv w:val="1"/>
      <w:marLeft w:val="0"/>
      <w:marRight w:val="0"/>
      <w:marTop w:val="0"/>
      <w:marBottom w:val="0"/>
      <w:divBdr>
        <w:top w:val="none" w:sz="0" w:space="0" w:color="auto"/>
        <w:left w:val="none" w:sz="0" w:space="0" w:color="auto"/>
        <w:bottom w:val="none" w:sz="0" w:space="0" w:color="auto"/>
        <w:right w:val="none" w:sz="0" w:space="0" w:color="auto"/>
      </w:divBdr>
    </w:div>
    <w:div w:id="1969967396">
      <w:bodyDiv w:val="1"/>
      <w:marLeft w:val="0"/>
      <w:marRight w:val="0"/>
      <w:marTop w:val="0"/>
      <w:marBottom w:val="0"/>
      <w:divBdr>
        <w:top w:val="none" w:sz="0" w:space="0" w:color="auto"/>
        <w:left w:val="none" w:sz="0" w:space="0" w:color="auto"/>
        <w:bottom w:val="none" w:sz="0" w:space="0" w:color="auto"/>
        <w:right w:val="none" w:sz="0" w:space="0" w:color="auto"/>
      </w:divBdr>
    </w:div>
    <w:div w:id="2011441367">
      <w:bodyDiv w:val="1"/>
      <w:marLeft w:val="0"/>
      <w:marRight w:val="0"/>
      <w:marTop w:val="0"/>
      <w:marBottom w:val="0"/>
      <w:divBdr>
        <w:top w:val="none" w:sz="0" w:space="0" w:color="auto"/>
        <w:left w:val="none" w:sz="0" w:space="0" w:color="auto"/>
        <w:bottom w:val="none" w:sz="0" w:space="0" w:color="auto"/>
        <w:right w:val="none" w:sz="0" w:space="0" w:color="auto"/>
      </w:divBdr>
      <w:divsChild>
        <w:div w:id="1007757478">
          <w:marLeft w:val="0"/>
          <w:marRight w:val="0"/>
          <w:marTop w:val="0"/>
          <w:marBottom w:val="0"/>
          <w:divBdr>
            <w:top w:val="none" w:sz="0" w:space="0" w:color="auto"/>
            <w:left w:val="none" w:sz="0" w:space="0" w:color="auto"/>
            <w:bottom w:val="none" w:sz="0" w:space="0" w:color="auto"/>
            <w:right w:val="none" w:sz="0" w:space="0" w:color="auto"/>
          </w:divBdr>
        </w:div>
      </w:divsChild>
    </w:div>
    <w:div w:id="2066298465">
      <w:bodyDiv w:val="1"/>
      <w:marLeft w:val="0"/>
      <w:marRight w:val="0"/>
      <w:marTop w:val="0"/>
      <w:marBottom w:val="0"/>
      <w:divBdr>
        <w:top w:val="none" w:sz="0" w:space="0" w:color="auto"/>
        <w:left w:val="none" w:sz="0" w:space="0" w:color="auto"/>
        <w:bottom w:val="none" w:sz="0" w:space="0" w:color="auto"/>
        <w:right w:val="none" w:sz="0" w:space="0" w:color="auto"/>
      </w:divBdr>
      <w:divsChild>
        <w:div w:id="549847110">
          <w:marLeft w:val="0"/>
          <w:marRight w:val="0"/>
          <w:marTop w:val="0"/>
          <w:marBottom w:val="0"/>
          <w:divBdr>
            <w:top w:val="none" w:sz="0" w:space="0" w:color="auto"/>
            <w:left w:val="none" w:sz="0" w:space="0" w:color="auto"/>
            <w:bottom w:val="none" w:sz="0" w:space="0" w:color="auto"/>
            <w:right w:val="none" w:sz="0" w:space="0" w:color="auto"/>
          </w:divBdr>
          <w:divsChild>
            <w:div w:id="192351350">
              <w:marLeft w:val="0"/>
              <w:marRight w:val="0"/>
              <w:marTop w:val="0"/>
              <w:marBottom w:val="0"/>
              <w:divBdr>
                <w:top w:val="none" w:sz="0" w:space="0" w:color="auto"/>
                <w:left w:val="none" w:sz="0" w:space="0" w:color="auto"/>
                <w:bottom w:val="none" w:sz="0" w:space="0" w:color="auto"/>
                <w:right w:val="none" w:sz="0" w:space="0" w:color="auto"/>
              </w:divBdr>
              <w:divsChild>
                <w:div w:id="89358158">
                  <w:marLeft w:val="0"/>
                  <w:marRight w:val="0"/>
                  <w:marTop w:val="0"/>
                  <w:marBottom w:val="0"/>
                  <w:divBdr>
                    <w:top w:val="none" w:sz="0" w:space="0" w:color="auto"/>
                    <w:left w:val="none" w:sz="0" w:space="0" w:color="auto"/>
                    <w:bottom w:val="none" w:sz="0" w:space="0" w:color="auto"/>
                    <w:right w:val="none" w:sz="0" w:space="0" w:color="auto"/>
                  </w:divBdr>
                  <w:divsChild>
                    <w:div w:id="657344000">
                      <w:marLeft w:val="0"/>
                      <w:marRight w:val="0"/>
                      <w:marTop w:val="0"/>
                      <w:marBottom w:val="0"/>
                      <w:divBdr>
                        <w:top w:val="none" w:sz="0" w:space="0" w:color="auto"/>
                        <w:left w:val="none" w:sz="0" w:space="0" w:color="auto"/>
                        <w:bottom w:val="none" w:sz="0" w:space="0" w:color="auto"/>
                        <w:right w:val="none" w:sz="0" w:space="0" w:color="auto"/>
                      </w:divBdr>
                      <w:divsChild>
                        <w:div w:id="918443298">
                          <w:marLeft w:val="0"/>
                          <w:marRight w:val="0"/>
                          <w:marTop w:val="0"/>
                          <w:marBottom w:val="0"/>
                          <w:divBdr>
                            <w:top w:val="none" w:sz="0" w:space="0" w:color="auto"/>
                            <w:left w:val="none" w:sz="0" w:space="0" w:color="auto"/>
                            <w:bottom w:val="none" w:sz="0" w:space="0" w:color="auto"/>
                            <w:right w:val="none" w:sz="0" w:space="0" w:color="auto"/>
                          </w:divBdr>
                          <w:divsChild>
                            <w:div w:id="1257906393">
                              <w:marLeft w:val="0"/>
                              <w:marRight w:val="0"/>
                              <w:marTop w:val="0"/>
                              <w:marBottom w:val="0"/>
                              <w:divBdr>
                                <w:top w:val="none" w:sz="0" w:space="0" w:color="auto"/>
                                <w:left w:val="none" w:sz="0" w:space="0" w:color="auto"/>
                                <w:bottom w:val="none" w:sz="0" w:space="0" w:color="auto"/>
                                <w:right w:val="none" w:sz="0" w:space="0" w:color="auto"/>
                              </w:divBdr>
                              <w:divsChild>
                                <w:div w:id="2052487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8794705">
      <w:bodyDiv w:val="1"/>
      <w:marLeft w:val="0"/>
      <w:marRight w:val="0"/>
      <w:marTop w:val="0"/>
      <w:marBottom w:val="0"/>
      <w:divBdr>
        <w:top w:val="none" w:sz="0" w:space="0" w:color="auto"/>
        <w:left w:val="none" w:sz="0" w:space="0" w:color="auto"/>
        <w:bottom w:val="none" w:sz="0" w:space="0" w:color="auto"/>
        <w:right w:val="none" w:sz="0" w:space="0" w:color="auto"/>
      </w:divBdr>
      <w:divsChild>
        <w:div w:id="822742210">
          <w:marLeft w:val="0"/>
          <w:marRight w:val="0"/>
          <w:marTop w:val="0"/>
          <w:marBottom w:val="0"/>
          <w:divBdr>
            <w:top w:val="none" w:sz="0" w:space="0" w:color="auto"/>
            <w:left w:val="none" w:sz="0" w:space="0" w:color="auto"/>
            <w:bottom w:val="none" w:sz="0" w:space="0" w:color="auto"/>
            <w:right w:val="none" w:sz="0" w:space="0" w:color="auto"/>
          </w:divBdr>
        </w:div>
      </w:divsChild>
    </w:div>
    <w:div w:id="2145079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jpeg"/><Relationship Id="rId26" Type="http://schemas.openxmlformats.org/officeDocument/2006/relationships/image" Target="media/image12.png"/><Relationship Id="rId39" Type="http://schemas.openxmlformats.org/officeDocument/2006/relationships/chart" Target="charts/chart1.xml"/><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hyperlink" Target="https://paperswithcode.com/dataset/moments-in-time" TargetMode="External"/><Relationship Id="rId40" Type="http://schemas.openxmlformats.org/officeDocument/2006/relationships/footer" Target="footer4.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3.xml"/><Relationship Id="rId19" Type="http://schemas.openxmlformats.org/officeDocument/2006/relationships/image" Target="media/image5.png"/><Relationship Id="rId31" Type="http://schemas.openxmlformats.org/officeDocument/2006/relationships/image" Target="media/image17.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4" Type="http://schemas.microsoft.com/office/2011/relationships/commentsExtended" Target="commentsExtended.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3.jpeg"/><Relationship Id="rId20" Type="http://schemas.openxmlformats.org/officeDocument/2006/relationships/image" Target="media/image6.png"/><Relationship Id="rId41" Type="http://schemas.openxmlformats.org/officeDocument/2006/relationships/footer" Target="footer5.xml"/></Relationships>
</file>

<file path=word/_rels/footnotes.xml.rels><?xml version="1.0" encoding="UTF-8" standalone="yes"?>
<Relationships xmlns="http://schemas.openxmlformats.org/package/2006/relationships"><Relationship Id="rId2" Type="http://schemas.openxmlformats.org/officeDocument/2006/relationships/hyperlink" Target="http://www.stat.ucla.edu/~tianmin.shu/AerialVideo/AerialVideo.html" TargetMode="External"/><Relationship Id="rId1" Type="http://schemas.openxmlformats.org/officeDocument/2006/relationships/hyperlink" Target="https://lcmou.github.io/ERA_Datase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jhene\Desktop\resultsN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pivotSource>
    <c:name>[resultsNEW.xlsx]Calculations!Kontingenčná tabuľka34</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k-SK"/>
              <a:t>Porovnanie výsledkov</a:t>
            </a:r>
            <a:endParaRPr lang="en-US"/>
          </a:p>
        </c:rich>
      </c:tx>
      <c:layout>
        <c:manualLayout>
          <c:xMode val="edge"/>
          <c:yMode val="edge"/>
          <c:x val="0.35216111447607507"/>
          <c:y val="4.510416476362728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4497233999596204"/>
          <c:y val="0.14342614075792731"/>
          <c:w val="0.81599697153240458"/>
          <c:h val="0.46360231653177925"/>
        </c:manualLayout>
      </c:layout>
      <c:barChart>
        <c:barDir val="col"/>
        <c:grouping val="clustered"/>
        <c:varyColors val="0"/>
        <c:ser>
          <c:idx val="0"/>
          <c:order val="0"/>
          <c:tx>
            <c:strRef>
              <c:f>Calculations!$H$3</c:f>
              <c:strCache>
                <c:ptCount val="1"/>
                <c:pt idx="0">
                  <c:v>Accuracy, our result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lculations!$G$4:$G$12</c:f>
              <c:strCache>
                <c:ptCount val="8"/>
                <c:pt idx="0">
                  <c:v>c3d_best_model-19</c:v>
                </c:pt>
                <c:pt idx="1">
                  <c:v>c3d_best_model-49</c:v>
                </c:pt>
                <c:pt idx="2">
                  <c:v>I3D_Kinetics_Base</c:v>
                </c:pt>
                <c:pt idx="3">
                  <c:v>I3D_Kinetics_ImageNet</c:v>
                </c:pt>
                <c:pt idx="4">
                  <c:v>P3D-Kinetics_Base</c:v>
                </c:pt>
                <c:pt idx="5">
                  <c:v>P3D-Kinetics-600_Base</c:v>
                </c:pt>
                <c:pt idx="6">
                  <c:v>TRN_Moments_V3</c:v>
                </c:pt>
                <c:pt idx="7">
                  <c:v>TRN_Something_V3</c:v>
                </c:pt>
              </c:strCache>
            </c:strRef>
          </c:cat>
          <c:val>
            <c:numRef>
              <c:f>Calculations!$H$4:$H$12</c:f>
              <c:numCache>
                <c:formatCode>0.00</c:formatCode>
                <c:ptCount val="8"/>
                <c:pt idx="0">
                  <c:v>28.533333333333314</c:v>
                </c:pt>
                <c:pt idx="1">
                  <c:v>25.066666666666674</c:v>
                </c:pt>
                <c:pt idx="2">
                  <c:v>4</c:v>
                </c:pt>
                <c:pt idx="3">
                  <c:v>4</c:v>
                </c:pt>
                <c:pt idx="4">
                  <c:v>4</c:v>
                </c:pt>
                <c:pt idx="5">
                  <c:v>4</c:v>
                </c:pt>
                <c:pt idx="6">
                  <c:v>5.0666666666666664</c:v>
                </c:pt>
                <c:pt idx="7">
                  <c:v>6.9333333333333327</c:v>
                </c:pt>
              </c:numCache>
            </c:numRef>
          </c:val>
          <c:extLst>
            <c:ext xmlns:c16="http://schemas.microsoft.com/office/drawing/2014/chart" uri="{C3380CC4-5D6E-409C-BE32-E72D297353CC}">
              <c16:uniqueId val="{00000000-0FF8-4504-90E7-CB7BBF547E9B}"/>
            </c:ext>
          </c:extLst>
        </c:ser>
        <c:ser>
          <c:idx val="1"/>
          <c:order val="1"/>
          <c:tx>
            <c:strRef>
              <c:f>Calculations!$I$3</c:f>
              <c:strCache>
                <c:ptCount val="1"/>
                <c:pt idx="0">
                  <c:v>Accuracy, ERA result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lculations!$G$4:$G$12</c:f>
              <c:strCache>
                <c:ptCount val="8"/>
                <c:pt idx="0">
                  <c:v>c3d_best_model-19</c:v>
                </c:pt>
                <c:pt idx="1">
                  <c:v>c3d_best_model-49</c:v>
                </c:pt>
                <c:pt idx="2">
                  <c:v>I3D_Kinetics_Base</c:v>
                </c:pt>
                <c:pt idx="3">
                  <c:v>I3D_Kinetics_ImageNet</c:v>
                </c:pt>
                <c:pt idx="4">
                  <c:v>P3D-Kinetics_Base</c:v>
                </c:pt>
                <c:pt idx="5">
                  <c:v>P3D-Kinetics-600_Base</c:v>
                </c:pt>
                <c:pt idx="6">
                  <c:v>TRN_Moments_V3</c:v>
                </c:pt>
                <c:pt idx="7">
                  <c:v>TRN_Something_V3</c:v>
                </c:pt>
              </c:strCache>
            </c:strRef>
          </c:cat>
          <c:val>
            <c:numRef>
              <c:f>Calculations!$I$4:$I$12</c:f>
              <c:numCache>
                <c:formatCode>General</c:formatCode>
                <c:ptCount val="8"/>
                <c:pt idx="0">
                  <c:v>31.1</c:v>
                </c:pt>
                <c:pt idx="1">
                  <c:v>30.4</c:v>
                </c:pt>
                <c:pt idx="2">
                  <c:v>51.3</c:v>
                </c:pt>
                <c:pt idx="3">
                  <c:v>58.5</c:v>
                </c:pt>
                <c:pt idx="4">
                  <c:v>50.7</c:v>
                </c:pt>
                <c:pt idx="5">
                  <c:v>53.3</c:v>
                </c:pt>
                <c:pt idx="6">
                  <c:v>64.3</c:v>
                </c:pt>
                <c:pt idx="7">
                  <c:v>62</c:v>
                </c:pt>
              </c:numCache>
            </c:numRef>
          </c:val>
          <c:extLst>
            <c:ext xmlns:c16="http://schemas.microsoft.com/office/drawing/2014/chart" uri="{C3380CC4-5D6E-409C-BE32-E72D297353CC}">
              <c16:uniqueId val="{00000001-0FF8-4504-90E7-CB7BBF547E9B}"/>
            </c:ext>
          </c:extLst>
        </c:ser>
        <c:dLbls>
          <c:dLblPos val="outEnd"/>
          <c:showLegendKey val="0"/>
          <c:showVal val="1"/>
          <c:showCatName val="0"/>
          <c:showSerName val="0"/>
          <c:showPercent val="0"/>
          <c:showBubbleSize val="0"/>
        </c:dLbls>
        <c:gapWidth val="219"/>
        <c:overlap val="-27"/>
        <c:axId val="2118899375"/>
        <c:axId val="2118873455"/>
      </c:barChart>
      <c:catAx>
        <c:axId val="211889937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k-SK"/>
                  <a:t>Názov modelu</a:t>
                </a:r>
                <a:endParaRPr lang="en-US"/>
              </a:p>
            </c:rich>
          </c:tx>
          <c:layout>
            <c:manualLayout>
              <c:xMode val="edge"/>
              <c:yMode val="edge"/>
              <c:x val="0.41370724813244497"/>
              <c:y val="0.9041391867779869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8873455"/>
        <c:crosses val="autoZero"/>
        <c:auto val="1"/>
        <c:lblAlgn val="ctr"/>
        <c:lblOffset val="100"/>
        <c:noMultiLvlLbl val="0"/>
      </c:catAx>
      <c:valAx>
        <c:axId val="2118873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k-SK"/>
                  <a:t>Accuracy</a:t>
                </a:r>
                <a:endParaRPr lang="en-US"/>
              </a:p>
            </c:rich>
          </c:tx>
          <c:layout>
            <c:manualLayout>
              <c:xMode val="edge"/>
              <c:yMode val="edge"/>
              <c:x val="2.0512820512820513E-2"/>
              <c:y val="0.3316656618618728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8899375"/>
        <c:crosses val="autoZero"/>
        <c:crossBetween val="between"/>
      </c:valAx>
      <c:spPr>
        <a:noFill/>
        <a:ln>
          <a:noFill/>
        </a:ln>
        <a:effectLst/>
      </c:spPr>
    </c:plotArea>
    <c:legend>
      <c:legendPos val="r"/>
      <c:layout>
        <c:manualLayout>
          <c:xMode val="edge"/>
          <c:yMode val="edge"/>
          <c:x val="0.71481546537452045"/>
          <c:y val="0.86801949930272637"/>
          <c:w val="0.264671714112659"/>
          <c:h val="0.130511354294170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Kor20</b:Tag>
    <b:SourceType>DocumentFromInternetSite</b:SourceType>
    <b:Guid>{88E9BC01-E067-44E3-BE67-36FB0A542302}</b:Guid>
    <b:Title>https://arxiv.org/pdf/2006.15538.pdf</b:Title>
    <b:Year>2020</b:Year>
    <b:StandardNumber>10.48550/arXiv.2006.15538</b:StandardNumber>
    <b:InternetSiteTitle>arXiv.org</b:InternetSiteTitle>
    <b:Month>jún</b:Month>
    <b:Day>28</b:Day>
    <b:YearAccessed>2023</b:YearAccessed>
    <b:MonthAccessed>december</b:MonthAccessed>
    <b:DayAccessed>2</b:DayAccessed>
    <b:URL>https://arxiv.org/pdf/2006.15538.pdf</b:URL>
    <b:Author>
      <b:Author>
        <b:NameList>
          <b:Person>
            <b:Last>Kortylewski</b:Last>
            <b:First>Adam</b:First>
          </b:Person>
          <b:Person>
            <b:Last>Liu</b:Last>
            <b:First>Qing</b:First>
          </b:Person>
          <b:Person>
            <b:Last>Wang</b:Last>
            <b:First>Angtian</b:First>
          </b:Person>
          <b:Person>
            <b:Last>Sun</b:Last>
            <b:First>Yihong</b:First>
          </b:Person>
          <b:Person>
            <b:Last>Yuille</b:Last>
            <b:First>Alan</b:First>
          </b:Person>
        </b:NameList>
      </b:Author>
    </b:Author>
    <b:RefOrder>1</b:RefOrder>
  </b:Source>
  <b:Source>
    <b:Tag>Zha23</b:Tag>
    <b:SourceType>JournalArticle</b:SourceType>
    <b:Guid>{1D206A9C-DDB6-40A4-AD24-263FEAAB82DA}</b:Guid>
    <b:Title>Surgical workflow recognition with 3DCNN for Sleeve Gastrectomy</b:Title>
    <b:Year>2023</b:Year>
    <b:StandardNumber>10.1007/s11548-021-02473-3</b:StandardNumber>
    <b:Publisher>International Journal of Computer Assisted Radiology and Surgery</b:Publisher>
    <b:Volume>16</b:Volume>
    <b:Issue>11</b:Issue>
    <b:Author>
      <b:Author>
        <b:NameList>
          <b:Person>
            <b:Last>Zhang</b:Last>
            <b:First>Bokai</b:First>
          </b:Person>
          <b:Person>
            <b:Last>Ghanem</b:Last>
            <b:First>Amer</b:First>
          </b:Person>
          <b:Person>
            <b:Last>Simes</b:Last>
            <b:First>Alexander</b:First>
          </b:Person>
          <b:Person>
            <b:Last>Choi</b:Last>
            <b:First>Henry</b:First>
          </b:Person>
          <b:Person>
            <b:Last>Yoo</b:Last>
            <b:First>Andrew</b:First>
          </b:Person>
        </b:NameList>
      </b:Author>
    </b:Author>
    <b:RefOrder>2</b:RefOrder>
  </b:Source>
</b:Sources>
</file>

<file path=customXml/itemProps1.xml><?xml version="1.0" encoding="utf-8"?>
<ds:datastoreItem xmlns:ds="http://schemas.openxmlformats.org/officeDocument/2006/customXml" ds:itemID="{561B611D-9327-4DF6-95C0-9A01C99F9B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7</TotalTime>
  <Pages>60</Pages>
  <Words>25599</Words>
  <Characters>159741</Characters>
  <Application>Microsoft Office Word</Application>
  <DocSecurity>0</DocSecurity>
  <Lines>4317</Lines>
  <Paragraphs>2316</Paragraphs>
  <ScaleCrop>false</ScaleCrop>
  <HeadingPairs>
    <vt:vector size="4" baseType="variant">
      <vt:variant>
        <vt:lpstr>Názov</vt:lpstr>
      </vt:variant>
      <vt:variant>
        <vt:i4>1</vt:i4>
      </vt:variant>
      <vt:variant>
        <vt:lpstr>Title</vt:lpstr>
      </vt:variant>
      <vt:variant>
        <vt:i4>1</vt:i4>
      </vt:variant>
    </vt:vector>
  </HeadingPairs>
  <TitlesOfParts>
    <vt:vector size="2" baseType="lpstr">
      <vt:lpstr>UNIVERZITA KONŠTANTÍNA FILOZOFA V NITRE</vt:lpstr>
      <vt:lpstr>UNIVERZITA KONŠTANTÍNA FILOZOFA V NITRE</vt:lpstr>
    </vt:vector>
  </TitlesOfParts>
  <Company>UKF FPV Nitra</Company>
  <LinksUpToDate>false</LinksUpToDate>
  <CharactersWithSpaces>183024</CharactersWithSpaces>
  <SharedDoc>false</SharedDoc>
  <HLinks>
    <vt:vector size="48" baseType="variant">
      <vt:variant>
        <vt:i4>6357047</vt:i4>
      </vt:variant>
      <vt:variant>
        <vt:i4>42</vt:i4>
      </vt:variant>
      <vt:variant>
        <vt:i4>0</vt:i4>
      </vt:variant>
      <vt:variant>
        <vt:i4>5</vt:i4>
      </vt:variant>
      <vt:variant>
        <vt:lpwstr>http://mcmb.mcmb.sk/ESF/tvorba</vt:lpwstr>
      </vt:variant>
      <vt:variant>
        <vt:lpwstr/>
      </vt:variant>
      <vt:variant>
        <vt:i4>458769</vt:i4>
      </vt:variant>
      <vt:variant>
        <vt:i4>39</vt:i4>
      </vt:variant>
      <vt:variant>
        <vt:i4>0</vt:i4>
      </vt:variant>
      <vt:variant>
        <vt:i4>5</vt:i4>
      </vt:variant>
      <vt:variant>
        <vt:lpwstr>&lt;http://www2.statpedu.sk/ buxus/generate page.php _page_ id=649.html</vt:lpwstr>
      </vt:variant>
      <vt:variant>
        <vt:lpwstr> pedagogickyproces</vt:lpwstr>
      </vt:variant>
      <vt:variant>
        <vt:i4>1376313</vt:i4>
      </vt:variant>
      <vt:variant>
        <vt:i4>32</vt:i4>
      </vt:variant>
      <vt:variant>
        <vt:i4>0</vt:i4>
      </vt:variant>
      <vt:variant>
        <vt:i4>5</vt:i4>
      </vt:variant>
      <vt:variant>
        <vt:lpwstr/>
      </vt:variant>
      <vt:variant>
        <vt:lpwstr>_Toc195684595</vt:lpwstr>
      </vt:variant>
      <vt:variant>
        <vt:i4>1376313</vt:i4>
      </vt:variant>
      <vt:variant>
        <vt:i4>26</vt:i4>
      </vt:variant>
      <vt:variant>
        <vt:i4>0</vt:i4>
      </vt:variant>
      <vt:variant>
        <vt:i4>5</vt:i4>
      </vt:variant>
      <vt:variant>
        <vt:lpwstr/>
      </vt:variant>
      <vt:variant>
        <vt:lpwstr>_Toc195684594</vt:lpwstr>
      </vt:variant>
      <vt:variant>
        <vt:i4>1376313</vt:i4>
      </vt:variant>
      <vt:variant>
        <vt:i4>20</vt:i4>
      </vt:variant>
      <vt:variant>
        <vt:i4>0</vt:i4>
      </vt:variant>
      <vt:variant>
        <vt:i4>5</vt:i4>
      </vt:variant>
      <vt:variant>
        <vt:lpwstr/>
      </vt:variant>
      <vt:variant>
        <vt:lpwstr>_Toc195684593</vt:lpwstr>
      </vt:variant>
      <vt:variant>
        <vt:i4>1376313</vt:i4>
      </vt:variant>
      <vt:variant>
        <vt:i4>14</vt:i4>
      </vt:variant>
      <vt:variant>
        <vt:i4>0</vt:i4>
      </vt:variant>
      <vt:variant>
        <vt:i4>5</vt:i4>
      </vt:variant>
      <vt:variant>
        <vt:lpwstr/>
      </vt:variant>
      <vt:variant>
        <vt:lpwstr>_Toc195684592</vt:lpwstr>
      </vt:variant>
      <vt:variant>
        <vt:i4>1376313</vt:i4>
      </vt:variant>
      <vt:variant>
        <vt:i4>8</vt:i4>
      </vt:variant>
      <vt:variant>
        <vt:i4>0</vt:i4>
      </vt:variant>
      <vt:variant>
        <vt:i4>5</vt:i4>
      </vt:variant>
      <vt:variant>
        <vt:lpwstr/>
      </vt:variant>
      <vt:variant>
        <vt:lpwstr>_Toc195684591</vt:lpwstr>
      </vt:variant>
      <vt:variant>
        <vt:i4>1376313</vt:i4>
      </vt:variant>
      <vt:variant>
        <vt:i4>2</vt:i4>
      </vt:variant>
      <vt:variant>
        <vt:i4>0</vt:i4>
      </vt:variant>
      <vt:variant>
        <vt:i4>5</vt:i4>
      </vt:variant>
      <vt:variant>
        <vt:lpwstr/>
      </vt:variant>
      <vt:variant>
        <vt:lpwstr>_Toc1956845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ZITA KONŠTANTÍNA FILOZOFA V NITRE</dc:title>
  <dc:creator>Maria</dc:creator>
  <cp:lastModifiedBy>Johana Heneková</cp:lastModifiedBy>
  <cp:revision>125</cp:revision>
  <cp:lastPrinted>2023-12-07T18:37:00Z</cp:lastPrinted>
  <dcterms:created xsi:type="dcterms:W3CDTF">2023-12-07T18:25:00Z</dcterms:created>
  <dcterms:modified xsi:type="dcterms:W3CDTF">2024-04-01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Y1R2zpm"/&gt;&lt;style id="http://www.zotero.org/styles/american-political-science-association" locale="sk-SK"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